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A2100BC" w14:textId="77777777" w:rsidR="008F7A56" w:rsidRDefault="008F7A56"/>
    <w:p w14:paraId="11960ABF" w14:textId="77777777" w:rsidR="008F7A56" w:rsidRDefault="008F7A56"/>
    <w:p w14:paraId="25E88FD2" w14:textId="741B14A7" w:rsidR="008F7A56" w:rsidRDefault="008F7A56">
      <w:r>
        <w:rPr>
          <w:noProof/>
        </w:rPr>
        <mc:AlternateContent>
          <mc:Choice Requires="wpg">
            <w:drawing>
              <wp:anchor distT="0" distB="0" distL="114300" distR="114300" simplePos="0" relativeHeight="251663360" behindDoc="0" locked="0" layoutInCell="1" allowOverlap="1" wp14:anchorId="4DF42ED9" wp14:editId="2BB60F21">
                <wp:simplePos x="0" y="0"/>
                <wp:positionH relativeFrom="column">
                  <wp:posOffset>0</wp:posOffset>
                </wp:positionH>
                <wp:positionV relativeFrom="paragraph">
                  <wp:posOffset>-635</wp:posOffset>
                </wp:positionV>
                <wp:extent cx="3722725" cy="2828261"/>
                <wp:effectExtent l="0" t="0" r="11430" b="10795"/>
                <wp:wrapNone/>
                <wp:docPr id="438" name="Group 438"/>
                <wp:cNvGraphicFramePr/>
                <a:graphic xmlns:a="http://schemas.openxmlformats.org/drawingml/2006/main">
                  <a:graphicData uri="http://schemas.microsoft.com/office/word/2010/wordprocessingGroup">
                    <wpg:wgp>
                      <wpg:cNvGrpSpPr/>
                      <wpg:grpSpPr>
                        <a:xfrm>
                          <a:off x="0" y="0"/>
                          <a:ext cx="3722725" cy="2828261"/>
                          <a:chOff x="0" y="0"/>
                          <a:chExt cx="4648422" cy="4566684"/>
                        </a:xfrm>
                      </wpg:grpSpPr>
                      <wps:wsp>
                        <wps:cNvPr id="439" name="Straight Arrow Connector 439"/>
                        <wps:cNvCnPr/>
                        <wps:spPr>
                          <a:xfrm flipH="1" flipV="1">
                            <a:off x="1169581" y="2115879"/>
                            <a:ext cx="625327" cy="21265"/>
                          </a:xfrm>
                          <a:prstGeom prst="straightConnector1">
                            <a:avLst/>
                          </a:prstGeom>
                          <a:ln w="28575">
                            <a:prstDash val="lgDashDot"/>
                            <a:tailEnd type="triangle"/>
                          </a:ln>
                        </wps:spPr>
                        <wps:style>
                          <a:lnRef idx="1">
                            <a:schemeClr val="accent1"/>
                          </a:lnRef>
                          <a:fillRef idx="0">
                            <a:schemeClr val="accent1"/>
                          </a:fillRef>
                          <a:effectRef idx="0">
                            <a:schemeClr val="accent1"/>
                          </a:effectRef>
                          <a:fontRef idx="minor">
                            <a:schemeClr val="tx1"/>
                          </a:fontRef>
                        </wps:style>
                        <wps:bodyPr/>
                      </wps:wsp>
                      <wpg:grpSp>
                        <wpg:cNvPr id="440" name="Group 440"/>
                        <wpg:cNvGrpSpPr/>
                        <wpg:grpSpPr>
                          <a:xfrm>
                            <a:off x="0" y="0"/>
                            <a:ext cx="4648422" cy="4566684"/>
                            <a:chOff x="0" y="0"/>
                            <a:chExt cx="4648422" cy="4566684"/>
                          </a:xfrm>
                        </wpg:grpSpPr>
                        <wps:wsp>
                          <wps:cNvPr id="441" name="Oval 441"/>
                          <wps:cNvSpPr/>
                          <wps:spPr>
                            <a:xfrm>
                              <a:off x="1796902" y="1552354"/>
                              <a:ext cx="1171575" cy="11430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762DD688" w14:textId="77777777" w:rsidR="008F7A56" w:rsidRDefault="008F7A56" w:rsidP="008F7A56">
                                <w:pPr>
                                  <w:jc w:val="center"/>
                                </w:pPr>
                                <w:r>
                                  <w:t>Mutations in P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42" name="Oval 442"/>
                          <wps:cNvSpPr/>
                          <wps:spPr>
                            <a:xfrm>
                              <a:off x="0" y="1552354"/>
                              <a:ext cx="1171575" cy="11430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32751A26" w14:textId="77777777" w:rsidR="008F7A56" w:rsidRDefault="008F7A56" w:rsidP="008F7A56">
                                <w:pPr>
                                  <w:jc w:val="center"/>
                                </w:pPr>
                                <w:r>
                                  <w:t xml:space="preserve">MEN-1 </w:t>
                                </w:r>
                                <w:r>
                                  <w:fldChar w:fldCharType="begin"/>
                                </w:r>
                                <w:r>
                                  <w:instrText xml:space="preserve"> ADDIN EN.CITE &lt;EndNote&gt;&lt;Cite&gt;&lt;Author&gt;Schnepp&lt;/Author&gt;&lt;Year&gt;2006&lt;/Year&gt;&lt;RecNum&gt;708&lt;/RecNum&gt;&lt;DisplayText&gt;[11]&lt;/DisplayText&gt;&lt;record&gt;&lt;rec-number&gt;708&lt;/rec-number&gt;&lt;foreign-keys&gt;&lt;key app="EN" db-id="ta00sar5zfxrs2eat08xe0prwsx9pex5sf9x"&gt;708&lt;/key&gt;&lt;/foreign-keys&gt;&lt;ref-type name="Journal Article"&gt;17&lt;/ref-type&gt;&lt;contributors&gt;&lt;authors&gt;&lt;author&gt;Schnepp, Robert W&lt;/author&gt;&lt;author&gt;Chen, Ya-Xiong&lt;/author&gt;&lt;author&gt;Wang, Haoren&lt;/author&gt;&lt;author&gt;Cash, Tim&lt;/author&gt;&lt;author&gt;Silva, Albert&lt;/author&gt;&lt;author&gt;Diehl, J Alan&lt;/author&gt;&lt;author&gt;Brown, Eric&lt;/author&gt;&lt;author&gt;Hua, Xianxin&lt;/author&gt;&lt;/authors&gt;&lt;/contributors&gt;&lt;titles&gt;&lt;title&gt;Mutation of tumor suppressor gene Men1 acutely enhances proliferation of pancreatic islet cells&lt;/title&gt;&lt;secondary-title&gt;Cancer Research&lt;/secondary-title&gt;&lt;/titles&gt;&lt;periodical&gt;&lt;full-title&gt;Cancer Research&lt;/full-title&gt;&lt;/periodical&gt;&lt;pages&gt;5707-5715&lt;/pages&gt;&lt;volume&gt;66&lt;/volume&gt;&lt;number&gt;11&lt;/number&gt;&lt;dates&gt;&lt;year&gt;2006&lt;/year&gt;&lt;/dates&gt;&lt;isbn&gt;0008-5472&lt;/isbn&gt;&lt;urls&gt;&lt;/urls&gt;&lt;/record&gt;&lt;/Cite&gt;&lt;/EndNote&gt;</w:instrText>
                                </w:r>
                                <w:r>
                                  <w:fldChar w:fldCharType="separate"/>
                                </w:r>
                                <w:r>
                                  <w:rPr>
                                    <w:noProof/>
                                  </w:rPr>
                                  <w:t>[11]</w:t>
                                </w:r>
                                <w:r>
                                  <w:fldChar w:fldCharType="end"/>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43" name="Oval 443"/>
                          <wps:cNvSpPr/>
                          <wps:spPr>
                            <a:xfrm>
                              <a:off x="903768" y="0"/>
                              <a:ext cx="1171575" cy="11430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27CD29F4" w14:textId="77777777" w:rsidR="008F7A56" w:rsidRDefault="008F7A56" w:rsidP="008F7A56">
                                <w:pPr>
                                  <w:jc w:val="center"/>
                                </w:pPr>
                                <w:r>
                                  <w:t>CAECAM5</w:t>
                                </w:r>
                                <w:r>
                                  <w:fldChar w:fldCharType="begin">
                                    <w:fldData xml:space="preserve">PEVuZE5vdGU+PENpdGU+PEF1dGhvcj5aaGVuZzwvQXV0aG9yPjxZZWFyPjIwMTg8L1llYXI+PFJl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</w:fldData>
                                  </w:fldChar>
                                </w:r>
                                <w:r>
                                  <w:instrText xml:space="preserve"> ADDIN EN.CITE </w:instrText>
                                </w:r>
                                <w:r>
                                  <w:fldChar w:fldCharType="begin">
                                    <w:fldData xml:space="preserve">PEVuZE5vdGU+PENpdGU+PEF1dGhvcj5aaGVuZzwvQXV0aG9yPjxZZWFyPjIwMTg8L1llYXI+PFJl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</w:fldData>
                                  </w:fldChar>
                                </w:r>
                                <w:r>
                                  <w:instrText xml:space="preserve"> ADDIN EN.CITE.DATA </w:instrText>
                                </w:r>
                                <w:r>
                                  <w:fldChar w:fldCharType="end"/>
                                </w:r>
                                <w:r>
                                  <w:fldChar w:fldCharType="separate"/>
                                </w:r>
                                <w:r>
                                  <w:rPr>
                                    <w:noProof/>
                                  </w:rPr>
                                  <w:t>[5-7]</w:t>
                                </w:r>
                                <w:r>
                                  <w:fldChar w:fldCharType="end"/>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44" name="Oval 444"/>
                          <wps:cNvSpPr/>
                          <wps:spPr>
                            <a:xfrm>
                              <a:off x="2647507" y="0"/>
                              <a:ext cx="1171575" cy="11430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1E82665E" w14:textId="77777777" w:rsidR="008F7A56" w:rsidRPr="00B45539" w:rsidRDefault="008F7A56" w:rsidP="008F7A56">
                                <w:r>
                                  <w:t>MUC1, MUC3,MUC4,MUC5,MUC6</w:t>
                                </w:r>
                                <w:r>
                                  <w:fldChar w:fldCharType="begin"/>
                                </w:r>
                                <w:r>
                                  <w:instrText xml:space="preserve"> ADDIN EN.CITE &lt;EndNote&gt;&lt;Cite&gt;&lt;Author&gt;Sierzega&lt;/Author&gt;&lt;Year&gt;2016&lt;/Year&gt;&lt;RecNum&gt;712&lt;/RecNum&gt;&lt;DisplayText&gt;[12]&lt;/DisplayText&gt;&lt;record&gt;&lt;rec-number&gt;712&lt;/rec-number&gt;&lt;foreign-keys&gt;&lt;key app="EN" db-id="ta00sar5zfxrs2eat08xe0prwsx9pex5sf9x"&gt;712&lt;/key&gt;&lt;/foreign-keys&gt;&lt;ref-type name="Journal Article"&gt;17&lt;/ref-type&gt;&lt;contributors&gt;&lt;authors&gt;&lt;author&gt;Sierzega, Marek&lt;/author&gt;&lt;author&gt;Młynarski, Damian&lt;/author&gt;&lt;author&gt;Tomaszewska, Romana&lt;/author&gt;&lt;author&gt;Kulig, Jan&lt;/author&gt;&lt;/authors&gt;&lt;/contributors&gt;&lt;titles&gt;&lt;title&gt;Semiquantitative immunohistochemistry for mucin (MUC1, MUC2, MUC3, MUC4, MUC5AC, and MUC6) profiling of pancreatic ductal cell adenocarcinoma improves diagnostic and prognostic performance&lt;/title&gt;&lt;secondary-title&gt;Histopathology&lt;/secondary-title&gt;&lt;/titles&gt;&lt;periodical&gt;&lt;full-title&gt;Histopathology&lt;/full-title&gt;&lt;/periodical&gt;&lt;pages&gt;582-591&lt;/pages&gt;&lt;volume&gt;69&lt;/volume&gt;&lt;number&gt;4&lt;/number&gt;&lt;dates&gt;&lt;year&gt;2016&lt;/year&gt;&lt;/dates&gt;&lt;isbn&gt;0309-0167&lt;/isbn&gt;&lt;urls&gt;&lt;/urls&gt;&lt;/record&gt;&lt;/Cite&gt;&lt;/EndNote&gt;</w:instrText>
                                </w:r>
                                <w:r>
                                  <w:fldChar w:fldCharType="separate"/>
                                </w:r>
                                <w:r>
                                  <w:rPr>
                                    <w:noProof/>
                                  </w:rPr>
                                  <w:t>[12]</w:t>
                                </w:r>
                                <w:r>
                                  <w:fldChar w:fldCharType="end"/>
                                </w:r>
                              </w:p>
                              <w:p w14:paraId="0B9DF586" w14:textId="77777777" w:rsidR="008F7A56" w:rsidRDefault="008F7A56" w:rsidP="008F7A56">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45" name="Oval 445"/>
                          <wps:cNvSpPr/>
                          <wps:spPr>
                            <a:xfrm>
                              <a:off x="3476847" y="1318437"/>
                              <a:ext cx="1171575" cy="11430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5D1303DF" w14:textId="77777777" w:rsidR="008F7A56" w:rsidRDefault="008F7A56" w:rsidP="008F7A56">
                                <w:pPr>
                                  <w:jc w:val="center"/>
                                </w:pPr>
                                <w:r>
                                  <w:t>SSR</w:t>
                                </w:r>
                                <w:proofErr w:type="gramStart"/>
                                <w:r>
                                  <w:t>2,SSR</w:t>
                                </w:r>
                                <w:proofErr w:type="gramEnd"/>
                                <w:r>
                                  <w:t>3,SSR5</w:t>
                                </w:r>
                                <w:r>
                                  <w:fldChar w:fldCharType="begin">
                                    <w:fldData xml:space="preserve">PEVuZE5vdGU+PENpdGU+PEF1dGhvcj5TaGFoYmF6PC9BdXRob3I+PFllYXI+MjAxNTwvWWVhcj48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=
</w:fldData>
                                  </w:fldChar>
                                </w:r>
                                <w:r>
                                  <w:instrText xml:space="preserve"> ADDIN EN.CITE </w:instrText>
                                </w:r>
                                <w:r>
                                  <w:fldChar w:fldCharType="begin">
                                    <w:fldData xml:space="preserve">PEVuZE5vdGU+PENpdGU+PEF1dGhvcj5TaGFoYmF6PC9BdXRob3I+PFllYXI+MjAxNTwvWWVhcj48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=
</w:fldData>
                                  </w:fldChar>
                                </w:r>
                                <w:r>
                                  <w:instrText xml:space="preserve"> ADDIN EN.CITE.DATA </w:instrText>
                                </w:r>
                                <w:r>
                                  <w:fldChar w:fldCharType="end"/>
                                </w:r>
                                <w:r>
                                  <w:fldChar w:fldCharType="separate"/>
                                </w:r>
                                <w:r>
                                  <w:rPr>
                                    <w:noProof/>
                                  </w:rPr>
                                  <w:t>[4, 8, 9]</w:t>
                                </w:r>
                                <w:r>
                                  <w:fldChar w:fldCharType="end"/>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46" name="Oval 446"/>
                          <wps:cNvSpPr/>
                          <wps:spPr>
                            <a:xfrm>
                              <a:off x="3476847" y="2902689"/>
                              <a:ext cx="1171575" cy="11430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36A2648E" w14:textId="77777777" w:rsidR="008F7A56" w:rsidRDefault="008F7A56" w:rsidP="008F7A56">
                                <w:pPr>
                                  <w:jc w:val="center"/>
                                </w:pPr>
                                <w:r>
                                  <w:t>CXCR4</w:t>
                                </w:r>
                                <w:r>
                                  <w:fldChar w:fldCharType="begin">
                                    <w:fldData xml:space="preserve">PEVuZE5vdGU+PENpdGU+PEF1dGhvcj5TZW88L0F1dGhvcj48WWVhcj4yMDE5PC9ZZWFyPjxSZWNO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</w:fldData>
                                  </w:fldChar>
                                </w:r>
                                <w:r>
                                  <w:instrText xml:space="preserve"> ADDIN EN.CITE </w:instrText>
                                </w:r>
                                <w:r>
                                  <w:fldChar w:fldCharType="begin">
                                    <w:fldData xml:space="preserve">PEVuZE5vdGU+PENpdGU+PEF1dGhvcj5TZW88L0F1dGhvcj48WWVhcj4yMDE5PC9ZZWFyPjxSZWNO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</w:fldData>
                                  </w:fldChar>
                                </w:r>
                                <w:r>
                                  <w:instrText xml:space="preserve"> ADDIN EN.CITE.DATA </w:instrText>
                                </w:r>
                                <w:r>
                                  <w:fldChar w:fldCharType="end"/>
                                </w:r>
                                <w:r>
                                  <w:fldChar w:fldCharType="separate"/>
                                </w:r>
                                <w:r>
                                  <w:rPr>
                                    <w:noProof/>
                                  </w:rPr>
                                  <w:t>[2-4]</w:t>
                                </w:r>
                                <w:r>
                                  <w:fldChar w:fldCharType="end"/>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47" name="Oval 447"/>
                          <wps:cNvSpPr/>
                          <wps:spPr>
                            <a:xfrm>
                              <a:off x="563526" y="2902689"/>
                              <a:ext cx="1171575" cy="11430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68E6947F" w14:textId="77777777" w:rsidR="008F7A56" w:rsidRDefault="008F7A56" w:rsidP="008F7A56">
                                <w:r>
                                  <w:t>PRSS1</w:t>
                                </w:r>
                                <w:r>
                                  <w:fldChar w:fldCharType="begin"/>
                                </w:r>
                                <w:r>
                                  <w:instrText xml:space="preserve"> ADDIN EN.CITE &lt;EndNote&gt;&lt;Cite&gt;&lt;Author&gt;Yi&lt;/Author&gt;&lt;Year&gt;2016&lt;/Year&gt;&lt;RecNum&gt;740&lt;/RecNum&gt;&lt;DisplayText&gt;[10]&lt;/DisplayText&gt;&lt;record&gt;&lt;rec-number&gt;740&lt;/rec-number&gt;&lt;foreign-keys&gt;&lt;key app="EN" db-id="ta00sar5zfxrs2eat08xe0prwsx9pex5sf9x"&gt;740&lt;/key&gt;&lt;/foreign-keys&gt;&lt;ref-type name="Journal Article"&gt;17&lt;/ref-type&gt;&lt;contributors&gt;&lt;authors&gt;&lt;author&gt;Yi, Qiang&lt;/author&gt;&lt;author&gt;Dong, Feng&lt;/author&gt;&lt;author&gt;Lin, Liqing&lt;/author&gt;&lt;author&gt;Liu, Qicai&lt;/author&gt;&lt;author&gt;Chen, Shu&lt;/author&gt;&lt;author&gt;Gao, Feng&lt;/author&gt;&lt;author&gt;He, Qingliang&lt;/author&gt;&lt;/authors&gt;&lt;/contributors&gt;&lt;titles&gt;&lt;title&gt;PRSS1 mutations and the proteinase/antiproteinase imbalance in the pathogenesis of pancreatic cancer&lt;/title&gt;&lt;secondary-title&gt;Tumor Biology&lt;/secondary-title&gt;&lt;/titles&gt;&lt;periodical&gt;&lt;full-title&gt;Tumor Biology&lt;/full-title&gt;&lt;/periodical&gt;&lt;pages&gt;5805-5810&lt;/pages&gt;&lt;volume&gt;37&lt;/volume&gt;&lt;number&gt;5&lt;/number&gt;&lt;dates&gt;&lt;year&gt;2016&lt;/year&gt;&lt;/dates&gt;&lt;isbn&gt;1010-4283&lt;/isbn&gt;&lt;urls&gt;&lt;/urls&gt;&lt;/record&gt;&lt;/Cite&gt;&lt;/EndNote&gt;</w:instrText>
                                </w:r>
                                <w:r>
                                  <w:fldChar w:fldCharType="separate"/>
                                </w:r>
                                <w:r>
                                  <w:rPr>
                                    <w:noProof/>
                                  </w:rPr>
                                  <w:t>[10]</w:t>
                                </w:r>
                                <w:r>
                                  <w:fldChar w:fldCharType="end"/>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48" name="Oval 448"/>
                          <wps:cNvSpPr/>
                          <wps:spPr>
                            <a:xfrm>
                              <a:off x="2073349" y="3423684"/>
                              <a:ext cx="1171575" cy="11430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39A88962" w14:textId="77777777" w:rsidR="008F7A56" w:rsidRDefault="008F7A56" w:rsidP="008F7A56">
                                <w:r>
                                  <w:t>GNAS</w:t>
                                </w:r>
                                <w:r>
                                  <w:fldChar w:fldCharType="begin">
                                    <w:fldData xml:space="preserve">PEVuZE5vdGU+PENpdGU+PEF1dGhvcj5QYXRyYTwvQXV0aG9yPjxZZWFyPjIwMTg8L1llYXI+PFJl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=
</w:fldData>
                                  </w:fldChar>
                                </w:r>
                                <w:r>
                                  <w:instrText xml:space="preserve"> ADDIN EN.CITE </w:instrText>
                                </w:r>
                                <w:r>
                                  <w:fldChar w:fldCharType="begin">
                                    <w:fldData xml:space="preserve">PEVuZE5vdGU+PENpdGU+PEF1dGhvcj5QYXRyYTwvQXV0aG9yPjxZZWFyPjIwMTg8L1llYXI+PFJl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=
</w:fldData>
                                  </w:fldChar>
                                </w:r>
                                <w:r>
                                  <w:instrText xml:space="preserve"> ADDIN EN.CITE.DATA </w:instrText>
                                </w:r>
                                <w:r>
                                  <w:fldChar w:fldCharType="end"/>
                                </w:r>
                                <w:r>
                                  <w:fldChar w:fldCharType="separate"/>
                                </w:r>
                                <w:r>
                                  <w:rPr>
                                    <w:noProof/>
                                  </w:rPr>
                                  <w:t>[1]</w:t>
                                </w:r>
                                <w:r>
                                  <w:fldChar w:fldCharType="end"/>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49" name="Straight Arrow Connector 449"/>
                          <wps:cNvCnPr/>
                          <wps:spPr>
                            <a:xfrm flipH="1" flipV="1">
                              <a:off x="1796902" y="1063256"/>
                              <a:ext cx="361315" cy="489098"/>
                            </a:xfrm>
                            <a:prstGeom prst="straightConnector1">
                              <a:avLst/>
                            </a:prstGeom>
                            <a:ln w="28575">
                              <a:prstDash val="lgDashDot"/>
                              <a:tailEnd type="triangle"/>
                            </a:ln>
                          </wps:spPr>
                          <wps:style>
                            <a:lnRef idx="1">
                              <a:schemeClr val="accent1"/>
                            </a:lnRef>
                            <a:fillRef idx="0">
                              <a:schemeClr val="accent1"/>
                            </a:fillRef>
                            <a:effectRef idx="0">
                              <a:schemeClr val="accent1"/>
                            </a:effectRef>
                            <a:fontRef idx="minor">
                              <a:schemeClr val="tx1"/>
                            </a:fontRef>
                          </wps:style>
                          <wps:bodyPr/>
                        </wps:wsp>
                        <wps:wsp>
                          <wps:cNvPr id="450" name="Straight Arrow Connector 450"/>
                          <wps:cNvCnPr/>
                          <wps:spPr>
                            <a:xfrm flipV="1">
                              <a:off x="2700670" y="1063256"/>
                              <a:ext cx="329609" cy="563526"/>
                            </a:xfrm>
                            <a:prstGeom prst="straightConnector1">
                              <a:avLst/>
                            </a:prstGeom>
                            <a:ln w="28575">
                              <a:prstDash val="lgDashDot"/>
                              <a:tailEnd type="triangle"/>
                            </a:ln>
                          </wps:spPr>
                          <wps:style>
                            <a:lnRef idx="1">
                              <a:schemeClr val="accent1"/>
                            </a:lnRef>
                            <a:fillRef idx="0">
                              <a:schemeClr val="accent1"/>
                            </a:fillRef>
                            <a:effectRef idx="0">
                              <a:schemeClr val="accent1"/>
                            </a:effectRef>
                            <a:fontRef idx="minor">
                              <a:schemeClr val="tx1"/>
                            </a:fontRef>
                          </wps:style>
                          <wps:bodyPr/>
                        </wps:wsp>
                        <wps:wsp>
                          <wps:cNvPr id="451" name="Straight Arrow Connector 451"/>
                          <wps:cNvCnPr/>
                          <wps:spPr>
                            <a:xfrm flipH="1">
                              <a:off x="1531088" y="2594344"/>
                              <a:ext cx="489098" cy="467833"/>
                            </a:xfrm>
                            <a:prstGeom prst="straightConnector1">
                              <a:avLst/>
                            </a:prstGeom>
                            <a:ln w="28575">
                              <a:prstDash val="lgDashDot"/>
                              <a:tailEnd type="triangle"/>
                            </a:ln>
                          </wps:spPr>
                          <wps:style>
                            <a:lnRef idx="1">
                              <a:schemeClr val="accent1"/>
                            </a:lnRef>
                            <a:fillRef idx="0">
                              <a:schemeClr val="accent1"/>
                            </a:fillRef>
                            <a:effectRef idx="0">
                              <a:schemeClr val="accent1"/>
                            </a:effectRef>
                            <a:fontRef idx="minor">
                              <a:schemeClr val="tx1"/>
                            </a:fontRef>
                          </wps:style>
                          <wps:bodyPr/>
                        </wps:wsp>
                        <wps:wsp>
                          <wps:cNvPr id="452" name="Straight Arrow Connector 452"/>
                          <wps:cNvCnPr/>
                          <wps:spPr>
                            <a:xfrm>
                              <a:off x="2509284" y="2700670"/>
                              <a:ext cx="53163" cy="728330"/>
                            </a:xfrm>
                            <a:prstGeom prst="straightConnector1">
                              <a:avLst/>
                            </a:prstGeom>
                            <a:ln w="28575">
                              <a:prstDash val="lgDashDot"/>
                              <a:tailEnd type="triangle"/>
                            </a:ln>
                          </wps:spPr>
                          <wps:style>
                            <a:lnRef idx="1">
                              <a:schemeClr val="accent1"/>
                            </a:lnRef>
                            <a:fillRef idx="0">
                              <a:schemeClr val="accent1"/>
                            </a:fillRef>
                            <a:effectRef idx="0">
                              <a:schemeClr val="accent1"/>
                            </a:effectRef>
                            <a:fontRef idx="minor">
                              <a:schemeClr val="tx1"/>
                            </a:fontRef>
                          </wps:style>
                          <wps:bodyPr/>
                        </wps:wsp>
                        <wps:wsp>
                          <wps:cNvPr id="453" name="Straight Arrow Connector 453"/>
                          <wps:cNvCnPr/>
                          <wps:spPr>
                            <a:xfrm>
                              <a:off x="2966484" y="2137144"/>
                              <a:ext cx="593430" cy="0"/>
                            </a:xfrm>
                            <a:prstGeom prst="straightConnector1">
                              <a:avLst/>
                            </a:prstGeom>
                            <a:ln w="28575">
                              <a:prstDash val="lgDashDot"/>
                              <a:tailEnd type="triangle"/>
                            </a:ln>
                          </wps:spPr>
                          <wps:style>
                            <a:lnRef idx="1">
                              <a:schemeClr val="accent1"/>
                            </a:lnRef>
                            <a:fillRef idx="0">
                              <a:schemeClr val="accent1"/>
                            </a:fillRef>
                            <a:effectRef idx="0">
                              <a:schemeClr val="accent1"/>
                            </a:effectRef>
                            <a:fontRef idx="minor">
                              <a:schemeClr val="tx1"/>
                            </a:fontRef>
                          </wps:style>
                          <wps:bodyPr/>
                        </wps:wsp>
                        <wps:wsp>
                          <wps:cNvPr id="454" name="Straight Arrow Connector 454"/>
                          <wps:cNvCnPr/>
                          <wps:spPr>
                            <a:xfrm>
                              <a:off x="2838893" y="2466754"/>
                              <a:ext cx="797442" cy="600267"/>
                            </a:xfrm>
                            <a:prstGeom prst="straightConnector1">
                              <a:avLst/>
                            </a:prstGeom>
                            <a:ln w="28575">
                              <a:prstDash val="lgDashDot"/>
                              <a:tailEnd type="triangle"/>
                            </a:ln>
                          </wps:spPr>
                          <wps:style>
                            <a:lnRef idx="1">
                              <a:schemeClr val="accent1"/>
                            </a:lnRef>
                            <a:fillRef idx="0">
                              <a:schemeClr val="accent1"/>
                            </a:fillRef>
                            <a:effectRef idx="0">
                              <a:schemeClr val="accent1"/>
                            </a:effectRef>
                            <a:fontRef idx="minor">
                              <a:schemeClr val="tx1"/>
                            </a:fontRef>
                          </wps:style>
                          <wps:bodyPr/>
                        </wps:wsp>
                      </wpg:grpSp>
                    </wpg:wgp>
                  </a:graphicData>
                </a:graphic>
                <wp14:sizeRelH relativeFrom="margin">
                  <wp14:pctWidth>0</wp14:pctWidth>
                </wp14:sizeRelH>
                <wp14:sizeRelV relativeFrom="margin">
                  <wp14:pctHeight>0</wp14:pctHeight>
                </wp14:sizeRelV>
              </wp:anchor>
            </w:drawing>
          </mc:Choice>
          <mc:Fallback>
            <w:pict>
              <v:group w14:anchorId="4DF42ED9" id="Group 438" o:spid="_x0000_s1026" style="position:absolute;margin-left:0;margin-top:-.05pt;width:293.15pt;height:222.7pt;z-index:251663360;mso-width-relative:margin;mso-height-relative:margin" coordsize="46484,4566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">
                <v:shapetype id="_x0000_t32" coordsize="21600,21600" o:spt="32" o:oned="t" path="m,l21600,21600e" filled="f">
                  <v:path arrowok="t" fillok="f" o:connecttype="none"/>
                  <o:lock v:ext="edit" shapetype="t"/>
                </v:shapetype>
                <v:shape id="Straight Arrow Connector 439" o:spid="_x0000_s1027" type="#_x0000_t32" style="position:absolute;left:11695;top:21158;width:6254;height:21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" strokecolor="#4472c4 [3204]" strokeweight="2.25pt">
                  <v:stroke dashstyle="longDashDot" endarrow="block" joinstyle="miter"/>
                </v:shape>
                <v:group id="Group 440" o:spid="_x0000_s1028" style="position:absolute;width:46484;height:45666" coordsize="46484,456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">
                  <v:oval id="Oval 441" o:spid="_x0000_s1029" style="position:absolute;left:17969;top:15523;width:11715;height:114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" fillcolor="#4472c4 [3204]" strokecolor="#1f3763 [1604]" strokeweight="1pt">
                    <v:stroke joinstyle="miter"/>
                    <v:textbox>
                      <w:txbxContent>
                        <w:p w14:paraId="762DD688" w14:textId="77777777" w:rsidR="008F7A56" w:rsidRDefault="008F7A56" w:rsidP="008F7A56">
                          <w:pPr>
                            <w:jc w:val="center"/>
                          </w:pPr>
                          <w:r>
                            <w:t>Mutations in PC</w:t>
                          </w:r>
                        </w:p>
                      </w:txbxContent>
                    </v:textbox>
                  </v:oval>
                  <v:oval id="Oval 442" o:spid="_x0000_s1030" style="position:absolute;top:15523;width:11715;height:114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" fillcolor="#4472c4 [3204]" strokecolor="#1f3763 [1604]" strokeweight="1pt">
                    <v:stroke joinstyle="miter"/>
                    <v:textbox>
                      <w:txbxContent>
                        <w:p w14:paraId="32751A26" w14:textId="77777777" w:rsidR="008F7A56" w:rsidRDefault="008F7A56" w:rsidP="008F7A56">
                          <w:pPr>
                            <w:jc w:val="center"/>
                          </w:pPr>
                          <w:r>
                            <w:t xml:space="preserve">MEN-1 </w:t>
                          </w:r>
                          <w:r>
                            <w:fldChar w:fldCharType="begin"/>
                          </w:r>
                          <w:r>
                            <w:instrText xml:space="preserve"> ADDIN EN.CITE &lt;EndNote&gt;&lt;Cite&gt;&lt;Author&gt;Schnepp&lt;/Author&gt;&lt;Year&gt;2006&lt;/Year&gt;&lt;RecNum&gt;708&lt;/RecNum&gt;&lt;DisplayText&gt;[11]&lt;/DisplayText&gt;&lt;record&gt;&lt;rec-number&gt;708&lt;/rec-number&gt;&lt;foreign-keys&gt;&lt;key app="EN" db-id="ta00sar5zfxrs2eat08xe0prwsx9pex5sf9x"&gt;708&lt;/key&gt;&lt;/foreign-keys&gt;&lt;ref-type name="Journal Article"&gt;17&lt;/ref-type&gt;&lt;contributors&gt;&lt;authors&gt;&lt;author&gt;Schnepp, Robert W&lt;/author&gt;&lt;author&gt;Chen, Ya-Xiong&lt;/author&gt;&lt;author&gt;Wang, Haoren&lt;/author&gt;&lt;author&gt;Cash, Tim&lt;/author&gt;&lt;author&gt;Silva, Albert&lt;/author&gt;&lt;author&gt;Diehl, J Alan&lt;/author&gt;&lt;author&gt;Brown, Eric&lt;/author&gt;&lt;author&gt;Hua, Xianxin&lt;/author&gt;&lt;/authors&gt;&lt;/contributors&gt;&lt;titles&gt;&lt;title&gt;Mutation of tumor suppressor gene Men1 acutely enhances proliferation of pancreatic islet cells&lt;/title&gt;&lt;secondary-title&gt;Cancer Research&lt;/secondary-title&gt;&lt;/titles&gt;&lt;periodical&gt;&lt;full-title&gt;Cancer Research&lt;/full-title&gt;&lt;/periodical&gt;&lt;pages&gt;5707-5715&lt;/pages&gt;&lt;volume&gt;66&lt;/volume&gt;&lt;number&gt;11&lt;/number&gt;&lt;dates&gt;&lt;year&gt;2006&lt;/year&gt;&lt;/dates&gt;&lt;isbn&gt;0008-5472&lt;/isbn&gt;&lt;urls&gt;&lt;/urls&gt;&lt;/record&gt;&lt;/Cite&gt;&lt;/EndNote&gt;</w:instrText>
                          </w:r>
                          <w:r>
                            <w:fldChar w:fldCharType="separate"/>
                          </w:r>
                          <w:r>
                            <w:rPr>
                              <w:noProof/>
                            </w:rPr>
                            <w:t>[11]</w:t>
                          </w:r>
                          <w:r>
                            <w:fldChar w:fldCharType="end"/>
                          </w:r>
                        </w:p>
                      </w:txbxContent>
                    </v:textbox>
                  </v:oval>
                  <v:oval id="Oval 443" o:spid="_x0000_s1031" style="position:absolute;left:9037;width:11716;height:114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" fillcolor="#4472c4 [3204]" strokecolor="#1f3763 [1604]" strokeweight="1pt">
                    <v:stroke joinstyle="miter"/>
                    <v:textbox>
                      <w:txbxContent>
                        <w:p w14:paraId="27CD29F4" w14:textId="77777777" w:rsidR="008F7A56" w:rsidRDefault="008F7A56" w:rsidP="008F7A56">
                          <w:pPr>
                            <w:jc w:val="center"/>
                          </w:pPr>
                          <w:r>
                            <w:t>CAECAM5</w:t>
                          </w:r>
                          <w:r>
                            <w:fldChar w:fldCharType="begin">
                              <w:fldData xml:space="preserve">PEVuZE5vdGU+PENpdGU+PEF1dGhvcj5aaGVuZzwvQXV0aG9yPjxZZWFyPjIwMTg8L1llYXI+PFJl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</w:fldData>
                            </w:fldChar>
                          </w:r>
                          <w:r>
                            <w:instrText xml:space="preserve"> ADDIN EN.CITE </w:instrText>
                          </w:r>
                          <w:r>
                            <w:fldChar w:fldCharType="begin">
                              <w:fldData xml:space="preserve">PEVuZE5vdGU+PENpdGU+PEF1dGhvcj5aaGVuZzwvQXV0aG9yPjxZZWFyPjIwMTg8L1llYXI+PFJl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</w:fldData>
                            </w:fldChar>
                          </w:r>
                          <w:r>
                            <w:instrText xml:space="preserve"> ADDIN EN.CITE.DATA </w:instrText>
                          </w:r>
                          <w:r>
                            <w:fldChar w:fldCharType="end"/>
                          </w:r>
                          <w:r>
                            <w:fldChar w:fldCharType="separate"/>
                          </w:r>
                          <w:r>
                            <w:rPr>
                              <w:noProof/>
                            </w:rPr>
                            <w:t>[5-7]</w:t>
                          </w:r>
                          <w:r>
                            <w:fldChar w:fldCharType="end"/>
                          </w:r>
                        </w:p>
                      </w:txbxContent>
                    </v:textbox>
                  </v:oval>
                  <v:oval id="Oval 444" o:spid="_x0000_s1032" style="position:absolute;left:26475;width:11715;height:114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" fillcolor="#4472c4 [3204]" strokecolor="#1f3763 [1604]" strokeweight="1pt">
                    <v:stroke joinstyle="miter"/>
                    <v:textbox>
                      <w:txbxContent>
                        <w:p w14:paraId="1E82665E" w14:textId="77777777" w:rsidR="008F7A56" w:rsidRPr="00B45539" w:rsidRDefault="008F7A56" w:rsidP="008F7A56">
                          <w:r>
                            <w:t>MUC1, MUC3,MUC4,MUC5,MUC6</w:t>
                          </w:r>
                          <w:r>
                            <w:fldChar w:fldCharType="begin"/>
                          </w:r>
                          <w:r>
                            <w:instrText xml:space="preserve"> ADDIN EN.CITE &lt;EndNote&gt;&lt;Cite&gt;&lt;Author&gt;Sierzega&lt;/Author&gt;&lt;Year&gt;2016&lt;/Year&gt;&lt;RecNum&gt;712&lt;/RecNum&gt;&lt;DisplayText&gt;[12]&lt;/DisplayText&gt;&lt;record&gt;&lt;rec-number&gt;712&lt;/rec-number&gt;&lt;foreign-keys&gt;&lt;key app="EN" db-id="ta00sar5zfxrs2eat08xe0prwsx9pex5sf9x"&gt;712&lt;/key&gt;&lt;/foreign-keys&gt;&lt;ref-type name="Journal Article"&gt;17&lt;/ref-type&gt;&lt;contributors&gt;&lt;authors&gt;&lt;author&gt;Sierzega, Marek&lt;/author&gt;&lt;author&gt;Młynarski, Damian&lt;/author&gt;&lt;author&gt;Tomaszewska, Romana&lt;/author&gt;&lt;author&gt;Kulig, Jan&lt;/author&gt;&lt;/authors&gt;&lt;/contributors&gt;&lt;titles&gt;&lt;title&gt;Semiquantitative immunohistochemistry for mucin (MUC1, MUC2, MUC3, MUC4, MUC5AC, and MUC6) profiling of pancreatic ductal cell adenocarcinoma improves diagnostic and prognostic performance&lt;/title&gt;&lt;secondary-title&gt;Histopathology&lt;/secondary-title&gt;&lt;/titles&gt;&lt;periodical&gt;&lt;full-title&gt;Histopathology&lt;/full-title&gt;&lt;/periodical&gt;&lt;pages&gt;582-591&lt;/pages&gt;&lt;volume&gt;69&lt;/volume&gt;&lt;number&gt;4&lt;/number&gt;&lt;dates&gt;&lt;year&gt;2016&lt;/year&gt;&lt;/dates&gt;&lt;isbn&gt;0309-0167&lt;/isbn&gt;&lt;urls&gt;&lt;/urls&gt;&lt;/record&gt;&lt;/Cite&gt;&lt;/EndNote&gt;</w:instrText>
                          </w:r>
                          <w:r>
                            <w:fldChar w:fldCharType="separate"/>
                          </w:r>
                          <w:r>
                            <w:rPr>
                              <w:noProof/>
                            </w:rPr>
                            <w:t>[12]</w:t>
                          </w:r>
                          <w:r>
                            <w:fldChar w:fldCharType="end"/>
                          </w:r>
                        </w:p>
                        <w:p w14:paraId="0B9DF586" w14:textId="77777777" w:rsidR="008F7A56" w:rsidRDefault="008F7A56" w:rsidP="008F7A56">
                          <w:pPr>
                            <w:jc w:val="center"/>
                          </w:pPr>
                        </w:p>
                      </w:txbxContent>
                    </v:textbox>
                  </v:oval>
                  <v:oval id="Oval 445" o:spid="_x0000_s1033" style="position:absolute;left:34768;top:13184;width:11716;height:114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" fillcolor="#4472c4 [3204]" strokecolor="#1f3763 [1604]" strokeweight="1pt">
                    <v:stroke joinstyle="miter"/>
                    <v:textbox>
                      <w:txbxContent>
                        <w:p w14:paraId="5D1303DF" w14:textId="77777777" w:rsidR="008F7A56" w:rsidRDefault="008F7A56" w:rsidP="008F7A56">
                          <w:pPr>
                            <w:jc w:val="center"/>
                          </w:pPr>
                          <w:r>
                            <w:t>SSR</w:t>
                          </w:r>
                          <w:proofErr w:type="gramStart"/>
                          <w:r>
                            <w:t>2,SSR</w:t>
                          </w:r>
                          <w:proofErr w:type="gramEnd"/>
                          <w:r>
                            <w:t>3,SSR5</w:t>
                          </w:r>
                          <w:r>
                            <w:fldChar w:fldCharType="begin">
                              <w:fldData xml:space="preserve">PEVuZE5vdGU+PENpdGU+PEF1dGhvcj5TaGFoYmF6PC9BdXRob3I+PFllYXI+MjAxNTwvWWVhcj48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=
</w:fldData>
                            </w:fldChar>
                          </w:r>
                          <w:r>
                            <w:instrText xml:space="preserve"> ADDIN EN.CITE </w:instrText>
                          </w:r>
                          <w:r>
                            <w:fldChar w:fldCharType="begin">
                              <w:fldData xml:space="preserve">PEVuZE5vdGU+PENpdGU+PEF1dGhvcj5TaGFoYmF6PC9BdXRob3I+PFllYXI+MjAxNTwvWWVhcj48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=
</w:fldData>
                            </w:fldChar>
                          </w:r>
                          <w:r>
                            <w:instrText xml:space="preserve"> ADDIN EN.CITE.DATA </w:instrText>
                          </w:r>
                          <w:r>
                            <w:fldChar w:fldCharType="end"/>
                          </w:r>
                          <w:r>
                            <w:fldChar w:fldCharType="separate"/>
                          </w:r>
                          <w:r>
                            <w:rPr>
                              <w:noProof/>
                            </w:rPr>
                            <w:t>[4, 8, 9]</w:t>
                          </w:r>
                          <w:r>
                            <w:fldChar w:fldCharType="end"/>
                          </w:r>
                        </w:p>
                      </w:txbxContent>
                    </v:textbox>
                  </v:oval>
                  <v:oval id="Oval 446" o:spid="_x0000_s1034" style="position:absolute;left:34768;top:29026;width:11716;height:114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" fillcolor="#4472c4 [3204]" strokecolor="#1f3763 [1604]" strokeweight="1pt">
                    <v:stroke joinstyle="miter"/>
                    <v:textbox>
                      <w:txbxContent>
                        <w:p w14:paraId="36A2648E" w14:textId="77777777" w:rsidR="008F7A56" w:rsidRDefault="008F7A56" w:rsidP="008F7A56">
                          <w:pPr>
                            <w:jc w:val="center"/>
                          </w:pPr>
                          <w:r>
                            <w:t>CXCR4</w:t>
                          </w:r>
                          <w:r>
                            <w:fldChar w:fldCharType="begin">
                              <w:fldData xml:space="preserve">PEVuZE5vdGU+PENpdGU+PEF1dGhvcj5TZW88L0F1dGhvcj48WWVhcj4yMDE5PC9ZZWFyPjxSZWNO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</w:fldData>
                            </w:fldChar>
                          </w:r>
                          <w:r>
                            <w:instrText xml:space="preserve"> ADDIN EN.CITE </w:instrText>
                          </w:r>
                          <w:r>
                            <w:fldChar w:fldCharType="begin">
                              <w:fldData xml:space="preserve">PEVuZE5vdGU+PENpdGU+PEF1dGhvcj5TZW88L0F1dGhvcj48WWVhcj4yMDE5PC9ZZWFyPjxSZWNO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</w:fldData>
                            </w:fldChar>
                          </w:r>
                          <w:r>
                            <w:instrText xml:space="preserve"> ADDIN EN.CITE.DATA </w:instrText>
                          </w:r>
                          <w:r>
                            <w:fldChar w:fldCharType="end"/>
                          </w:r>
                          <w:r>
                            <w:fldChar w:fldCharType="separate"/>
                          </w:r>
                          <w:r>
                            <w:rPr>
                              <w:noProof/>
                            </w:rPr>
                            <w:t>[2-4]</w:t>
                          </w:r>
                          <w:r>
                            <w:fldChar w:fldCharType="end"/>
                          </w:r>
                        </w:p>
                      </w:txbxContent>
                    </v:textbox>
                  </v:oval>
                  <v:oval id="Oval 447" o:spid="_x0000_s1035" style="position:absolute;left:5635;top:29026;width:11716;height:114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" fillcolor="#4472c4 [3204]" strokecolor="#1f3763 [1604]" strokeweight="1pt">
                    <v:stroke joinstyle="miter"/>
                    <v:textbox>
                      <w:txbxContent>
                        <w:p w14:paraId="68E6947F" w14:textId="77777777" w:rsidR="008F7A56" w:rsidRDefault="008F7A56" w:rsidP="008F7A56">
                          <w:r>
                            <w:t>PRSS1</w:t>
                          </w:r>
                          <w:r>
                            <w:fldChar w:fldCharType="begin"/>
                          </w:r>
                          <w:r>
                            <w:instrText xml:space="preserve"> ADDIN EN.CITE &lt;EndNote&gt;&lt;Cite&gt;&lt;Author&gt;Yi&lt;/Author&gt;&lt;Year&gt;2016&lt;/Year&gt;&lt;RecNum&gt;740&lt;/RecNum&gt;&lt;DisplayText&gt;[10]&lt;/DisplayText&gt;&lt;record&gt;&lt;rec-number&gt;740&lt;/rec-number&gt;&lt;foreign-keys&gt;&lt;key app="EN" db-id="ta00sar5zfxrs2eat08xe0prwsx9pex5sf9x"&gt;740&lt;/key&gt;&lt;/foreign-keys&gt;&lt;ref-type name="Journal Article"&gt;17&lt;/ref-type&gt;&lt;contributors&gt;&lt;authors&gt;&lt;author&gt;Yi, Qiang&lt;/author&gt;&lt;author&gt;Dong, Feng&lt;/author&gt;&lt;author&gt;Lin, Liqing&lt;/author&gt;&lt;author&gt;Liu, Qicai&lt;/author&gt;&lt;author&gt;Chen, Shu&lt;/author&gt;&lt;author&gt;Gao, Feng&lt;/author&gt;&lt;author&gt;He, Qingliang&lt;/author&gt;&lt;/authors&gt;&lt;/contributors&gt;&lt;titles&gt;&lt;title&gt;PRSS1 mutations and the proteinase/antiproteinase imbalance in the pathogenesis of pancreatic cancer&lt;/title&gt;&lt;secondary-title&gt;Tumor Biology&lt;/secondary-title&gt;&lt;/titles&gt;&lt;periodical&gt;&lt;full-title&gt;Tumor Biology&lt;/full-title&gt;&lt;/periodical&gt;&lt;pages&gt;5805-5810&lt;/pages&gt;&lt;volume&gt;37&lt;/volume&gt;&lt;number&gt;5&lt;/number&gt;&lt;dates&gt;&lt;year&gt;2016&lt;/year&gt;&lt;/dates&gt;&lt;isbn&gt;1010-4283&lt;/isbn&gt;&lt;urls&gt;&lt;/urls&gt;&lt;/record&gt;&lt;/Cite&gt;&lt;/EndNote&gt;</w:instrText>
                          </w:r>
                          <w:r>
                            <w:fldChar w:fldCharType="separate"/>
                          </w:r>
                          <w:r>
                            <w:rPr>
                              <w:noProof/>
                            </w:rPr>
                            <w:t>[10]</w:t>
                          </w:r>
                          <w:r>
                            <w:fldChar w:fldCharType="end"/>
                          </w:r>
                        </w:p>
                      </w:txbxContent>
                    </v:textbox>
                  </v:oval>
                  <v:oval id="Oval 448" o:spid="_x0000_s1036" style="position:absolute;left:20733;top:34236;width:11716;height:114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" fillcolor="#4472c4 [3204]" strokecolor="#1f3763 [1604]" strokeweight="1pt">
                    <v:stroke joinstyle="miter"/>
                    <v:textbox>
                      <w:txbxContent>
                        <w:p w14:paraId="39A88962" w14:textId="77777777" w:rsidR="008F7A56" w:rsidRDefault="008F7A56" w:rsidP="008F7A56">
                          <w:r>
                            <w:t>GNAS</w:t>
                          </w:r>
                          <w:r>
                            <w:fldChar w:fldCharType="begin">
                              <w:fldData xml:space="preserve">PEVuZE5vdGU+PENpdGU+PEF1dGhvcj5QYXRyYTwvQXV0aG9yPjxZZWFyPjIwMTg8L1llYXI+PFJl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=
</w:fldData>
                            </w:fldChar>
                          </w:r>
                          <w:r>
                            <w:instrText xml:space="preserve"> ADDIN EN.CITE </w:instrText>
                          </w:r>
                          <w:r>
                            <w:fldChar w:fldCharType="begin">
                              <w:fldData xml:space="preserve">PEVuZE5vdGU+PENpdGU+PEF1dGhvcj5QYXRyYTwvQXV0aG9yPjxZZWFyPjIwMTg8L1llYXI+PFJl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=
</w:fldData>
                            </w:fldChar>
                          </w:r>
                          <w:r>
                            <w:instrText xml:space="preserve"> ADDIN EN.CITE.DATA </w:instrText>
                          </w:r>
                          <w:r>
                            <w:fldChar w:fldCharType="end"/>
                          </w:r>
                          <w:r>
                            <w:fldChar w:fldCharType="separate"/>
                          </w:r>
                          <w:r>
                            <w:rPr>
                              <w:noProof/>
                            </w:rPr>
                            <w:t>[1]</w:t>
                          </w:r>
                          <w:r>
                            <w:fldChar w:fldCharType="end"/>
                          </w:r>
                        </w:p>
                      </w:txbxContent>
                    </v:textbox>
                  </v:oval>
                  <v:shape id="Straight Arrow Connector 449" o:spid="_x0000_s1037" type="#_x0000_t32" style="position:absolute;left:17969;top:10632;width:3613;height:489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" strokecolor="#4472c4 [3204]" strokeweight="2.25pt">
                    <v:stroke dashstyle="longDashDot" endarrow="block" joinstyle="miter"/>
                  </v:shape>
                  <v:shape id="Straight Arrow Connector 450" o:spid="_x0000_s1038" type="#_x0000_t32" style="position:absolute;left:27006;top:10632;width:3296;height:5635;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" strokecolor="#4472c4 [3204]" strokeweight="2.25pt">
                    <v:stroke dashstyle="longDashDot" endarrow="block" joinstyle="miter"/>
                  </v:shape>
                  <v:shape id="Straight Arrow Connector 451" o:spid="_x0000_s1039" type="#_x0000_t32" style="position:absolute;left:15310;top:25943;width:4891;height:467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" strokecolor="#4472c4 [3204]" strokeweight="2.25pt">
                    <v:stroke dashstyle="longDashDot" endarrow="block" joinstyle="miter"/>
                  </v:shape>
                  <v:shape id="Straight Arrow Connector 452" o:spid="_x0000_s1040" type="#_x0000_t32" style="position:absolute;left:25092;top:27006;width:532;height:728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" strokecolor="#4472c4 [3204]" strokeweight="2.25pt">
                    <v:stroke dashstyle="longDashDot" endarrow="block" joinstyle="miter"/>
                  </v:shape>
                  <v:shape id="Straight Arrow Connector 453" o:spid="_x0000_s1041" type="#_x0000_t32" style="position:absolute;left:29664;top:21371;width:593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" strokecolor="#4472c4 [3204]" strokeweight="2.25pt">
                    <v:stroke dashstyle="longDashDot" endarrow="block" joinstyle="miter"/>
                  </v:shape>
                  <v:shape id="Straight Arrow Connector 454" o:spid="_x0000_s1042" type="#_x0000_t32" style="position:absolute;left:28388;top:24667;width:7975;height:600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" strokecolor="#4472c4 [3204]" strokeweight="2.25pt">
                    <v:stroke dashstyle="longDashDot" endarrow="block" joinstyle="miter"/>
                  </v:shape>
                </v:group>
              </v:group>
            </w:pict>
          </mc:Fallback>
        </mc:AlternateContent>
      </w:r>
    </w:p>
    <w:p w14:paraId="31EDB268" w14:textId="77777777" w:rsidR="008F7A56" w:rsidRDefault="008F7A56"/>
    <w:p w14:paraId="293D4E9C" w14:textId="77777777" w:rsidR="008F7A56" w:rsidRDefault="008F7A56"/>
    <w:p w14:paraId="2C281413" w14:textId="77777777" w:rsidR="008F7A56" w:rsidRDefault="008F7A56"/>
    <w:p w14:paraId="723FABCC" w14:textId="77777777" w:rsidR="008F7A56" w:rsidRDefault="008F7A56"/>
    <w:p w14:paraId="3956F885" w14:textId="77777777" w:rsidR="008F7A56" w:rsidRDefault="008F7A56"/>
    <w:p w14:paraId="16260F0B" w14:textId="77777777" w:rsidR="008F7A56" w:rsidRDefault="008F7A56"/>
    <w:p w14:paraId="3E9FAE35" w14:textId="77777777" w:rsidR="008F7A56" w:rsidRDefault="008F7A56"/>
    <w:p w14:paraId="67793431" w14:textId="77777777" w:rsidR="008F7A56" w:rsidRDefault="008F7A56"/>
    <w:p w14:paraId="79E3FCFE" w14:textId="77777777" w:rsidR="008F7A56" w:rsidRDefault="008F7A56"/>
    <w:p w14:paraId="477AA7F0" w14:textId="77777777" w:rsidR="008F7A56" w:rsidRPr="0065482B" w:rsidRDefault="008F7A56" w:rsidP="008F7A56">
      <w:pPr>
        <w:pStyle w:val="Caption"/>
        <w:rPr>
          <w:noProof/>
        </w:rPr>
      </w:pPr>
      <w:r>
        <w:t xml:space="preserve">Figure </w:t>
      </w:r>
      <w:r>
        <w:fldChar w:fldCharType="begin"/>
      </w:r>
      <w:r>
        <w:instrText xml:space="preserve"> SEQ Figure \* ROMAN </w:instrText>
      </w:r>
      <w:r>
        <w:fldChar w:fldCharType="separate"/>
      </w:r>
      <w:r>
        <w:rPr>
          <w:noProof/>
        </w:rPr>
        <w:t>II</w:t>
      </w:r>
      <w:r>
        <w:rPr>
          <w:noProof/>
        </w:rPr>
        <w:fldChar w:fldCharType="end"/>
      </w:r>
      <w:r>
        <w:t xml:space="preserve"> Pancreatic genes mutations</w:t>
      </w:r>
    </w:p>
    <w:p w14:paraId="187DB87D" w14:textId="77777777" w:rsidR="008F7A56" w:rsidRDefault="008F7A56"/>
    <w:p w14:paraId="757DCCFC" w14:textId="77777777" w:rsidR="008F7A56" w:rsidRDefault="008F7A56"/>
    <w:p w14:paraId="4CBE6003" w14:textId="77777777" w:rsidR="008F7A56" w:rsidRDefault="008F7A56"/>
    <w:p w14:paraId="594FB97B" w14:textId="77777777" w:rsidR="008F7A56" w:rsidRDefault="008F7A56"/>
    <w:p w14:paraId="1F664C4E" w14:textId="77777777" w:rsidR="008F7A56" w:rsidRDefault="008F7A56"/>
    <w:p w14:paraId="7832462A" w14:textId="77777777" w:rsidR="008F7A56" w:rsidRDefault="008F7A56"/>
    <w:p w14:paraId="040265DC" w14:textId="77777777" w:rsidR="008F7A56" w:rsidRDefault="008F7A56"/>
    <w:p w14:paraId="0642B558" w14:textId="77777777" w:rsidR="008F7A56" w:rsidRDefault="008F7A56"/>
    <w:p w14:paraId="00F6328E" w14:textId="77777777" w:rsidR="008F7A56" w:rsidRDefault="008F7A56"/>
    <w:p w14:paraId="534B2F36" w14:textId="77777777" w:rsidR="008F7A56" w:rsidRDefault="008F7A56"/>
    <w:p w14:paraId="0582D675" w14:textId="77777777" w:rsidR="008F7A56" w:rsidRDefault="008F7A56"/>
    <w:p w14:paraId="06DEACE9" w14:textId="77777777" w:rsidR="008F7A56" w:rsidRDefault="008F7A56"/>
    <w:p w14:paraId="2D8E474F" w14:textId="77777777" w:rsidR="008F7A56" w:rsidRDefault="008F7A56"/>
    <w:p w14:paraId="65B06AEC" w14:textId="77777777" w:rsidR="008F7A56" w:rsidRDefault="008F7A56"/>
    <w:p w14:paraId="53FCDB61" w14:textId="77777777" w:rsidR="008F7A56" w:rsidRDefault="008F7A56"/>
    <w:p w14:paraId="083982F6" w14:textId="77777777" w:rsidR="008F7A56" w:rsidRDefault="008F7A56"/>
    <w:p w14:paraId="3DAA296B" w14:textId="0C05B2A7" w:rsidR="008F7A56" w:rsidRDefault="008F7A56">
      <w:r>
        <w:rPr>
          <w:noProof/>
        </w:rPr>
        <w:lastRenderedPageBreak/>
        <mc:AlternateContent>
          <mc:Choice Requires="wpg">
            <w:drawing>
              <wp:anchor distT="0" distB="0" distL="114300" distR="114300" simplePos="0" relativeHeight="251667456" behindDoc="0" locked="0" layoutInCell="1" allowOverlap="1" wp14:anchorId="40C5FD9C" wp14:editId="7E5A7F6E">
                <wp:simplePos x="0" y="0"/>
                <wp:positionH relativeFrom="column">
                  <wp:posOffset>-632671</wp:posOffset>
                </wp:positionH>
                <wp:positionV relativeFrom="paragraph">
                  <wp:posOffset>-590727</wp:posOffset>
                </wp:positionV>
                <wp:extent cx="7272020" cy="7925440"/>
                <wp:effectExtent l="0" t="0" r="32385" b="37465"/>
                <wp:wrapNone/>
                <wp:docPr id="111" name="Group 111"/>
                <wp:cNvGraphicFramePr/>
                <a:graphic xmlns:a="http://schemas.openxmlformats.org/drawingml/2006/main">
                  <a:graphicData uri="http://schemas.microsoft.com/office/word/2010/wordprocessingGroup">
                    <wpg:wgp>
                      <wpg:cNvGrpSpPr/>
                      <wpg:grpSpPr>
                        <a:xfrm>
                          <a:off x="0" y="0"/>
                          <a:ext cx="7272020" cy="7925440"/>
                          <a:chOff x="0" y="0"/>
                          <a:chExt cx="7605556" cy="8059092"/>
                        </a:xfrm>
                      </wpg:grpSpPr>
                      <wps:wsp>
                        <wps:cNvPr id="112" name="Connector: Curved 112"/>
                        <wps:cNvCnPr/>
                        <wps:spPr>
                          <a:xfrm flipH="1">
                            <a:off x="6943867" y="3480179"/>
                            <a:ext cx="86248" cy="638175"/>
                          </a:xfrm>
                          <a:prstGeom prst="curvedConnector3">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13" name="Connector: Curved 113"/>
                        <wps:cNvCnPr/>
                        <wps:spPr>
                          <a:xfrm flipH="1">
                            <a:off x="6097706" y="4844955"/>
                            <a:ext cx="685382" cy="554055"/>
                          </a:xfrm>
                          <a:prstGeom prst="curvedConnector3">
                            <a:avLst/>
                          </a:prstGeom>
                          <a:ln>
                            <a:tailEnd type="triangle"/>
                          </a:ln>
                        </wps:spPr>
                        <wps:style>
                          <a:lnRef idx="1">
                            <a:schemeClr val="accent1"/>
                          </a:lnRef>
                          <a:fillRef idx="0">
                            <a:schemeClr val="accent1"/>
                          </a:fillRef>
                          <a:effectRef idx="0">
                            <a:schemeClr val="accent1"/>
                          </a:effectRef>
                          <a:fontRef idx="minor">
                            <a:schemeClr val="tx1"/>
                          </a:fontRef>
                        </wps:style>
                        <wps:bodyPr/>
                      </wps:wsp>
                      <wpg:grpSp>
                        <wpg:cNvPr id="114" name="Group 114"/>
                        <wpg:cNvGrpSpPr/>
                        <wpg:grpSpPr>
                          <a:xfrm>
                            <a:off x="0" y="0"/>
                            <a:ext cx="7605556" cy="8059092"/>
                            <a:chOff x="0" y="0"/>
                            <a:chExt cx="7605556" cy="8059092"/>
                          </a:xfrm>
                        </wpg:grpSpPr>
                        <wpg:grpSp>
                          <wpg:cNvPr id="115" name="Group 115"/>
                          <wpg:cNvGrpSpPr/>
                          <wpg:grpSpPr>
                            <a:xfrm>
                              <a:off x="0" y="0"/>
                              <a:ext cx="7605556" cy="8059092"/>
                              <a:chOff x="0" y="0"/>
                              <a:chExt cx="7605556" cy="8059092"/>
                            </a:xfrm>
                          </wpg:grpSpPr>
                          <wpg:grpSp>
                            <wpg:cNvPr id="116" name="Group 116"/>
                            <wpg:cNvGrpSpPr/>
                            <wpg:grpSpPr>
                              <a:xfrm>
                                <a:off x="4521512" y="2047582"/>
                                <a:ext cx="1085850" cy="676275"/>
                                <a:chOff x="0" y="0"/>
                                <a:chExt cx="1085850" cy="676275"/>
                              </a:xfrm>
                            </wpg:grpSpPr>
                            <wps:wsp>
                              <wps:cNvPr id="117" name="Oval 117"/>
                              <wps:cNvSpPr/>
                              <wps:spPr>
                                <a:xfrm>
                                  <a:off x="0" y="0"/>
                                  <a:ext cx="1085850" cy="676275"/>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8" name="Freeform: Shape 118"/>
                              <wps:cNvSpPr/>
                              <wps:spPr>
                                <a:xfrm>
                                  <a:off x="50488" y="84148"/>
                                  <a:ext cx="956365" cy="486270"/>
                                </a:xfrm>
                                <a:custGeom>
                                  <a:avLst/>
                                  <a:gdLst>
                                    <a:gd name="connsiteX0" fmla="*/ 216708 w 825866"/>
                                    <a:gd name="connsiteY0" fmla="*/ 158567 h 576125"/>
                                    <a:gd name="connsiteX1" fmla="*/ 206137 w 825866"/>
                                    <a:gd name="connsiteY1" fmla="*/ 121568 h 576125"/>
                                    <a:gd name="connsiteX2" fmla="*/ 200851 w 825866"/>
                                    <a:gd name="connsiteY2" fmla="*/ 95140 h 576125"/>
                                    <a:gd name="connsiteX3" fmla="*/ 190280 w 825866"/>
                                    <a:gd name="connsiteY3" fmla="*/ 79284 h 576125"/>
                                    <a:gd name="connsiteX4" fmla="*/ 195566 w 825866"/>
                                    <a:gd name="connsiteY4" fmla="*/ 31714 h 576125"/>
                                    <a:gd name="connsiteX5" fmla="*/ 258992 w 825866"/>
                                    <a:gd name="connsiteY5" fmla="*/ 52856 h 576125"/>
                                    <a:gd name="connsiteX6" fmla="*/ 269563 w 825866"/>
                                    <a:gd name="connsiteY6" fmla="*/ 68712 h 576125"/>
                                    <a:gd name="connsiteX7" fmla="*/ 285420 w 825866"/>
                                    <a:gd name="connsiteY7" fmla="*/ 73998 h 576125"/>
                                    <a:gd name="connsiteX8" fmla="*/ 290706 w 825866"/>
                                    <a:gd name="connsiteY8" fmla="*/ 95140 h 576125"/>
                                    <a:gd name="connsiteX9" fmla="*/ 359418 w 825866"/>
                                    <a:gd name="connsiteY9" fmla="*/ 100426 h 576125"/>
                                    <a:gd name="connsiteX10" fmla="*/ 369989 w 825866"/>
                                    <a:gd name="connsiteY10" fmla="*/ 52856 h 576125"/>
                                    <a:gd name="connsiteX11" fmla="*/ 380560 w 825866"/>
                                    <a:gd name="connsiteY11" fmla="*/ 36999 h 576125"/>
                                    <a:gd name="connsiteX12" fmla="*/ 396417 w 825866"/>
                                    <a:gd name="connsiteY12" fmla="*/ 10571 h 576125"/>
                                    <a:gd name="connsiteX13" fmla="*/ 428130 w 825866"/>
                                    <a:gd name="connsiteY13" fmla="*/ 0 h 576125"/>
                                    <a:gd name="connsiteX14" fmla="*/ 470414 w 825866"/>
                                    <a:gd name="connsiteY14" fmla="*/ 5286 h 576125"/>
                                    <a:gd name="connsiteX15" fmla="*/ 491556 w 825866"/>
                                    <a:gd name="connsiteY15" fmla="*/ 36999 h 576125"/>
                                    <a:gd name="connsiteX16" fmla="*/ 502128 w 825866"/>
                                    <a:gd name="connsiteY16" fmla="*/ 47570 h 576125"/>
                                    <a:gd name="connsiteX17" fmla="*/ 507413 w 825866"/>
                                    <a:gd name="connsiteY17" fmla="*/ 63427 h 576125"/>
                                    <a:gd name="connsiteX18" fmla="*/ 512699 w 825866"/>
                                    <a:gd name="connsiteY18" fmla="*/ 84569 h 576125"/>
                                    <a:gd name="connsiteX19" fmla="*/ 528555 w 825866"/>
                                    <a:gd name="connsiteY19" fmla="*/ 95140 h 576125"/>
                                    <a:gd name="connsiteX20" fmla="*/ 560269 w 825866"/>
                                    <a:gd name="connsiteY20" fmla="*/ 105711 h 576125"/>
                                    <a:gd name="connsiteX21" fmla="*/ 586696 w 825866"/>
                                    <a:gd name="connsiteY21" fmla="*/ 73998 h 576125"/>
                                    <a:gd name="connsiteX22" fmla="*/ 618410 w 825866"/>
                                    <a:gd name="connsiteY22" fmla="*/ 47570 h 576125"/>
                                    <a:gd name="connsiteX23" fmla="*/ 676551 w 825866"/>
                                    <a:gd name="connsiteY23" fmla="*/ 52856 h 576125"/>
                                    <a:gd name="connsiteX24" fmla="*/ 692407 w 825866"/>
                                    <a:gd name="connsiteY24" fmla="*/ 58141 h 576125"/>
                                    <a:gd name="connsiteX25" fmla="*/ 702978 w 825866"/>
                                    <a:gd name="connsiteY25" fmla="*/ 89855 h 576125"/>
                                    <a:gd name="connsiteX26" fmla="*/ 708264 w 825866"/>
                                    <a:gd name="connsiteY26" fmla="*/ 105711 h 576125"/>
                                    <a:gd name="connsiteX27" fmla="*/ 697693 w 825866"/>
                                    <a:gd name="connsiteY27" fmla="*/ 121568 h 576125"/>
                                    <a:gd name="connsiteX28" fmla="*/ 681836 w 825866"/>
                                    <a:gd name="connsiteY28" fmla="*/ 137425 h 576125"/>
                                    <a:gd name="connsiteX29" fmla="*/ 676551 w 825866"/>
                                    <a:gd name="connsiteY29" fmla="*/ 153281 h 576125"/>
                                    <a:gd name="connsiteX30" fmla="*/ 665980 w 825866"/>
                                    <a:gd name="connsiteY30" fmla="*/ 169138 h 576125"/>
                                    <a:gd name="connsiteX31" fmla="*/ 660694 w 825866"/>
                                    <a:gd name="connsiteY31" fmla="*/ 190280 h 576125"/>
                                    <a:gd name="connsiteX32" fmla="*/ 681836 w 825866"/>
                                    <a:gd name="connsiteY32" fmla="*/ 227279 h 576125"/>
                                    <a:gd name="connsiteX33" fmla="*/ 771691 w 825866"/>
                                    <a:gd name="connsiteY33" fmla="*/ 243136 h 576125"/>
                                    <a:gd name="connsiteX34" fmla="*/ 776976 w 825866"/>
                                    <a:gd name="connsiteY34" fmla="*/ 258992 h 576125"/>
                                    <a:gd name="connsiteX35" fmla="*/ 819260 w 825866"/>
                                    <a:gd name="connsiteY35" fmla="*/ 274849 h 576125"/>
                                    <a:gd name="connsiteX36" fmla="*/ 819260 w 825866"/>
                                    <a:gd name="connsiteY36" fmla="*/ 322419 h 576125"/>
                                    <a:gd name="connsiteX37" fmla="*/ 803404 w 825866"/>
                                    <a:gd name="connsiteY37" fmla="*/ 332990 h 576125"/>
                                    <a:gd name="connsiteX38" fmla="*/ 787547 w 825866"/>
                                    <a:gd name="connsiteY38" fmla="*/ 354132 h 576125"/>
                                    <a:gd name="connsiteX39" fmla="*/ 755834 w 825866"/>
                                    <a:gd name="connsiteY39" fmla="*/ 364703 h 576125"/>
                                    <a:gd name="connsiteX40" fmla="*/ 713550 w 825866"/>
                                    <a:gd name="connsiteY40" fmla="*/ 343561 h 576125"/>
                                    <a:gd name="connsiteX41" fmla="*/ 681836 w 825866"/>
                                    <a:gd name="connsiteY41" fmla="*/ 322419 h 576125"/>
                                    <a:gd name="connsiteX42" fmla="*/ 634266 w 825866"/>
                                    <a:gd name="connsiteY42" fmla="*/ 327704 h 576125"/>
                                    <a:gd name="connsiteX43" fmla="*/ 644837 w 825866"/>
                                    <a:gd name="connsiteY43" fmla="*/ 449272 h 576125"/>
                                    <a:gd name="connsiteX44" fmla="*/ 650123 w 825866"/>
                                    <a:gd name="connsiteY44" fmla="*/ 465129 h 576125"/>
                                    <a:gd name="connsiteX45" fmla="*/ 655408 w 825866"/>
                                    <a:gd name="connsiteY45" fmla="*/ 502128 h 576125"/>
                                    <a:gd name="connsiteX46" fmla="*/ 665980 w 825866"/>
                                    <a:gd name="connsiteY46" fmla="*/ 517984 h 576125"/>
                                    <a:gd name="connsiteX47" fmla="*/ 671265 w 825866"/>
                                    <a:gd name="connsiteY47" fmla="*/ 533841 h 576125"/>
                                    <a:gd name="connsiteX48" fmla="*/ 655408 w 825866"/>
                                    <a:gd name="connsiteY48" fmla="*/ 570840 h 576125"/>
                                    <a:gd name="connsiteX49" fmla="*/ 639552 w 825866"/>
                                    <a:gd name="connsiteY49" fmla="*/ 576125 h 576125"/>
                                    <a:gd name="connsiteX50" fmla="*/ 618410 w 825866"/>
                                    <a:gd name="connsiteY50" fmla="*/ 570840 h 576125"/>
                                    <a:gd name="connsiteX51" fmla="*/ 597267 w 825866"/>
                                    <a:gd name="connsiteY51" fmla="*/ 528555 h 576125"/>
                                    <a:gd name="connsiteX52" fmla="*/ 581411 w 825866"/>
                                    <a:gd name="connsiteY52" fmla="*/ 491556 h 576125"/>
                                    <a:gd name="connsiteX53" fmla="*/ 533841 w 825866"/>
                                    <a:gd name="connsiteY53" fmla="*/ 449272 h 576125"/>
                                    <a:gd name="connsiteX54" fmla="*/ 517984 w 825866"/>
                                    <a:gd name="connsiteY54" fmla="*/ 454558 h 576125"/>
                                    <a:gd name="connsiteX55" fmla="*/ 502128 w 825866"/>
                                    <a:gd name="connsiteY55" fmla="*/ 560269 h 576125"/>
                                    <a:gd name="connsiteX56" fmla="*/ 491556 w 825866"/>
                                    <a:gd name="connsiteY56" fmla="*/ 570840 h 576125"/>
                                    <a:gd name="connsiteX57" fmla="*/ 428130 w 825866"/>
                                    <a:gd name="connsiteY57" fmla="*/ 565554 h 576125"/>
                                    <a:gd name="connsiteX58" fmla="*/ 417559 w 825866"/>
                                    <a:gd name="connsiteY58" fmla="*/ 549697 h 576125"/>
                                    <a:gd name="connsiteX59" fmla="*/ 401702 w 825866"/>
                                    <a:gd name="connsiteY59" fmla="*/ 502128 h 576125"/>
                                    <a:gd name="connsiteX60" fmla="*/ 375274 w 825866"/>
                                    <a:gd name="connsiteY60" fmla="*/ 475700 h 576125"/>
                                    <a:gd name="connsiteX61" fmla="*/ 348847 w 825866"/>
                                    <a:gd name="connsiteY61" fmla="*/ 449272 h 576125"/>
                                    <a:gd name="connsiteX62" fmla="*/ 311848 w 825866"/>
                                    <a:gd name="connsiteY62" fmla="*/ 465129 h 576125"/>
                                    <a:gd name="connsiteX63" fmla="*/ 301277 w 825866"/>
                                    <a:gd name="connsiteY63" fmla="*/ 480985 h 576125"/>
                                    <a:gd name="connsiteX64" fmla="*/ 295991 w 825866"/>
                                    <a:gd name="connsiteY64" fmla="*/ 502128 h 576125"/>
                                    <a:gd name="connsiteX65" fmla="*/ 258992 w 825866"/>
                                    <a:gd name="connsiteY65" fmla="*/ 523270 h 576125"/>
                                    <a:gd name="connsiteX66" fmla="*/ 190280 w 825866"/>
                                    <a:gd name="connsiteY66" fmla="*/ 502128 h 576125"/>
                                    <a:gd name="connsiteX67" fmla="*/ 184995 w 825866"/>
                                    <a:gd name="connsiteY67" fmla="*/ 486271 h 576125"/>
                                    <a:gd name="connsiteX68" fmla="*/ 174423 w 825866"/>
                                    <a:gd name="connsiteY68" fmla="*/ 391131 h 576125"/>
                                    <a:gd name="connsiteX69" fmla="*/ 158567 w 825866"/>
                                    <a:gd name="connsiteY69" fmla="*/ 385845 h 576125"/>
                                    <a:gd name="connsiteX70" fmla="*/ 126854 w 825866"/>
                                    <a:gd name="connsiteY70" fmla="*/ 364703 h 576125"/>
                                    <a:gd name="connsiteX71" fmla="*/ 73998 w 825866"/>
                                    <a:gd name="connsiteY71" fmla="*/ 375274 h 576125"/>
                                    <a:gd name="connsiteX72" fmla="*/ 10571 w 825866"/>
                                    <a:gd name="connsiteY72" fmla="*/ 359418 h 576125"/>
                                    <a:gd name="connsiteX73" fmla="*/ 0 w 825866"/>
                                    <a:gd name="connsiteY73" fmla="*/ 327704 h 576125"/>
                                    <a:gd name="connsiteX74" fmla="*/ 10571 w 825866"/>
                                    <a:gd name="connsiteY74" fmla="*/ 295991 h 576125"/>
                                    <a:gd name="connsiteX75" fmla="*/ 21143 w 825866"/>
                                    <a:gd name="connsiteY75" fmla="*/ 285420 h 576125"/>
                                    <a:gd name="connsiteX76" fmla="*/ 31714 w 825866"/>
                                    <a:gd name="connsiteY76" fmla="*/ 269563 h 576125"/>
                                    <a:gd name="connsiteX77" fmla="*/ 47570 w 825866"/>
                                    <a:gd name="connsiteY77" fmla="*/ 264278 h 576125"/>
                                    <a:gd name="connsiteX78" fmla="*/ 132139 w 825866"/>
                                    <a:gd name="connsiteY78" fmla="*/ 258992 h 576125"/>
                                    <a:gd name="connsiteX79" fmla="*/ 121568 w 825866"/>
                                    <a:gd name="connsiteY79" fmla="*/ 237850 h 576125"/>
                                    <a:gd name="connsiteX80" fmla="*/ 105711 w 825866"/>
                                    <a:gd name="connsiteY80" fmla="*/ 221993 h 576125"/>
                                    <a:gd name="connsiteX81" fmla="*/ 58141 w 825866"/>
                                    <a:gd name="connsiteY81" fmla="*/ 195566 h 576125"/>
                                    <a:gd name="connsiteX82" fmla="*/ 42285 w 825866"/>
                                    <a:gd name="connsiteY82" fmla="*/ 184995 h 576125"/>
                                    <a:gd name="connsiteX83" fmla="*/ 42285 w 825866"/>
                                    <a:gd name="connsiteY83" fmla="*/ 147996 h 576125"/>
                                    <a:gd name="connsiteX84" fmla="*/ 73998 w 825866"/>
                                    <a:gd name="connsiteY84" fmla="*/ 137425 h 576125"/>
                                    <a:gd name="connsiteX85" fmla="*/ 89855 w 825866"/>
                                    <a:gd name="connsiteY85" fmla="*/ 132139 h 576125"/>
                                    <a:gd name="connsiteX86" fmla="*/ 105711 w 825866"/>
                                    <a:gd name="connsiteY86" fmla="*/ 126854 h 576125"/>
                                    <a:gd name="connsiteX87" fmla="*/ 174423 w 825866"/>
                                    <a:gd name="connsiteY87" fmla="*/ 132139 h 576125"/>
                                    <a:gd name="connsiteX88" fmla="*/ 206137 w 825866"/>
                                    <a:gd name="connsiteY88" fmla="*/ 137425 h 576125"/>
                                    <a:gd name="connsiteX89" fmla="*/ 216708 w 825866"/>
                                    <a:gd name="connsiteY89" fmla="*/ 158567 h 57612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 ang="0">
                                      <a:pos x="connsiteX81" y="connsiteY81"/>
                                    </a:cxn>
                                    <a:cxn ang="0">
                                      <a:pos x="connsiteX82" y="connsiteY82"/>
                                    </a:cxn>
                                    <a:cxn ang="0">
                                      <a:pos x="connsiteX83" y="connsiteY83"/>
                                    </a:cxn>
                                    <a:cxn ang="0">
                                      <a:pos x="connsiteX84" y="connsiteY84"/>
                                    </a:cxn>
                                    <a:cxn ang="0">
                                      <a:pos x="connsiteX85" y="connsiteY85"/>
                                    </a:cxn>
                                    <a:cxn ang="0">
                                      <a:pos x="connsiteX86" y="connsiteY86"/>
                                    </a:cxn>
                                    <a:cxn ang="0">
                                      <a:pos x="connsiteX87" y="connsiteY87"/>
                                    </a:cxn>
                                    <a:cxn ang="0">
                                      <a:pos x="connsiteX88" y="connsiteY88"/>
                                    </a:cxn>
                                    <a:cxn ang="0">
                                      <a:pos x="connsiteX89" y="connsiteY89"/>
                                    </a:cxn>
                                  </a:cxnLst>
                                  <a:rect l="l" t="t" r="r" b="b"/>
                                  <a:pathLst>
                                    <a:path w="825866" h="576125">
                                      <a:moveTo>
                                        <a:pt x="216708" y="158567"/>
                                      </a:moveTo>
                                      <a:cubicBezTo>
                                        <a:pt x="216708" y="155924"/>
                                        <a:pt x="209248" y="134012"/>
                                        <a:pt x="206137" y="121568"/>
                                      </a:cubicBezTo>
                                      <a:cubicBezTo>
                                        <a:pt x="203958" y="112852"/>
                                        <a:pt x="204006" y="103552"/>
                                        <a:pt x="200851" y="95140"/>
                                      </a:cubicBezTo>
                                      <a:cubicBezTo>
                                        <a:pt x="198621" y="89192"/>
                                        <a:pt x="193804" y="84569"/>
                                        <a:pt x="190280" y="79284"/>
                                      </a:cubicBezTo>
                                      <a:cubicBezTo>
                                        <a:pt x="192042" y="63427"/>
                                        <a:pt x="183108" y="41681"/>
                                        <a:pt x="195566" y="31714"/>
                                      </a:cubicBezTo>
                                      <a:cubicBezTo>
                                        <a:pt x="219720" y="12391"/>
                                        <a:pt x="246307" y="37633"/>
                                        <a:pt x="258992" y="52856"/>
                                      </a:cubicBezTo>
                                      <a:cubicBezTo>
                                        <a:pt x="263059" y="57736"/>
                                        <a:pt x="264603" y="64744"/>
                                        <a:pt x="269563" y="68712"/>
                                      </a:cubicBezTo>
                                      <a:cubicBezTo>
                                        <a:pt x="273914" y="72193"/>
                                        <a:pt x="280134" y="72236"/>
                                        <a:pt x="285420" y="73998"/>
                                      </a:cubicBezTo>
                                      <a:cubicBezTo>
                                        <a:pt x="287182" y="81045"/>
                                        <a:pt x="286677" y="89096"/>
                                        <a:pt x="290706" y="95140"/>
                                      </a:cubicBezTo>
                                      <a:cubicBezTo>
                                        <a:pt x="305363" y="117126"/>
                                        <a:pt x="344649" y="101903"/>
                                        <a:pt x="359418" y="100426"/>
                                      </a:cubicBezTo>
                                      <a:cubicBezTo>
                                        <a:pt x="361449" y="88239"/>
                                        <a:pt x="363481" y="65871"/>
                                        <a:pt x="369989" y="52856"/>
                                      </a:cubicBezTo>
                                      <a:cubicBezTo>
                                        <a:pt x="372830" y="47174"/>
                                        <a:pt x="377036" y="42285"/>
                                        <a:pt x="380560" y="36999"/>
                                      </a:cubicBezTo>
                                      <a:cubicBezTo>
                                        <a:pt x="384177" y="26148"/>
                                        <a:pt x="384808" y="16376"/>
                                        <a:pt x="396417" y="10571"/>
                                      </a:cubicBezTo>
                                      <a:cubicBezTo>
                                        <a:pt x="406383" y="5588"/>
                                        <a:pt x="428130" y="0"/>
                                        <a:pt x="428130" y="0"/>
                                      </a:cubicBezTo>
                                      <a:cubicBezTo>
                                        <a:pt x="442225" y="1762"/>
                                        <a:pt x="458145" y="-1871"/>
                                        <a:pt x="470414" y="5286"/>
                                      </a:cubicBezTo>
                                      <a:cubicBezTo>
                                        <a:pt x="481388" y="11688"/>
                                        <a:pt x="482572" y="28016"/>
                                        <a:pt x="491556" y="36999"/>
                                      </a:cubicBezTo>
                                      <a:lnTo>
                                        <a:pt x="502128" y="47570"/>
                                      </a:lnTo>
                                      <a:cubicBezTo>
                                        <a:pt x="503890" y="52856"/>
                                        <a:pt x="505882" y="58070"/>
                                        <a:pt x="507413" y="63427"/>
                                      </a:cubicBezTo>
                                      <a:cubicBezTo>
                                        <a:pt x="509409" y="70412"/>
                                        <a:pt x="508670" y="78525"/>
                                        <a:pt x="512699" y="84569"/>
                                      </a:cubicBezTo>
                                      <a:cubicBezTo>
                                        <a:pt x="516223" y="89854"/>
                                        <a:pt x="522750" y="92560"/>
                                        <a:pt x="528555" y="95140"/>
                                      </a:cubicBezTo>
                                      <a:cubicBezTo>
                                        <a:pt x="538738" y="99666"/>
                                        <a:pt x="560269" y="105711"/>
                                        <a:pt x="560269" y="105711"/>
                                      </a:cubicBezTo>
                                      <a:cubicBezTo>
                                        <a:pt x="591528" y="84871"/>
                                        <a:pt x="562310" y="108138"/>
                                        <a:pt x="586696" y="73998"/>
                                      </a:cubicBezTo>
                                      <a:cubicBezTo>
                                        <a:pt x="595946" y="61048"/>
                                        <a:pt x="605766" y="55999"/>
                                        <a:pt x="618410" y="47570"/>
                                      </a:cubicBezTo>
                                      <a:cubicBezTo>
                                        <a:pt x="637790" y="49332"/>
                                        <a:pt x="657286" y="50104"/>
                                        <a:pt x="676551" y="52856"/>
                                      </a:cubicBezTo>
                                      <a:cubicBezTo>
                                        <a:pt x="682066" y="53644"/>
                                        <a:pt x="689169" y="53607"/>
                                        <a:pt x="692407" y="58141"/>
                                      </a:cubicBezTo>
                                      <a:cubicBezTo>
                                        <a:pt x="698884" y="67209"/>
                                        <a:pt x="699454" y="79284"/>
                                        <a:pt x="702978" y="89855"/>
                                      </a:cubicBezTo>
                                      <a:lnTo>
                                        <a:pt x="708264" y="105711"/>
                                      </a:lnTo>
                                      <a:cubicBezTo>
                                        <a:pt x="704740" y="110997"/>
                                        <a:pt x="701760" y="116688"/>
                                        <a:pt x="697693" y="121568"/>
                                      </a:cubicBezTo>
                                      <a:cubicBezTo>
                                        <a:pt x="692908" y="127311"/>
                                        <a:pt x="685982" y="131205"/>
                                        <a:pt x="681836" y="137425"/>
                                      </a:cubicBezTo>
                                      <a:cubicBezTo>
                                        <a:pt x="678746" y="142061"/>
                                        <a:pt x="679042" y="148298"/>
                                        <a:pt x="676551" y="153281"/>
                                      </a:cubicBezTo>
                                      <a:cubicBezTo>
                                        <a:pt x="673710" y="158963"/>
                                        <a:pt x="669504" y="163852"/>
                                        <a:pt x="665980" y="169138"/>
                                      </a:cubicBezTo>
                                      <a:cubicBezTo>
                                        <a:pt x="664218" y="176185"/>
                                        <a:pt x="660694" y="183016"/>
                                        <a:pt x="660694" y="190280"/>
                                      </a:cubicBezTo>
                                      <a:cubicBezTo>
                                        <a:pt x="660694" y="205661"/>
                                        <a:pt x="668148" y="219675"/>
                                        <a:pt x="681836" y="227279"/>
                                      </a:cubicBezTo>
                                      <a:cubicBezTo>
                                        <a:pt x="708013" y="241822"/>
                                        <a:pt x="744364" y="240652"/>
                                        <a:pt x="771691" y="243136"/>
                                      </a:cubicBezTo>
                                      <a:cubicBezTo>
                                        <a:pt x="773453" y="248421"/>
                                        <a:pt x="773496" y="254642"/>
                                        <a:pt x="776976" y="258992"/>
                                      </a:cubicBezTo>
                                      <a:cubicBezTo>
                                        <a:pt x="787345" y="271953"/>
                                        <a:pt x="804935" y="271984"/>
                                        <a:pt x="819260" y="274849"/>
                                      </a:cubicBezTo>
                                      <a:cubicBezTo>
                                        <a:pt x="825356" y="293136"/>
                                        <a:pt x="830423" y="300093"/>
                                        <a:pt x="819260" y="322419"/>
                                      </a:cubicBezTo>
                                      <a:cubicBezTo>
                                        <a:pt x="816419" y="328101"/>
                                        <a:pt x="807896" y="328498"/>
                                        <a:pt x="803404" y="332990"/>
                                      </a:cubicBezTo>
                                      <a:cubicBezTo>
                                        <a:pt x="797175" y="339219"/>
                                        <a:pt x="794877" y="349246"/>
                                        <a:pt x="787547" y="354132"/>
                                      </a:cubicBezTo>
                                      <a:cubicBezTo>
                                        <a:pt x="778276" y="360313"/>
                                        <a:pt x="755834" y="364703"/>
                                        <a:pt x="755834" y="364703"/>
                                      </a:cubicBezTo>
                                      <a:cubicBezTo>
                                        <a:pt x="693269" y="354276"/>
                                        <a:pt x="744639" y="370764"/>
                                        <a:pt x="713550" y="343561"/>
                                      </a:cubicBezTo>
                                      <a:cubicBezTo>
                                        <a:pt x="703988" y="335195"/>
                                        <a:pt x="681836" y="322419"/>
                                        <a:pt x="681836" y="322419"/>
                                      </a:cubicBezTo>
                                      <a:cubicBezTo>
                                        <a:pt x="665979" y="324181"/>
                                        <a:pt x="640457" y="313000"/>
                                        <a:pt x="634266" y="327704"/>
                                      </a:cubicBezTo>
                                      <a:cubicBezTo>
                                        <a:pt x="627953" y="342698"/>
                                        <a:pt x="636745" y="416904"/>
                                        <a:pt x="644837" y="449272"/>
                                      </a:cubicBezTo>
                                      <a:cubicBezTo>
                                        <a:pt x="646188" y="454677"/>
                                        <a:pt x="648361" y="459843"/>
                                        <a:pt x="650123" y="465129"/>
                                      </a:cubicBezTo>
                                      <a:cubicBezTo>
                                        <a:pt x="651885" y="477462"/>
                                        <a:pt x="651828" y="490195"/>
                                        <a:pt x="655408" y="502128"/>
                                      </a:cubicBezTo>
                                      <a:cubicBezTo>
                                        <a:pt x="657233" y="508213"/>
                                        <a:pt x="663139" y="512302"/>
                                        <a:pt x="665980" y="517984"/>
                                      </a:cubicBezTo>
                                      <a:cubicBezTo>
                                        <a:pt x="668472" y="522967"/>
                                        <a:pt x="669503" y="528555"/>
                                        <a:pt x="671265" y="533841"/>
                                      </a:cubicBezTo>
                                      <a:cubicBezTo>
                                        <a:pt x="668091" y="546539"/>
                                        <a:pt x="666816" y="561714"/>
                                        <a:pt x="655408" y="570840"/>
                                      </a:cubicBezTo>
                                      <a:cubicBezTo>
                                        <a:pt x="651058" y="574320"/>
                                        <a:pt x="644837" y="574363"/>
                                        <a:pt x="639552" y="576125"/>
                                      </a:cubicBezTo>
                                      <a:cubicBezTo>
                                        <a:pt x="632505" y="574363"/>
                                        <a:pt x="624717" y="574444"/>
                                        <a:pt x="618410" y="570840"/>
                                      </a:cubicBezTo>
                                      <a:cubicBezTo>
                                        <a:pt x="597339" y="558799"/>
                                        <a:pt x="602651" y="550091"/>
                                        <a:pt x="597267" y="528555"/>
                                      </a:cubicBezTo>
                                      <a:cubicBezTo>
                                        <a:pt x="594837" y="518835"/>
                                        <a:pt x="586912" y="498432"/>
                                        <a:pt x="581411" y="491556"/>
                                      </a:cubicBezTo>
                                      <a:cubicBezTo>
                                        <a:pt x="560724" y="465698"/>
                                        <a:pt x="555542" y="463740"/>
                                        <a:pt x="533841" y="449272"/>
                                      </a:cubicBezTo>
                                      <a:cubicBezTo>
                                        <a:pt x="528555" y="451034"/>
                                        <a:pt x="522335" y="451077"/>
                                        <a:pt x="517984" y="454558"/>
                                      </a:cubicBezTo>
                                      <a:cubicBezTo>
                                        <a:pt x="491903" y="475423"/>
                                        <a:pt x="502434" y="558328"/>
                                        <a:pt x="502128" y="560269"/>
                                      </a:cubicBezTo>
                                      <a:cubicBezTo>
                                        <a:pt x="501351" y="565191"/>
                                        <a:pt x="495080" y="567316"/>
                                        <a:pt x="491556" y="570840"/>
                                      </a:cubicBezTo>
                                      <a:cubicBezTo>
                                        <a:pt x="470414" y="569078"/>
                                        <a:pt x="448529" y="571383"/>
                                        <a:pt x="428130" y="565554"/>
                                      </a:cubicBezTo>
                                      <a:cubicBezTo>
                                        <a:pt x="422022" y="563809"/>
                                        <a:pt x="420061" y="555536"/>
                                        <a:pt x="417559" y="549697"/>
                                      </a:cubicBezTo>
                                      <a:cubicBezTo>
                                        <a:pt x="408029" y="527460"/>
                                        <a:pt x="417509" y="524709"/>
                                        <a:pt x="401702" y="502128"/>
                                      </a:cubicBezTo>
                                      <a:cubicBezTo>
                                        <a:pt x="394558" y="491922"/>
                                        <a:pt x="382184" y="486066"/>
                                        <a:pt x="375274" y="475700"/>
                                      </a:cubicBezTo>
                                      <a:cubicBezTo>
                                        <a:pt x="361179" y="454558"/>
                                        <a:pt x="369989" y="463367"/>
                                        <a:pt x="348847" y="449272"/>
                                      </a:cubicBezTo>
                                      <a:cubicBezTo>
                                        <a:pt x="332672" y="453316"/>
                                        <a:pt x="324015" y="452962"/>
                                        <a:pt x="311848" y="465129"/>
                                      </a:cubicBezTo>
                                      <a:cubicBezTo>
                                        <a:pt x="307356" y="469621"/>
                                        <a:pt x="304801" y="475700"/>
                                        <a:pt x="301277" y="480985"/>
                                      </a:cubicBezTo>
                                      <a:cubicBezTo>
                                        <a:pt x="299515" y="488033"/>
                                        <a:pt x="299595" y="495821"/>
                                        <a:pt x="295991" y="502128"/>
                                      </a:cubicBezTo>
                                      <a:cubicBezTo>
                                        <a:pt x="285495" y="520496"/>
                                        <a:pt x="277184" y="518722"/>
                                        <a:pt x="258992" y="523270"/>
                                      </a:cubicBezTo>
                                      <a:cubicBezTo>
                                        <a:pt x="228046" y="519831"/>
                                        <a:pt x="210172" y="525999"/>
                                        <a:pt x="190280" y="502128"/>
                                      </a:cubicBezTo>
                                      <a:cubicBezTo>
                                        <a:pt x="186713" y="497848"/>
                                        <a:pt x="186757" y="491557"/>
                                        <a:pt x="184995" y="486271"/>
                                      </a:cubicBezTo>
                                      <a:cubicBezTo>
                                        <a:pt x="188909" y="423638"/>
                                        <a:pt x="214179" y="411009"/>
                                        <a:pt x="174423" y="391131"/>
                                      </a:cubicBezTo>
                                      <a:cubicBezTo>
                                        <a:pt x="169440" y="388639"/>
                                        <a:pt x="163852" y="387607"/>
                                        <a:pt x="158567" y="385845"/>
                                      </a:cubicBezTo>
                                      <a:cubicBezTo>
                                        <a:pt x="150501" y="377779"/>
                                        <a:pt x="141058" y="363610"/>
                                        <a:pt x="126854" y="364703"/>
                                      </a:cubicBezTo>
                                      <a:cubicBezTo>
                                        <a:pt x="108939" y="366081"/>
                                        <a:pt x="73998" y="375274"/>
                                        <a:pt x="73998" y="375274"/>
                                      </a:cubicBezTo>
                                      <a:cubicBezTo>
                                        <a:pt x="65979" y="374383"/>
                                        <a:pt x="21441" y="376810"/>
                                        <a:pt x="10571" y="359418"/>
                                      </a:cubicBezTo>
                                      <a:cubicBezTo>
                                        <a:pt x="4665" y="349969"/>
                                        <a:pt x="0" y="327704"/>
                                        <a:pt x="0" y="327704"/>
                                      </a:cubicBezTo>
                                      <a:cubicBezTo>
                                        <a:pt x="3524" y="317133"/>
                                        <a:pt x="5588" y="305957"/>
                                        <a:pt x="10571" y="295991"/>
                                      </a:cubicBezTo>
                                      <a:cubicBezTo>
                                        <a:pt x="12800" y="291534"/>
                                        <a:pt x="18030" y="289311"/>
                                        <a:pt x="21143" y="285420"/>
                                      </a:cubicBezTo>
                                      <a:cubicBezTo>
                                        <a:pt x="25111" y="280460"/>
                                        <a:pt x="26754" y="273531"/>
                                        <a:pt x="31714" y="269563"/>
                                      </a:cubicBezTo>
                                      <a:cubicBezTo>
                                        <a:pt x="36064" y="266083"/>
                                        <a:pt x="42029" y="264861"/>
                                        <a:pt x="47570" y="264278"/>
                                      </a:cubicBezTo>
                                      <a:cubicBezTo>
                                        <a:pt x="75659" y="261321"/>
                                        <a:pt x="103949" y="260754"/>
                                        <a:pt x="132139" y="258992"/>
                                      </a:cubicBezTo>
                                      <a:cubicBezTo>
                                        <a:pt x="128615" y="251945"/>
                                        <a:pt x="126148" y="244262"/>
                                        <a:pt x="121568" y="237850"/>
                                      </a:cubicBezTo>
                                      <a:cubicBezTo>
                                        <a:pt x="117223" y="231767"/>
                                        <a:pt x="111611" y="226582"/>
                                        <a:pt x="105711" y="221993"/>
                                      </a:cubicBezTo>
                                      <a:cubicBezTo>
                                        <a:pt x="78449" y="200789"/>
                                        <a:pt x="82066" y="203540"/>
                                        <a:pt x="58141" y="195566"/>
                                      </a:cubicBezTo>
                                      <a:cubicBezTo>
                                        <a:pt x="52856" y="192042"/>
                                        <a:pt x="46253" y="189955"/>
                                        <a:pt x="42285" y="184995"/>
                                      </a:cubicBezTo>
                                      <a:cubicBezTo>
                                        <a:pt x="35997" y="177134"/>
                                        <a:pt x="33959" y="155132"/>
                                        <a:pt x="42285" y="147996"/>
                                      </a:cubicBezTo>
                                      <a:cubicBezTo>
                                        <a:pt x="50745" y="140744"/>
                                        <a:pt x="63427" y="140949"/>
                                        <a:pt x="73998" y="137425"/>
                                      </a:cubicBezTo>
                                      <a:lnTo>
                                        <a:pt x="89855" y="132139"/>
                                      </a:lnTo>
                                      <a:lnTo>
                                        <a:pt x="105711" y="126854"/>
                                      </a:lnTo>
                                      <a:cubicBezTo>
                                        <a:pt x="128615" y="128616"/>
                                        <a:pt x="151578" y="129734"/>
                                        <a:pt x="174423" y="132139"/>
                                      </a:cubicBezTo>
                                      <a:cubicBezTo>
                                        <a:pt x="185081" y="133261"/>
                                        <a:pt x="195675" y="135100"/>
                                        <a:pt x="206137" y="137425"/>
                                      </a:cubicBezTo>
                                      <a:cubicBezTo>
                                        <a:pt x="211576" y="138634"/>
                                        <a:pt x="216708" y="161210"/>
                                        <a:pt x="216708" y="158567"/>
                                      </a:cubicBezTo>
                                      <a:close/>
                                    </a:path>
                                  </a:pathLst>
                                </a:custGeom>
                                <a:solidFill>
                                  <a:schemeClr val="accent1">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19" name="Oval 119"/>
                            <wps:cNvSpPr/>
                            <wps:spPr>
                              <a:xfrm>
                                <a:off x="4555170" y="2300024"/>
                                <a:ext cx="84455" cy="59055"/>
                              </a:xfrm>
                              <a:prstGeom prst="ellipse">
                                <a:avLst/>
                              </a:prstGeom>
                              <a:solidFill>
                                <a:schemeClr val="accent2"/>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20" name="Group 120"/>
                            <wpg:cNvGrpSpPr/>
                            <wpg:grpSpPr>
                              <a:xfrm>
                                <a:off x="0" y="0"/>
                                <a:ext cx="7605556" cy="8059092"/>
                                <a:chOff x="0" y="0"/>
                                <a:chExt cx="7605556" cy="8059092"/>
                              </a:xfrm>
                            </wpg:grpSpPr>
                            <wps:wsp>
                              <wps:cNvPr id="121" name="Text Box 2"/>
                              <wps:cNvSpPr txBox="1">
                                <a:spLocks noChangeArrowheads="1"/>
                              </wps:cNvSpPr>
                              <wps:spPr bwMode="auto">
                                <a:xfrm>
                                  <a:off x="5162550" y="133350"/>
                                  <a:ext cx="2310765" cy="411480"/>
                                </a:xfrm>
                                <a:prstGeom prst="rect">
                                  <a:avLst/>
                                </a:prstGeom>
                                <a:solidFill>
                                  <a:srgbClr val="FFFFFF"/>
                                </a:solidFill>
                                <a:ln w="9525">
                                  <a:solidFill>
                                    <a:srgbClr val="000000"/>
                                  </a:solidFill>
                                  <a:miter lim="800000"/>
                                  <a:headEnd/>
                                  <a:tailEnd/>
                                </a:ln>
                              </wps:spPr>
                              <wps:txbx>
                                <w:txbxContent>
                                  <w:p w14:paraId="5570D58E" w14:textId="77777777" w:rsidR="008F7A56" w:rsidRPr="004A6BFC" w:rsidRDefault="008F7A56" w:rsidP="008F7A56">
                                    <w:pPr>
                                      <w:rPr>
                                        <w:sz w:val="18"/>
                                        <w:szCs w:val="18"/>
                                      </w:rPr>
                                    </w:pPr>
                                    <w:r w:rsidRPr="004A6BFC">
                                      <w:rPr>
                                        <w:color w:val="000000"/>
                                        <w:sz w:val="18"/>
                                        <w:szCs w:val="18"/>
                                      </w:rPr>
                                      <w:t xml:space="preserve">Procaspase 9 which will </w:t>
                                    </w:r>
                                    <w:r>
                                      <w:rPr>
                                        <w:color w:val="000000"/>
                                        <w:sz w:val="18"/>
                                        <w:szCs w:val="18"/>
                                      </w:rPr>
                                      <w:t xml:space="preserve">convert </w:t>
                                    </w:r>
                                    <w:r w:rsidRPr="004A6BFC">
                                      <w:rPr>
                                        <w:color w:val="000000"/>
                                        <w:sz w:val="18"/>
                                        <w:szCs w:val="18"/>
                                      </w:rPr>
                                      <w:t>Procaspase 3 into caspase 3</w:t>
                                    </w:r>
                                    <w:r>
                                      <w:rPr>
                                        <w:color w:val="000000"/>
                                        <w:sz w:val="18"/>
                                        <w:szCs w:val="18"/>
                                      </w:rPr>
                                      <w:t xml:space="preserve"> from caspase 9</w:t>
                                    </w:r>
                                    <w:r w:rsidRPr="004A6BFC">
                                      <w:rPr>
                                        <w:color w:val="000000"/>
                                        <w:sz w:val="18"/>
                                        <w:szCs w:val="18"/>
                                      </w:rPr>
                                      <w:t xml:space="preserve">. </w:t>
                                    </w:r>
                                  </w:p>
                                </w:txbxContent>
                              </wps:txbx>
                              <wps:bodyPr rot="0" vert="horz" wrap="square" lIns="91440" tIns="45720" rIns="91440" bIns="45720" anchor="t" anchorCtr="0">
                                <a:noAutofit/>
                              </wps:bodyPr>
                            </wps:wsp>
                            <wps:wsp>
                              <wps:cNvPr id="122" name="Text Box 2"/>
                              <wps:cNvSpPr txBox="1">
                                <a:spLocks noChangeArrowheads="1"/>
                              </wps:cNvSpPr>
                              <wps:spPr bwMode="auto">
                                <a:xfrm>
                                  <a:off x="2676525" y="0"/>
                                  <a:ext cx="2343263" cy="595611"/>
                                </a:xfrm>
                                <a:prstGeom prst="rect">
                                  <a:avLst/>
                                </a:prstGeom>
                                <a:noFill/>
                                <a:ln w="9525">
                                  <a:noFill/>
                                  <a:miter lim="800000"/>
                                  <a:headEnd/>
                                  <a:tailEnd/>
                                </a:ln>
                              </wps:spPr>
                              <wps:txbx>
                                <w:txbxContent>
                                  <w:p w14:paraId="56C84FAE" w14:textId="77777777" w:rsidR="008F7A56" w:rsidRPr="008F7A56" w:rsidRDefault="008F7A56" w:rsidP="008F7A56">
                                    <w:pPr>
                                      <w:pBdr>
                                        <w:top w:val="single" w:sz="24" w:space="8" w:color="4472C4" w:themeColor="accent1"/>
                                        <w:bottom w:val="single" w:sz="24" w:space="8" w:color="4472C4" w:themeColor="accent1"/>
                                      </w:pBdr>
                                      <w:spacing w:after="0"/>
                                      <w:rPr>
                                        <w:b/>
                                        <w:i/>
                                        <w:iCs/>
                                        <w:outline/>
                                        <w:color w:val="5B9BD5" w:themeColor="accent5"/>
                                        <w:sz w:val="20"/>
                                        <w:szCs w:val="20"/>
                                        <w14:shadow w14:blurRad="38100" w14:dist="22860" w14:dir="5400000" w14:sx="100000" w14:sy="100000" w14:kx="0" w14:ky="0" w14:algn="tl">
                                          <w14:srgbClr w14:val="000000">
                                            <w14:alpha w14:val="70000"/>
                                          </w14:srgbClr>
                                        </w14:shadow>
                                        <w14:textOutline w14:w="10160" w14:cap="flat" w14:cmpd="sng" w14:algn="ctr">
                                          <w14:solidFill>
                                            <w14:schemeClr w14:val="accent5"/>
                                          </w14:solidFill>
                                          <w14:prstDash w14:val="solid"/>
                                          <w14:round/>
                                        </w14:textOutline>
                                        <w14:textFill>
                                          <w14:noFill/>
                                        </w14:textFill>
                                      </w:rPr>
                                    </w:pPr>
                                    <w:r w:rsidRPr="008F7A56">
                                      <w:rPr>
                                        <w:b/>
                                        <w:i/>
                                        <w:iCs/>
                                        <w:outline/>
                                        <w:color w:val="5B9BD5" w:themeColor="accent5"/>
                                        <w:sz w:val="20"/>
                                        <w:szCs w:val="20"/>
                                        <w14:shadow w14:blurRad="38100" w14:dist="22860" w14:dir="5400000" w14:sx="100000" w14:sy="100000" w14:kx="0" w14:ky="0" w14:algn="tl">
                                          <w14:srgbClr w14:val="000000">
                                            <w14:alpha w14:val="70000"/>
                                          </w14:srgbClr>
                                        </w14:shadow>
                                        <w14:textOutline w14:w="10160" w14:cap="flat" w14:cmpd="sng" w14:algn="ctr">
                                          <w14:solidFill>
                                            <w14:schemeClr w14:val="accent5"/>
                                          </w14:solidFill>
                                          <w14:prstDash w14:val="solid"/>
                                          <w14:round/>
                                        </w14:textOutline>
                                        <w14:textFill>
                                          <w14:noFill/>
                                        </w14:textFill>
                                      </w:rPr>
                                      <w:t>INTRINSIC PATHWAY OF APOPTOSIS</w:t>
                                    </w:r>
                                  </w:p>
                                </w:txbxContent>
                              </wps:txbx>
                              <wps:bodyPr rot="0" vert="horz" wrap="square" lIns="91440" tIns="45720" rIns="91440" bIns="45720" anchor="t" anchorCtr="0">
                                <a:noAutofit/>
                              </wps:bodyPr>
                            </wps:wsp>
                            <wpg:grpSp>
                              <wpg:cNvPr id="123" name="Group 123"/>
                              <wpg:cNvGrpSpPr/>
                              <wpg:grpSpPr>
                                <a:xfrm>
                                  <a:off x="0" y="552398"/>
                                  <a:ext cx="7605556" cy="7506694"/>
                                  <a:chOff x="0" y="-104827"/>
                                  <a:chExt cx="7605556" cy="7506694"/>
                                </a:xfrm>
                              </wpg:grpSpPr>
                              <wps:wsp>
                                <wps:cNvPr id="124" name="Connector: Curved 124"/>
                                <wps:cNvCnPr/>
                                <wps:spPr>
                                  <a:xfrm flipH="1" flipV="1">
                                    <a:off x="4840102" y="2032974"/>
                                    <a:ext cx="84455" cy="291503"/>
                                  </a:xfrm>
                                  <a:prstGeom prst="curvedConnector3">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25" name="Straight Arrow Connector 125"/>
                                <wps:cNvCnPr/>
                                <wps:spPr>
                                  <a:xfrm>
                                    <a:off x="5396643" y="2034142"/>
                                    <a:ext cx="171450" cy="4064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26" name="Straight Arrow Connector 126"/>
                                <wps:cNvCnPr/>
                                <wps:spPr>
                                  <a:xfrm flipV="1">
                                    <a:off x="5492010" y="1387845"/>
                                    <a:ext cx="188895" cy="13272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grpSp>
                                <wpg:cNvPr id="127" name="Group 127"/>
                                <wpg:cNvGrpSpPr/>
                                <wpg:grpSpPr>
                                  <a:xfrm>
                                    <a:off x="4450804" y="1338525"/>
                                    <a:ext cx="1236925" cy="741336"/>
                                    <a:chOff x="0" y="0"/>
                                    <a:chExt cx="1236925" cy="741336"/>
                                  </a:xfrm>
                                </wpg:grpSpPr>
                                <wps:wsp>
                                  <wps:cNvPr id="192" name="Rectangle 192"/>
                                  <wps:cNvSpPr/>
                                  <wps:spPr>
                                    <a:xfrm>
                                      <a:off x="541932" y="695617"/>
                                      <a:ext cx="61369" cy="45719"/>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3" name="Rectangle 193"/>
                                  <wps:cNvSpPr/>
                                  <wps:spPr>
                                    <a:xfrm>
                                      <a:off x="884131" y="650739"/>
                                      <a:ext cx="61369" cy="45719"/>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94" name="Group 194"/>
                                  <wpg:cNvGrpSpPr/>
                                  <wpg:grpSpPr>
                                    <a:xfrm>
                                      <a:off x="0" y="0"/>
                                      <a:ext cx="1236925" cy="668409"/>
                                      <a:chOff x="0" y="0"/>
                                      <a:chExt cx="1236925" cy="668409"/>
                                    </a:xfrm>
                                  </wpg:grpSpPr>
                                  <wps:wsp>
                                    <wps:cNvPr id="195" name="Rectangle 195"/>
                                    <wps:cNvSpPr/>
                                    <wps:spPr>
                                      <a:xfrm>
                                        <a:off x="222173" y="622690"/>
                                        <a:ext cx="61369" cy="45719"/>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97" name="Group 197"/>
                                    <wpg:cNvGrpSpPr/>
                                    <wpg:grpSpPr>
                                      <a:xfrm>
                                        <a:off x="0" y="0"/>
                                        <a:ext cx="1236925" cy="553692"/>
                                        <a:chOff x="0" y="0"/>
                                        <a:chExt cx="1236925" cy="553692"/>
                                      </a:xfrm>
                                    </wpg:grpSpPr>
                                    <wps:wsp>
                                      <wps:cNvPr id="198" name="Flowchart: Preparation 198"/>
                                      <wps:cNvSpPr/>
                                      <wps:spPr>
                                        <a:xfrm>
                                          <a:off x="0" y="419100"/>
                                          <a:ext cx="151075" cy="134592"/>
                                        </a:xfrm>
                                        <a:prstGeom prst="flowChartPreparation">
                                          <a:avLst/>
                                        </a:prstGeom>
                                        <a:solidFill>
                                          <a:srgbClr val="FFFF00"/>
                                        </a:solidFill>
                                      </wps:spPr>
                                      <wps:style>
                                        <a:lnRef idx="2">
                                          <a:schemeClr val="accent1">
                                            <a:shade val="50000"/>
                                          </a:schemeClr>
                                        </a:lnRef>
                                        <a:fillRef idx="1">
                                          <a:schemeClr val="accent1"/>
                                        </a:fillRef>
                                        <a:effectRef idx="0">
                                          <a:schemeClr val="accent1"/>
                                        </a:effectRef>
                                        <a:fontRef idx="minor">
                                          <a:schemeClr val="lt1"/>
                                        </a:fontRef>
                                      </wps:style>
                                      <wps:txbx>
                                        <w:txbxContent>
                                          <w:p w14:paraId="38278B4E" w14:textId="77777777" w:rsidR="008F7A56" w:rsidRPr="00B22D88" w:rsidRDefault="008F7A56" w:rsidP="008F7A56">
                                            <w:pPr>
                                              <w:jc w:val="center"/>
                                              <w:rPr>
                                                <w:sz w:val="16"/>
                                                <w:szCs w:val="16"/>
                                              </w:rPr>
                                            </w:pPr>
                                            <w:r w:rsidRPr="00B22D88">
                                              <w:rPr>
                                                <w:sz w:val="16"/>
                                                <w:szCs w:val="16"/>
                                              </w:rPr>
                                              <w:t>Bl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9" name="Flowchart: Preparation 199"/>
                                      <wps:cNvSpPr/>
                                      <wps:spPr>
                                        <a:xfrm>
                                          <a:off x="238125" y="0"/>
                                          <a:ext cx="151075" cy="134592"/>
                                        </a:xfrm>
                                        <a:prstGeom prst="flowChartPreparation">
                                          <a:avLst/>
                                        </a:prstGeom>
                                        <a:solidFill>
                                          <a:srgbClr val="FFFF00"/>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0" name="Flowchart: Preparation 200"/>
                                      <wps:cNvSpPr/>
                                      <wps:spPr>
                                        <a:xfrm>
                                          <a:off x="1085850" y="390525"/>
                                          <a:ext cx="151075" cy="134592"/>
                                        </a:xfrm>
                                        <a:prstGeom prst="flowChartPreparation">
                                          <a:avLst/>
                                        </a:prstGeom>
                                        <a:solidFill>
                                          <a:srgbClr val="FFFF00"/>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wps:wsp>
                                <wps:cNvPr id="201" name="Straight Arrow Connector 201"/>
                                <wps:cNvCnPr/>
                                <wps:spPr>
                                  <a:xfrm flipH="1">
                                    <a:off x="5692794" y="1703163"/>
                                    <a:ext cx="137657" cy="9144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202" name="Straight Arrow Connector 202"/>
                                <wps:cNvCnPr/>
                                <wps:spPr>
                                  <a:xfrm flipH="1">
                                    <a:off x="4472075" y="1899507"/>
                                    <a:ext cx="45719" cy="15060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grpSp>
                                <wpg:cNvPr id="203" name="Group 203"/>
                                <wpg:cNvGrpSpPr/>
                                <wpg:grpSpPr>
                                  <a:xfrm>
                                    <a:off x="0" y="-104827"/>
                                    <a:ext cx="7605556" cy="7506694"/>
                                    <a:chOff x="0" y="-104827"/>
                                    <a:chExt cx="7605556" cy="7506694"/>
                                  </a:xfrm>
                                </wpg:grpSpPr>
                                <wps:wsp>
                                  <wps:cNvPr id="204" name="Explosion: 14 Points 204"/>
                                  <wps:cNvSpPr/>
                                  <wps:spPr>
                                    <a:xfrm>
                                      <a:off x="771525" y="6286500"/>
                                      <a:ext cx="1818752" cy="1115367"/>
                                    </a:xfrm>
                                    <a:prstGeom prst="irregularSeal2">
                                      <a:avLst/>
                                    </a:prstGeom>
                                    <a:solidFill>
                                      <a:srgbClr val="7030A0"/>
                                    </a:solidFill>
                                  </wps:spPr>
                                  <wps:style>
                                    <a:lnRef idx="2">
                                      <a:schemeClr val="accent1">
                                        <a:shade val="50000"/>
                                      </a:schemeClr>
                                    </a:lnRef>
                                    <a:fillRef idx="1">
                                      <a:schemeClr val="accent1"/>
                                    </a:fillRef>
                                    <a:effectRef idx="0">
                                      <a:schemeClr val="accent1"/>
                                    </a:effectRef>
                                    <a:fontRef idx="minor">
                                      <a:schemeClr val="lt1"/>
                                    </a:fontRef>
                                  </wps:style>
                                  <wps:txbx>
                                    <w:txbxContent>
                                      <w:p w14:paraId="15FF4B32" w14:textId="77777777" w:rsidR="008F7A56" w:rsidRDefault="008F7A56" w:rsidP="008F7A56">
                                        <w:pPr>
                                          <w:jc w:val="center"/>
                                        </w:pPr>
                                        <w:r>
                                          <w:t>Apoptosi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6" name="Straight Arrow Connector 206"/>
                                  <wps:cNvCnPr/>
                                  <wps:spPr>
                                    <a:xfrm>
                                      <a:off x="1295400" y="5248275"/>
                                      <a:ext cx="0" cy="1216213"/>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grpSp>
                                  <wpg:cNvPr id="207" name="Group 207"/>
                                  <wpg:cNvGrpSpPr/>
                                  <wpg:grpSpPr>
                                    <a:xfrm>
                                      <a:off x="0" y="-104827"/>
                                      <a:ext cx="7605556" cy="5960162"/>
                                      <a:chOff x="0" y="-104827"/>
                                      <a:chExt cx="7605556" cy="5960162"/>
                                    </a:xfrm>
                                  </wpg:grpSpPr>
                                  <wpg:grpSp>
                                    <wpg:cNvPr id="208" name="Group 208"/>
                                    <wpg:cNvGrpSpPr/>
                                    <wpg:grpSpPr>
                                      <a:xfrm>
                                        <a:off x="0" y="3819525"/>
                                        <a:ext cx="7545070" cy="2035810"/>
                                        <a:chOff x="0" y="0"/>
                                        <a:chExt cx="7545070" cy="2035810"/>
                                      </a:xfrm>
                                    </wpg:grpSpPr>
                                    <wps:wsp>
                                      <wps:cNvPr id="209" name="Flowchart: Preparation 209"/>
                                      <wps:cNvSpPr/>
                                      <wps:spPr>
                                        <a:xfrm>
                                          <a:off x="5248275" y="781050"/>
                                          <a:ext cx="970622" cy="653143"/>
                                        </a:xfrm>
                                        <a:prstGeom prst="flowChartPreparation">
                                          <a:avLst/>
                                        </a:prstGeom>
                                        <a:solidFill>
                                          <a:srgbClr val="00B050"/>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48F60E4" w14:textId="77777777" w:rsidR="008F7A56" w:rsidRPr="007170CA" w:rsidRDefault="008F7A56" w:rsidP="008F7A56">
                                            <w:pPr>
                                              <w:jc w:val="cente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14:textOutline w14:w="9525" w14:cap="rnd" w14:cmpd="sng" w14:algn="ctr">
                                                  <w14:solidFill>
                                                    <w14:srgbClr w14:val="000000"/>
                                                  </w14:solidFill>
                                                  <w14:prstDash w14:val="solid"/>
                                                  <w14:bevel/>
                                                </w14:textOutline>
                                              </w:rPr>
                                              <w:t>Caspase 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0" name="Straight Arrow Connector 210"/>
                                      <wps:cNvCnPr/>
                                      <wps:spPr>
                                        <a:xfrm flipH="1">
                                          <a:off x="4171950" y="1133475"/>
                                          <a:ext cx="1068168"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211" name="Rectangle: Rounded Corners 211"/>
                                      <wps:cNvSpPr/>
                                      <wps:spPr>
                                        <a:xfrm>
                                          <a:off x="2314575" y="933450"/>
                                          <a:ext cx="1856852" cy="502055"/>
                                        </a:xfrm>
                                        <a:prstGeom prst="roundRect">
                                          <a:avLst/>
                                        </a:prstGeom>
                                        <a:solidFill>
                                          <a:srgbClr val="00B0F0"/>
                                        </a:solidFill>
                                      </wps:spPr>
                                      <wps:style>
                                        <a:lnRef idx="2">
                                          <a:schemeClr val="accent1">
                                            <a:shade val="50000"/>
                                          </a:schemeClr>
                                        </a:lnRef>
                                        <a:fillRef idx="1">
                                          <a:schemeClr val="accent1"/>
                                        </a:fillRef>
                                        <a:effectRef idx="0">
                                          <a:schemeClr val="accent1"/>
                                        </a:effectRef>
                                        <a:fontRef idx="minor">
                                          <a:schemeClr val="lt1"/>
                                        </a:fontRef>
                                      </wps:style>
                                      <wps:txbx>
                                        <w:txbxContent>
                                          <w:p w14:paraId="224B5C8E" w14:textId="77777777" w:rsidR="008F7A56" w:rsidRDefault="008F7A56" w:rsidP="008F7A56">
                                            <w:pPr>
                                              <w:jc w:val="center"/>
                                            </w:pPr>
                                            <w:r>
                                              <w:t>Activate nucleus enzym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2" name="Rectangle: Rounded Corners 212"/>
                                      <wps:cNvSpPr/>
                                      <wps:spPr>
                                        <a:xfrm>
                                          <a:off x="0" y="933450"/>
                                          <a:ext cx="1889090" cy="502055"/>
                                        </a:xfrm>
                                        <a:prstGeom prst="roundRect">
                                          <a:avLst/>
                                        </a:prstGeom>
                                        <a:solidFill>
                                          <a:srgbClr val="FF0000"/>
                                        </a:solidFill>
                                      </wps:spPr>
                                      <wps:style>
                                        <a:lnRef idx="2">
                                          <a:schemeClr val="accent1">
                                            <a:shade val="50000"/>
                                          </a:schemeClr>
                                        </a:lnRef>
                                        <a:fillRef idx="1">
                                          <a:schemeClr val="accent1"/>
                                        </a:fillRef>
                                        <a:effectRef idx="0">
                                          <a:schemeClr val="accent1"/>
                                        </a:effectRef>
                                        <a:fontRef idx="minor">
                                          <a:schemeClr val="lt1"/>
                                        </a:fontRef>
                                      </wps:style>
                                      <wps:txbx>
                                        <w:txbxContent>
                                          <w:p w14:paraId="3AE52741" w14:textId="77777777" w:rsidR="008F7A56" w:rsidRDefault="008F7A56" w:rsidP="008F7A56">
                                            <w:r>
                                              <w:t>Chromosome and DNA degra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3" name="Straight Arrow Connector 213"/>
                                      <wps:cNvCnPr/>
                                      <wps:spPr>
                                        <a:xfrm flipH="1">
                                          <a:off x="1885950" y="1200150"/>
                                          <a:ext cx="432679"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214" name="Text Box 2"/>
                                      <wps:cNvSpPr txBox="1">
                                        <a:spLocks noChangeArrowheads="1"/>
                                      </wps:cNvSpPr>
                                      <wps:spPr bwMode="auto">
                                        <a:xfrm>
                                          <a:off x="247650" y="0"/>
                                          <a:ext cx="3064510" cy="481965"/>
                                        </a:xfrm>
                                        <a:prstGeom prst="rect">
                                          <a:avLst/>
                                        </a:prstGeom>
                                        <a:solidFill>
                                          <a:srgbClr val="FFFFFF"/>
                                        </a:solidFill>
                                        <a:ln w="9525">
                                          <a:solidFill>
                                            <a:srgbClr val="000000"/>
                                          </a:solidFill>
                                          <a:miter lim="800000"/>
                                          <a:headEnd/>
                                          <a:tailEnd/>
                                        </a:ln>
                                      </wps:spPr>
                                      <wps:txbx>
                                        <w:txbxContent>
                                          <w:p w14:paraId="503D3BC7" w14:textId="77777777" w:rsidR="008F7A56" w:rsidRPr="004A6BFC" w:rsidRDefault="008F7A56" w:rsidP="008F7A56">
                                            <w:pPr>
                                              <w:rPr>
                                                <w:sz w:val="16"/>
                                                <w:szCs w:val="16"/>
                                              </w:rPr>
                                            </w:pPr>
                                            <w:r w:rsidRPr="004A6BFC">
                                              <w:rPr>
                                                <w:color w:val="000000"/>
                                                <w:sz w:val="16"/>
                                                <w:szCs w:val="16"/>
                                              </w:rPr>
                                              <w:t xml:space="preserve">In response to </w:t>
                                            </w:r>
                                            <w:r>
                                              <w:rPr>
                                                <w:color w:val="000000"/>
                                                <w:sz w:val="16"/>
                                                <w:szCs w:val="16"/>
                                              </w:rPr>
                                              <w:t>signaling molecules</w:t>
                                            </w:r>
                                            <w:r w:rsidRPr="004A6BFC">
                                              <w:rPr>
                                                <w:color w:val="000000"/>
                                                <w:sz w:val="16"/>
                                                <w:szCs w:val="16"/>
                                              </w:rPr>
                                              <w:t>, a protein P53 will be activated</w:t>
                                            </w:r>
                                            <w:r>
                                              <w:rPr>
                                                <w:color w:val="000000"/>
                                                <w:sz w:val="16"/>
                                                <w:szCs w:val="16"/>
                                              </w:rPr>
                                              <w:t xml:space="preserve"> which</w:t>
                                            </w:r>
                                            <w:r w:rsidRPr="004A6BFC">
                                              <w:rPr>
                                                <w:color w:val="000000"/>
                                                <w:sz w:val="16"/>
                                                <w:szCs w:val="16"/>
                                              </w:rPr>
                                              <w:t xml:space="preserve"> will halt the cell in the current stage and will recruit proteins such as </w:t>
                                            </w:r>
                                            <w:proofErr w:type="spellStart"/>
                                            <w:r w:rsidRPr="004A6BFC">
                                              <w:rPr>
                                                <w:color w:val="000000"/>
                                                <w:sz w:val="16"/>
                                                <w:szCs w:val="16"/>
                                              </w:rPr>
                                              <w:t>Bax</w:t>
                                            </w:r>
                                            <w:proofErr w:type="spellEnd"/>
                                            <w:r w:rsidRPr="004A6BFC">
                                              <w:rPr>
                                                <w:color w:val="000000"/>
                                                <w:sz w:val="16"/>
                                                <w:szCs w:val="16"/>
                                              </w:rPr>
                                              <w:t xml:space="preserve"> which makes mitochondrial pore</w:t>
                                            </w:r>
                                          </w:p>
                                        </w:txbxContent>
                                      </wps:txbx>
                                      <wps:bodyPr rot="0" vert="horz" wrap="square" lIns="91440" tIns="45720" rIns="91440" bIns="45720" anchor="t" anchorCtr="0">
                                        <a:noAutofit/>
                                      </wps:bodyPr>
                                    </wps:wsp>
                                    <wps:wsp>
                                      <wps:cNvPr id="215" name="Text Box 2"/>
                                      <wps:cNvSpPr txBox="1">
                                        <a:spLocks noChangeArrowheads="1"/>
                                      </wps:cNvSpPr>
                                      <wps:spPr bwMode="auto">
                                        <a:xfrm>
                                          <a:off x="4772025" y="1533525"/>
                                          <a:ext cx="2773045" cy="441960"/>
                                        </a:xfrm>
                                        <a:prstGeom prst="rect">
                                          <a:avLst/>
                                        </a:prstGeom>
                                        <a:solidFill>
                                          <a:srgbClr val="FFFFFF"/>
                                        </a:solidFill>
                                        <a:ln w="9525">
                                          <a:solidFill>
                                            <a:srgbClr val="000000"/>
                                          </a:solidFill>
                                          <a:miter lim="800000"/>
                                          <a:headEnd/>
                                          <a:tailEnd/>
                                        </a:ln>
                                      </wps:spPr>
                                      <wps:txbx>
                                        <w:txbxContent>
                                          <w:p w14:paraId="0C20D1F8" w14:textId="77777777" w:rsidR="008F7A56" w:rsidRDefault="008F7A56" w:rsidP="008F7A56">
                                            <w:proofErr w:type="spellStart"/>
                                            <w:r w:rsidRPr="004A6BFC">
                                              <w:rPr>
                                                <w:color w:val="000000"/>
                                                <w:sz w:val="18"/>
                                                <w:szCs w:val="18"/>
                                              </w:rPr>
                                              <w:t>Caspace</w:t>
                                            </w:r>
                                            <w:proofErr w:type="spellEnd"/>
                                            <w:r w:rsidRPr="004A6BFC">
                                              <w:rPr>
                                                <w:color w:val="000000"/>
                                                <w:sz w:val="18"/>
                                                <w:szCs w:val="18"/>
                                              </w:rPr>
                                              <w:t xml:space="preserve"> 3 will activate nucleus enzymes and this does so by degrading the inhibiting enzyme of nucleus</w:t>
                                            </w:r>
                                          </w:p>
                                        </w:txbxContent>
                                      </wps:txbx>
                                      <wps:bodyPr rot="0" vert="horz" wrap="square" lIns="91440" tIns="45720" rIns="91440" bIns="45720" anchor="t" anchorCtr="0">
                                        <a:noAutofit/>
                                      </wps:bodyPr>
                                    </wps:wsp>
                                    <wps:wsp>
                                      <wps:cNvPr id="216" name="Text Box 2"/>
                                      <wps:cNvSpPr txBox="1">
                                        <a:spLocks noChangeArrowheads="1"/>
                                      </wps:cNvSpPr>
                                      <wps:spPr bwMode="auto">
                                        <a:xfrm>
                                          <a:off x="1390650" y="1533525"/>
                                          <a:ext cx="3285490" cy="502285"/>
                                        </a:xfrm>
                                        <a:prstGeom prst="rect">
                                          <a:avLst/>
                                        </a:prstGeom>
                                        <a:solidFill>
                                          <a:srgbClr val="FFFFFF"/>
                                        </a:solidFill>
                                        <a:ln w="9525">
                                          <a:solidFill>
                                            <a:srgbClr val="000000"/>
                                          </a:solidFill>
                                          <a:miter lim="800000"/>
                                          <a:headEnd/>
                                          <a:tailEnd/>
                                        </a:ln>
                                      </wps:spPr>
                                      <wps:txbx>
                                        <w:txbxContent>
                                          <w:p w14:paraId="1543F081" w14:textId="77777777" w:rsidR="008F7A56" w:rsidRPr="004A6BFC" w:rsidRDefault="008F7A56" w:rsidP="008F7A56">
                                            <w:pPr>
                                              <w:rPr>
                                                <w:sz w:val="16"/>
                                                <w:szCs w:val="16"/>
                                              </w:rPr>
                                            </w:pPr>
                                            <w:r w:rsidRPr="004A6BFC">
                                              <w:rPr>
                                                <w:color w:val="000000"/>
                                                <w:sz w:val="16"/>
                                                <w:szCs w:val="16"/>
                                              </w:rPr>
                                              <w:t>this active nucleus enzymes can go inside and find chromosome and start degrading them and with this degraded DNA</w:t>
                                            </w:r>
                                            <w:r>
                                              <w:rPr>
                                                <w:color w:val="000000"/>
                                                <w:sz w:val="16"/>
                                                <w:szCs w:val="16"/>
                                              </w:rPr>
                                              <w:t>,</w:t>
                                            </w:r>
                                            <w:r w:rsidRPr="004A6BFC">
                                              <w:rPr>
                                                <w:color w:val="000000"/>
                                                <w:sz w:val="16"/>
                                                <w:szCs w:val="16"/>
                                              </w:rPr>
                                              <w:t xml:space="preserve"> cell cannot survive and hence cell undergo apoptosis via intrinsic pathway</w:t>
                                            </w:r>
                                          </w:p>
                                        </w:txbxContent>
                                      </wps:txbx>
                                      <wps:bodyPr rot="0" vert="horz" wrap="square" lIns="91440" tIns="45720" rIns="91440" bIns="45720" anchor="t" anchorCtr="0">
                                        <a:noAutofit/>
                                      </wps:bodyPr>
                                    </wps:wsp>
                                    <wps:wsp>
                                      <wps:cNvPr id="217" name="Text Box 217"/>
                                      <wps:cNvSpPr txBox="1"/>
                                      <wps:spPr>
                                        <a:xfrm>
                                          <a:off x="3409950" y="66675"/>
                                          <a:ext cx="2807677" cy="669506"/>
                                        </a:xfrm>
                                        <a:prstGeom prst="rect">
                                          <a:avLst/>
                                        </a:prstGeom>
                                        <a:solidFill>
                                          <a:schemeClr val="lt1"/>
                                        </a:solidFill>
                                        <a:ln w="6350">
                                          <a:solidFill>
                                            <a:prstClr val="black"/>
                                          </a:solidFill>
                                        </a:ln>
                                      </wps:spPr>
                                      <wps:txbx>
                                        <w:txbxContent>
                                          <w:p w14:paraId="20EFF93B" w14:textId="77777777" w:rsidR="008F7A56" w:rsidRPr="00B22D88" w:rsidRDefault="008F7A56" w:rsidP="008F7A56">
                                            <w:pPr>
                                              <w:rPr>
                                                <w:sz w:val="16"/>
                                                <w:szCs w:val="16"/>
                                              </w:rPr>
                                            </w:pPr>
                                            <w:r w:rsidRPr="00B22D88">
                                              <w:rPr>
                                                <w:color w:val="000000"/>
                                                <w:sz w:val="16"/>
                                                <w:szCs w:val="16"/>
                                              </w:rPr>
                                              <w:t xml:space="preserve">Protease result in protein and nucleic acid breakdown with the formation of bulges known as apoptotic </w:t>
                                            </w:r>
                                            <w:proofErr w:type="spellStart"/>
                                            <w:r w:rsidRPr="00B22D88">
                                              <w:rPr>
                                                <w:color w:val="000000"/>
                                                <w:sz w:val="16"/>
                                                <w:szCs w:val="16"/>
                                              </w:rPr>
                                              <w:t>belbs</w:t>
                                            </w:r>
                                            <w:proofErr w:type="spellEnd"/>
                                            <w:r w:rsidRPr="00B22D88">
                                              <w:rPr>
                                                <w:color w:val="000000"/>
                                                <w:sz w:val="16"/>
                                                <w:szCs w:val="16"/>
                                              </w:rPr>
                                              <w:t>/apoptotic bodies. These cells will shrink and condense destroy the cells and Macrophage will engulf those bodi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218" name="Group 218"/>
                                    <wpg:cNvGrpSpPr/>
                                    <wpg:grpSpPr>
                                      <a:xfrm>
                                        <a:off x="447675" y="-104827"/>
                                        <a:ext cx="7157881" cy="4305247"/>
                                        <a:chOff x="0" y="-104827"/>
                                        <a:chExt cx="7157881" cy="4305247"/>
                                      </a:xfrm>
                                    </wpg:grpSpPr>
                                    <wps:wsp>
                                      <wps:cNvPr id="219" name="Text Box 219"/>
                                      <wps:cNvSpPr txBox="1"/>
                                      <wps:spPr>
                                        <a:xfrm>
                                          <a:off x="4953000" y="2438400"/>
                                          <a:ext cx="685800" cy="196850"/>
                                        </a:xfrm>
                                        <a:prstGeom prst="rect">
                                          <a:avLst/>
                                        </a:prstGeom>
                                        <a:solidFill>
                                          <a:schemeClr val="lt1"/>
                                        </a:solidFill>
                                        <a:ln w="6350">
                                          <a:solidFill>
                                            <a:prstClr val="black"/>
                                          </a:solidFill>
                                        </a:ln>
                                      </wps:spPr>
                                      <wps:txbx>
                                        <w:txbxContent>
                                          <w:p w14:paraId="7256E3F8" w14:textId="77777777" w:rsidR="008F7A56" w:rsidRPr="00457B81" w:rsidRDefault="008F7A56" w:rsidP="008F7A56">
                                            <w:pPr>
                                              <w:rPr>
                                                <w:sz w:val="16"/>
                                                <w:szCs w:val="16"/>
                                              </w:rPr>
                                            </w:pPr>
                                            <w:r w:rsidRPr="00457B81">
                                              <w:rPr>
                                                <w:sz w:val="16"/>
                                                <w:szCs w:val="16"/>
                                              </w:rPr>
                                              <w:t>MMP por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220" name="Group 220"/>
                                      <wpg:cNvGrpSpPr/>
                                      <wpg:grpSpPr>
                                        <a:xfrm>
                                          <a:off x="3467100" y="0"/>
                                          <a:ext cx="3573968" cy="1926197"/>
                                          <a:chOff x="0" y="0"/>
                                          <a:chExt cx="3573968" cy="1926197"/>
                                        </a:xfrm>
                                      </wpg:grpSpPr>
                                      <wps:wsp>
                                        <wps:cNvPr id="221" name="Oval 221"/>
                                        <wps:cNvSpPr/>
                                        <wps:spPr>
                                          <a:xfrm>
                                            <a:off x="723900" y="1866900"/>
                                            <a:ext cx="84569" cy="59297"/>
                                          </a:xfrm>
                                          <a:prstGeom prst="ellipse">
                                            <a:avLst/>
                                          </a:prstGeom>
                                          <a:solidFill>
                                            <a:schemeClr val="accent2"/>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2" name="Text Box 2"/>
                                        <wps:cNvSpPr txBox="1">
                                          <a:spLocks noChangeArrowheads="1"/>
                                        </wps:cNvSpPr>
                                        <wps:spPr bwMode="auto">
                                          <a:xfrm>
                                            <a:off x="1533525" y="895350"/>
                                            <a:ext cx="1212850" cy="489585"/>
                                          </a:xfrm>
                                          <a:prstGeom prst="rect">
                                            <a:avLst/>
                                          </a:prstGeom>
                                          <a:solidFill>
                                            <a:schemeClr val="bg1"/>
                                          </a:solidFill>
                                          <a:ln w="9525">
                                            <a:solidFill>
                                              <a:srgbClr val="000000"/>
                                            </a:solidFill>
                                            <a:miter lim="800000"/>
                                            <a:headEnd/>
                                            <a:tailEnd/>
                                          </a:ln>
                                        </wps:spPr>
                                        <wps:txbx>
                                          <w:txbxContent>
                                            <w:p w14:paraId="3687FBED" w14:textId="77777777" w:rsidR="008F7A56" w:rsidRPr="00457B81" w:rsidRDefault="008F7A56" w:rsidP="008F7A56">
                                              <w:pPr>
                                                <w:rPr>
                                                  <w:sz w:val="16"/>
                                                  <w:szCs w:val="16"/>
                                                </w:rPr>
                                              </w:pPr>
                                              <w:r w:rsidRPr="00457B81">
                                                <w:rPr>
                                                  <w:sz w:val="16"/>
                                                  <w:szCs w:val="16"/>
                                                </w:rPr>
                                                <w:t>Cytochrome c release</w:t>
                                              </w:r>
                                              <w:r>
                                                <w:rPr>
                                                  <w:sz w:val="16"/>
                                                  <w:szCs w:val="16"/>
                                                </w:rPr>
                                                <w:t xml:space="preserve"> to cytosol</w:t>
                                              </w:r>
                                              <w:r w:rsidRPr="00457B81">
                                                <w:rPr>
                                                  <w:sz w:val="16"/>
                                                  <w:szCs w:val="16"/>
                                                </w:rPr>
                                                <w:t xml:space="preserve"> by mitochondria</w:t>
                                              </w:r>
                                              <w:r>
                                                <w:rPr>
                                                  <w:sz w:val="16"/>
                                                  <w:szCs w:val="16"/>
                                                </w:rPr>
                                                <w:t xml:space="preserve"> acting as a death signal </w:t>
                                              </w:r>
                                            </w:p>
                                          </w:txbxContent>
                                        </wps:txbx>
                                        <wps:bodyPr rot="0" vert="horz" wrap="square" lIns="91440" tIns="45720" rIns="91440" bIns="45720" anchor="t" anchorCtr="0">
                                          <a:noAutofit/>
                                        </wps:bodyPr>
                                      </wps:wsp>
                                      <wps:wsp>
                                        <wps:cNvPr id="223" name="Connector: Curved 223"/>
                                        <wps:cNvCnPr/>
                                        <wps:spPr>
                                          <a:xfrm flipV="1">
                                            <a:off x="1247775" y="733425"/>
                                            <a:ext cx="363457" cy="663191"/>
                                          </a:xfrm>
                                          <a:prstGeom prst="curvedConnector3">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224" name="Star: 7 Points 224"/>
                                        <wps:cNvSpPr/>
                                        <wps:spPr>
                                          <a:xfrm>
                                            <a:off x="2638425" y="266700"/>
                                            <a:ext cx="935543" cy="744624"/>
                                          </a:xfrm>
                                          <a:prstGeom prst="star7">
                                            <a:avLst/>
                                          </a:prstGeom>
                                          <a:solidFill>
                                            <a:schemeClr val="accent6">
                                              <a:lumMod val="60000"/>
                                              <a:lumOff val="4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2452FCF9" w14:textId="77777777" w:rsidR="008F7A56" w:rsidRDefault="008F7A56" w:rsidP="008F7A56">
                                              <w:pPr>
                                                <w:jc w:val="center"/>
                                              </w:pPr>
                                              <w:r w:rsidRPr="00295620">
                                                <w:rPr>
                                                  <w:sz w:val="16"/>
                                                  <w:szCs w:val="16"/>
                                                </w:rPr>
                                                <w:t>Procaspase 9</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5" name="Flowchart: Decision 225"/>
                                        <wps:cNvSpPr/>
                                        <wps:spPr>
                                          <a:xfrm>
                                            <a:off x="0" y="0"/>
                                            <a:ext cx="926960" cy="814963"/>
                                          </a:xfrm>
                                          <a:prstGeom prst="flowChartDecision">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388298A8" w14:textId="77777777" w:rsidR="008F7A56" w:rsidRDefault="008F7A56" w:rsidP="008F7A56">
                                              <w:pPr>
                                                <w:jc w:val="center"/>
                                              </w:pPr>
                                              <w:r>
                                                <w:t>Afaf-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6" name="Star: 7 Points 226"/>
                                        <wps:cNvSpPr/>
                                        <wps:spPr>
                                          <a:xfrm>
                                            <a:off x="1247775" y="0"/>
                                            <a:ext cx="845108" cy="723341"/>
                                          </a:xfrm>
                                          <a:prstGeom prst="star7">
                                            <a:avLst/>
                                          </a:prstGeom>
                                          <a:solidFill>
                                            <a:schemeClr val="accent5">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4DD4A07C" w14:textId="77777777" w:rsidR="008F7A56" w:rsidRPr="00295620" w:rsidRDefault="008F7A56" w:rsidP="008F7A56">
                                              <w:pPr>
                                                <w:jc w:val="center"/>
                                                <w:rPr>
                                                  <w:sz w:val="16"/>
                                                  <w:szCs w:val="16"/>
                                                </w:rPr>
                                              </w:pPr>
                                              <w:proofErr w:type="spellStart"/>
                                              <w:r w:rsidRPr="00295620">
                                                <w:rPr>
                                                  <w:sz w:val="16"/>
                                                  <w:szCs w:val="16"/>
                                                </w:rPr>
                                                <w:t>Apopt</w:t>
                                              </w:r>
                                              <w:r>
                                                <w:rPr>
                                                  <w:sz w:val="16"/>
                                                  <w:szCs w:val="16"/>
                                                </w:rPr>
                                                <w:t>osome</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7" name="Straight Arrow Connector 227"/>
                                        <wps:cNvCnPr/>
                                        <wps:spPr>
                                          <a:xfrm flipV="1">
                                            <a:off x="819150" y="266700"/>
                                            <a:ext cx="505816" cy="6133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228" name="Straight Arrow Connector 228"/>
                                        <wps:cNvCnPr/>
                                        <wps:spPr>
                                          <a:xfrm flipH="1" flipV="1">
                                            <a:off x="2038350" y="323850"/>
                                            <a:ext cx="713433" cy="263728"/>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grpSp>
                                    <wps:wsp>
                                      <wps:cNvPr id="229" name="Isosceles Triangle 229"/>
                                      <wps:cNvSpPr/>
                                      <wps:spPr>
                                        <a:xfrm>
                                          <a:off x="5991225" y="1885950"/>
                                          <a:ext cx="1166656" cy="945592"/>
                                        </a:xfrm>
                                        <a:prstGeom prst="triangle">
                                          <a:avLst/>
                                        </a:prstGeom>
                                        <a:solidFill>
                                          <a:schemeClr val="accent2">
                                            <a:lumMod val="60000"/>
                                            <a:lumOff val="4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16EE0168" w14:textId="77777777" w:rsidR="008F7A56" w:rsidRPr="007170CA" w:rsidRDefault="008F7A56" w:rsidP="008F7A56">
                                            <w:pPr>
                                              <w:jc w:val="center"/>
                                              <w:rPr>
                                                <w:sz w:val="16"/>
                                                <w:szCs w:val="16"/>
                                              </w:rPr>
                                            </w:pPr>
                                            <w:r w:rsidRPr="007170CA">
                                              <w:rPr>
                                                <w:sz w:val="16"/>
                                                <w:szCs w:val="16"/>
                                              </w:rPr>
                                              <w:t>Caspase9</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0" name="Straight Arrow Connector 230"/>
                                      <wps:cNvCnPr/>
                                      <wps:spPr>
                                        <a:xfrm flipH="1">
                                          <a:off x="6591300" y="1009650"/>
                                          <a:ext cx="45719" cy="854438"/>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231" name="Teardrop 231"/>
                                      <wps:cNvSpPr/>
                                      <wps:spPr>
                                        <a:xfrm>
                                          <a:off x="5876925" y="3467100"/>
                                          <a:ext cx="823965" cy="733320"/>
                                        </a:xfrm>
                                        <a:prstGeom prst="teardrop">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1E3C3EBD" w14:textId="77777777" w:rsidR="008F7A56" w:rsidRPr="007170CA" w:rsidRDefault="008F7A56" w:rsidP="008F7A56">
                                            <w:pPr>
                                              <w:jc w:val="center"/>
                                              <w:rPr>
                                                <w:sz w:val="16"/>
                                                <w:szCs w:val="16"/>
                                              </w:rPr>
                                            </w:pPr>
                                            <w:r w:rsidRPr="007170CA">
                                              <w:rPr>
                                                <w:sz w:val="16"/>
                                                <w:szCs w:val="16"/>
                                              </w:rPr>
                                              <w:t>Procaspase 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2" name="Text Box 232"/>
                                      <wps:cNvSpPr txBox="1"/>
                                      <wps:spPr>
                                        <a:xfrm>
                                          <a:off x="5381625" y="1647825"/>
                                          <a:ext cx="385031" cy="217970"/>
                                        </a:xfrm>
                                        <a:prstGeom prst="rect">
                                          <a:avLst/>
                                        </a:prstGeom>
                                        <a:solidFill>
                                          <a:schemeClr val="lt1"/>
                                        </a:solidFill>
                                        <a:ln w="6350">
                                          <a:solidFill>
                                            <a:prstClr val="black"/>
                                          </a:solidFill>
                                        </a:ln>
                                      </wps:spPr>
                                      <wps:txbx>
                                        <w:txbxContent>
                                          <w:p w14:paraId="0865F299" w14:textId="77777777" w:rsidR="008F7A56" w:rsidRPr="00FA537B" w:rsidRDefault="008F7A56" w:rsidP="008F7A56">
                                            <w:pPr>
                                              <w:rPr>
                                                <w:sz w:val="16"/>
                                                <w:szCs w:val="16"/>
                                              </w:rPr>
                                            </w:pPr>
                                            <w:r w:rsidRPr="00FA537B">
                                              <w:rPr>
                                                <w:sz w:val="16"/>
                                                <w:szCs w:val="16"/>
                                              </w:rPr>
                                              <w:t>BA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233" name="Group 233"/>
                                      <wpg:cNvGrpSpPr/>
                                      <wpg:grpSpPr>
                                        <a:xfrm>
                                          <a:off x="0" y="-104827"/>
                                          <a:ext cx="4638675" cy="3933877"/>
                                          <a:chOff x="0" y="-314377"/>
                                          <a:chExt cx="4638675" cy="3933877"/>
                                        </a:xfrm>
                                      </wpg:grpSpPr>
                                      <wps:wsp>
                                        <wps:cNvPr id="234" name="Oval 234"/>
                                        <wps:cNvSpPr/>
                                        <wps:spPr>
                                          <a:xfrm>
                                            <a:off x="3057525" y="2952750"/>
                                            <a:ext cx="828675" cy="66675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2B70468D" w14:textId="77777777" w:rsidR="008F7A56" w:rsidRDefault="008F7A56" w:rsidP="008F7A56">
                                              <w:pPr>
                                                <w:jc w:val="center"/>
                                              </w:pPr>
                                              <w:r>
                                                <w:t>P53 activ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5" name="Oval 235"/>
                                        <wps:cNvSpPr/>
                                        <wps:spPr>
                                          <a:xfrm>
                                            <a:off x="4019550" y="2085975"/>
                                            <a:ext cx="619125" cy="533400"/>
                                          </a:xfrm>
                                          <a:prstGeom prst="ellipse">
                                            <a:avLst/>
                                          </a:prstGeom>
                                          <a:solidFill>
                                            <a:schemeClr val="accent2">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3AB7D9E6" w14:textId="77777777" w:rsidR="008F7A56" w:rsidRPr="00295620" w:rsidRDefault="008F7A56" w:rsidP="008F7A56">
                                              <w:pPr>
                                                <w:jc w:val="center"/>
                                              </w:pPr>
                                              <w:proofErr w:type="spellStart"/>
                                              <w:r w:rsidRPr="00295620">
                                                <w:t>Bax</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6" name="Connector: Curved 236"/>
                                        <wps:cNvCnPr/>
                                        <wps:spPr>
                                          <a:xfrm flipV="1">
                                            <a:off x="3886200" y="2619375"/>
                                            <a:ext cx="390525" cy="638175"/>
                                          </a:xfrm>
                                          <a:prstGeom prst="curvedConnector3">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237" name="Text Box 237"/>
                                        <wps:cNvSpPr txBox="1"/>
                                        <wps:spPr>
                                          <a:xfrm>
                                            <a:off x="2867025" y="685800"/>
                                            <a:ext cx="1185706" cy="622998"/>
                                          </a:xfrm>
                                          <a:prstGeom prst="rect">
                                            <a:avLst/>
                                          </a:prstGeom>
                                          <a:solidFill>
                                            <a:schemeClr val="lt1"/>
                                          </a:solidFill>
                                          <a:ln w="6350">
                                            <a:solidFill>
                                              <a:prstClr val="black"/>
                                            </a:solidFill>
                                          </a:ln>
                                        </wps:spPr>
                                        <wps:txbx>
                                          <w:txbxContent>
                                            <w:p w14:paraId="3CF50CF8" w14:textId="77777777" w:rsidR="008F7A56" w:rsidRPr="00295620" w:rsidRDefault="008F7A56" w:rsidP="008F7A56">
                                              <w:pPr>
                                                <w:rPr>
                                                  <w:sz w:val="16"/>
                                                  <w:szCs w:val="16"/>
                                                </w:rPr>
                                              </w:pPr>
                                              <w:proofErr w:type="spellStart"/>
                                              <w:r w:rsidRPr="00295620">
                                                <w:rPr>
                                                  <w:sz w:val="16"/>
                                                  <w:szCs w:val="16"/>
                                                </w:rPr>
                                                <w:t>Cytohrome</w:t>
                                              </w:r>
                                              <w:proofErr w:type="spellEnd"/>
                                              <w:r w:rsidRPr="00295620">
                                                <w:rPr>
                                                  <w:sz w:val="16"/>
                                                  <w:szCs w:val="16"/>
                                                </w:rPr>
                                                <w:t xml:space="preserve"> c will </w:t>
                                              </w:r>
                                              <w:r>
                                                <w:rPr>
                                                  <w:sz w:val="16"/>
                                                  <w:szCs w:val="16"/>
                                                </w:rPr>
                                                <w:t xml:space="preserve">pair </w:t>
                                              </w:r>
                                              <w:r w:rsidRPr="00295620">
                                                <w:rPr>
                                                  <w:sz w:val="16"/>
                                                  <w:szCs w:val="16"/>
                                                </w:rPr>
                                                <w:t>with Afaf-1 to activate caspase 9 from its precursor procaspase 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38" name="Connector: Curved 238"/>
                                        <wps:cNvCnPr/>
                                        <wps:spPr>
                                          <a:xfrm flipV="1">
                                            <a:off x="3886200" y="3086100"/>
                                            <a:ext cx="594828" cy="175951"/>
                                          </a:xfrm>
                                          <a:prstGeom prst="curvedConnector3">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239" name="Text Box 239"/>
                                        <wps:cNvSpPr txBox="1"/>
                                        <wps:spPr>
                                          <a:xfrm>
                                            <a:off x="3648075" y="1819275"/>
                                            <a:ext cx="429371" cy="226336"/>
                                          </a:xfrm>
                                          <a:prstGeom prst="rect">
                                            <a:avLst/>
                                          </a:prstGeom>
                                          <a:solidFill>
                                            <a:schemeClr val="lt1"/>
                                          </a:solidFill>
                                          <a:ln w="6350">
                                            <a:solidFill>
                                              <a:prstClr val="black"/>
                                            </a:solidFill>
                                          </a:ln>
                                        </wps:spPr>
                                        <wps:txbx>
                                          <w:txbxContent>
                                            <w:p w14:paraId="21E532F3" w14:textId="77777777" w:rsidR="008F7A56" w:rsidRPr="00FA537B" w:rsidRDefault="008F7A56" w:rsidP="008F7A56">
                                              <w:pPr>
                                                <w:rPr>
                                                  <w:sz w:val="16"/>
                                                  <w:szCs w:val="16"/>
                                                </w:rPr>
                                              </w:pPr>
                                              <w:r>
                                                <w:rPr>
                                                  <w:sz w:val="16"/>
                                                  <w:szCs w:val="16"/>
                                                </w:rPr>
                                                <w:t>Bcl-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40" name="Text Box 240"/>
                                        <wps:cNvSpPr txBox="1"/>
                                        <wps:spPr>
                                          <a:xfrm>
                                            <a:off x="4191000" y="762000"/>
                                            <a:ext cx="385031" cy="217970"/>
                                          </a:xfrm>
                                          <a:prstGeom prst="rect">
                                            <a:avLst/>
                                          </a:prstGeom>
                                          <a:solidFill>
                                            <a:schemeClr val="lt1"/>
                                          </a:solidFill>
                                          <a:ln w="6350">
                                            <a:solidFill>
                                              <a:prstClr val="black"/>
                                            </a:solidFill>
                                          </a:ln>
                                        </wps:spPr>
                                        <wps:txbx>
                                          <w:txbxContent>
                                            <w:p w14:paraId="68193E2E" w14:textId="77777777" w:rsidR="008F7A56" w:rsidRPr="00FA537B" w:rsidRDefault="008F7A56" w:rsidP="008F7A56">
                                              <w:pPr>
                                                <w:rPr>
                                                  <w:sz w:val="16"/>
                                                  <w:szCs w:val="16"/>
                                                </w:rPr>
                                              </w:pPr>
                                              <w:r>
                                                <w:rPr>
                                                  <w:sz w:val="16"/>
                                                  <w:szCs w:val="16"/>
                                                </w:rPr>
                                                <w:t>BI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41" name="Straight Arrow Connector 241"/>
                                        <wps:cNvCnPr/>
                                        <wps:spPr>
                                          <a:xfrm>
                                            <a:off x="3219450" y="1676400"/>
                                            <a:ext cx="667910" cy="11569"/>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grpSp>
                                        <wpg:cNvPr id="242" name="Group 242"/>
                                        <wpg:cNvGrpSpPr/>
                                        <wpg:grpSpPr>
                                          <a:xfrm>
                                            <a:off x="0" y="-314377"/>
                                            <a:ext cx="3228975" cy="3762427"/>
                                            <a:chOff x="0" y="-314377"/>
                                            <a:chExt cx="3228975" cy="3762427"/>
                                          </a:xfrm>
                                        </wpg:grpSpPr>
                                        <wps:wsp>
                                          <wps:cNvPr id="243" name="Cylinder 243"/>
                                          <wps:cNvSpPr/>
                                          <wps:spPr>
                                            <a:xfrm>
                                              <a:off x="2771775" y="1495425"/>
                                              <a:ext cx="457200" cy="364062"/>
                                            </a:xfrm>
                                            <a:prstGeom prst="can">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01221B00" w14:textId="77777777" w:rsidR="008F7A56" w:rsidRPr="00FA537B" w:rsidRDefault="008F7A56" w:rsidP="008F7A56">
                                                <w:pPr>
                                                  <w:jc w:val="center"/>
                                                  <w:rPr>
                                                    <w:sz w:val="16"/>
                                                    <w:szCs w:val="16"/>
                                                  </w:rPr>
                                                </w:pPr>
                                                <w:proofErr w:type="spellStart"/>
                                                <w:r>
                                                  <w:rPr>
                                                    <w:sz w:val="16"/>
                                                    <w:szCs w:val="16"/>
                                                  </w:rPr>
                                                  <w:t>t</w:t>
                                                </w:r>
                                                <w:r w:rsidRPr="00FA537B">
                                                  <w:rPr>
                                                    <w:sz w:val="16"/>
                                                    <w:szCs w:val="16"/>
                                                  </w:rPr>
                                                  <w:t>BID</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4" name="Connector: Curved 244"/>
                                          <wps:cNvCnPr/>
                                          <wps:spPr>
                                            <a:xfrm flipH="1" flipV="1">
                                              <a:off x="2590800" y="1438275"/>
                                              <a:ext cx="180753" cy="217805"/>
                                            </a:xfrm>
                                            <a:prstGeom prst="curvedConnector3">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245" name="Text Box 245"/>
                                          <wps:cNvSpPr txBox="1"/>
                                          <wps:spPr>
                                            <a:xfrm>
                                              <a:off x="2143125" y="1066800"/>
                                              <a:ext cx="627321" cy="373779"/>
                                            </a:xfrm>
                                            <a:prstGeom prst="rect">
                                              <a:avLst/>
                                            </a:prstGeom>
                                            <a:solidFill>
                                              <a:srgbClr val="15BBAB"/>
                                            </a:solidFill>
                                            <a:ln w="6350">
                                              <a:solidFill>
                                                <a:schemeClr val="accent2">
                                                  <a:lumMod val="50000"/>
                                                </a:schemeClr>
                                              </a:solidFill>
                                            </a:ln>
                                          </wps:spPr>
                                          <wps:txbx>
                                            <w:txbxContent>
                                              <w:p w14:paraId="089F8D03" w14:textId="77777777" w:rsidR="008F7A56" w:rsidRPr="00FA537B" w:rsidRDefault="008F7A56" w:rsidP="008F7A56">
                                                <w:pPr>
                                                  <w:rPr>
                                                    <w:sz w:val="16"/>
                                                    <w:szCs w:val="16"/>
                                                  </w:rPr>
                                                </w:pPr>
                                                <w:r>
                                                  <w:rPr>
                                                    <w:sz w:val="16"/>
                                                    <w:szCs w:val="16"/>
                                                  </w:rPr>
                                                  <w:t>Ex</w:t>
                                                </w:r>
                                                <w:r w:rsidRPr="00FA537B">
                                                  <w:rPr>
                                                    <w:sz w:val="16"/>
                                                    <w:szCs w:val="16"/>
                                                  </w:rPr>
                                                  <w:t>trinsic Pathwa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246" name="Group 246"/>
                                          <wpg:cNvGrpSpPr/>
                                          <wpg:grpSpPr>
                                            <a:xfrm>
                                              <a:off x="0" y="-314377"/>
                                              <a:ext cx="2476500" cy="3762427"/>
                                              <a:chOff x="0" y="-314377"/>
                                              <a:chExt cx="2476500" cy="3762427"/>
                                            </a:xfrm>
                                          </wpg:grpSpPr>
                                          <wpg:grpSp>
                                            <wpg:cNvPr id="247" name="Group 247"/>
                                            <wpg:cNvGrpSpPr/>
                                            <wpg:grpSpPr>
                                              <a:xfrm>
                                                <a:off x="0" y="1181100"/>
                                                <a:ext cx="2476500" cy="2266950"/>
                                                <a:chOff x="0" y="0"/>
                                                <a:chExt cx="2476500" cy="2266950"/>
                                              </a:xfrm>
                                            </wpg:grpSpPr>
                                            <wps:wsp>
                                              <wps:cNvPr id="248" name="Connector: Curved 248"/>
                                              <wps:cNvCnPr/>
                                              <wps:spPr>
                                                <a:xfrm>
                                                  <a:off x="371475" y="0"/>
                                                  <a:ext cx="361950" cy="1047750"/>
                                                </a:xfrm>
                                                <a:prstGeom prst="curvedConnector3">
                                                  <a:avLst>
                                                    <a:gd name="adj1" fmla="val 19231"/>
                                                  </a:avLst>
                                                </a:prstGeom>
                                                <a:ln>
                                                  <a:tailEnd type="triangle"/>
                                                </a:ln>
                                              </wps:spPr>
                                              <wps:style>
                                                <a:lnRef idx="1">
                                                  <a:schemeClr val="accent1"/>
                                                </a:lnRef>
                                                <a:fillRef idx="0">
                                                  <a:schemeClr val="accent1"/>
                                                </a:fillRef>
                                                <a:effectRef idx="0">
                                                  <a:schemeClr val="accent1"/>
                                                </a:effectRef>
                                                <a:fontRef idx="minor">
                                                  <a:schemeClr val="tx1"/>
                                                </a:fontRef>
                                              </wps:style>
                                              <wps:bodyPr/>
                                            </wps:wsp>
                                            <wpg:grpSp>
                                              <wpg:cNvPr id="249" name="Group 249"/>
                                              <wpg:cNvGrpSpPr/>
                                              <wpg:grpSpPr>
                                                <a:xfrm>
                                                  <a:off x="0" y="1047750"/>
                                                  <a:ext cx="2476500" cy="1219200"/>
                                                  <a:chOff x="0" y="0"/>
                                                  <a:chExt cx="2476500" cy="1219200"/>
                                                </a:xfrm>
                                              </wpg:grpSpPr>
                                              <wps:wsp>
                                                <wps:cNvPr id="250" name="Rectangle: Rounded Corners 250"/>
                                                <wps:cNvSpPr/>
                                                <wps:spPr>
                                                  <a:xfrm>
                                                    <a:off x="0" y="0"/>
                                                    <a:ext cx="1209675" cy="1219200"/>
                                                  </a:xfrm>
                                                  <a:prstGeom prst="roundRect">
                                                    <a:avLst/>
                                                  </a:prstGeom>
                                                  <a:solidFill>
                                                    <a:schemeClr val="accent2"/>
                                                  </a:solidFill>
                                                </wps:spPr>
                                                <wps:style>
                                                  <a:lnRef idx="2">
                                                    <a:schemeClr val="accent1">
                                                      <a:shade val="50000"/>
                                                    </a:schemeClr>
                                                  </a:lnRef>
                                                  <a:fillRef idx="1">
                                                    <a:schemeClr val="accent1"/>
                                                  </a:fillRef>
                                                  <a:effectRef idx="0">
                                                    <a:schemeClr val="accent1"/>
                                                  </a:effectRef>
                                                  <a:fontRef idx="minor">
                                                    <a:schemeClr val="lt1"/>
                                                  </a:fontRef>
                                                </wps:style>
                                                <wps:txbx>
                                                  <w:txbxContent>
                                                    <w:p w14:paraId="28B93F15" w14:textId="77777777" w:rsidR="008F7A56" w:rsidRDefault="008F7A56" w:rsidP="008F7A56">
                                                      <w:r>
                                                        <w:t xml:space="preserve"> Inhibition of anti-apoptotic factor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1" name="Rectangle: Rounded Corners 251"/>
                                                <wps:cNvSpPr/>
                                                <wps:spPr>
                                                  <a:xfrm>
                                                    <a:off x="1304925" y="0"/>
                                                    <a:ext cx="1171575" cy="1219200"/>
                                                  </a:xfrm>
                                                  <a:prstGeom prst="roundRect">
                                                    <a:avLst/>
                                                  </a:prstGeom>
                                                  <a:solidFill>
                                                    <a:schemeClr val="accent4">
                                                      <a:lumMod val="60000"/>
                                                      <a:lumOff val="4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0BF1FBF6" w14:textId="77777777" w:rsidR="008F7A56" w:rsidRDefault="008F7A56" w:rsidP="008F7A56">
                                                      <w:pPr>
                                                        <w:jc w:val="center"/>
                                                      </w:pPr>
                                                      <w:r>
                                                        <w:t>Activation of pro-apoptotic factors</w:t>
                                                      </w:r>
                                                    </w:p>
                                                    <w:p w14:paraId="5D5BC696" w14:textId="77777777" w:rsidR="008F7A56" w:rsidRDefault="008F7A56" w:rsidP="008F7A56">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52" name="Connector: Curved 252"/>
                                              <wps:cNvCnPr/>
                                              <wps:spPr>
                                                <a:xfrm flipH="1">
                                                  <a:off x="1628775" y="0"/>
                                                  <a:ext cx="247650" cy="1047750"/>
                                                </a:xfrm>
                                                <a:prstGeom prst="curvedConnector3">
                                                  <a:avLst>
                                                    <a:gd name="adj1" fmla="val 19231"/>
                                                  </a:avLst>
                                                </a:prstGeom>
                                                <a:ln>
                                                  <a:tailEnd type="triangle"/>
                                                </a:ln>
                                              </wps:spPr>
                                              <wps:style>
                                                <a:lnRef idx="1">
                                                  <a:schemeClr val="accent1"/>
                                                </a:lnRef>
                                                <a:fillRef idx="0">
                                                  <a:schemeClr val="accent1"/>
                                                </a:fillRef>
                                                <a:effectRef idx="0">
                                                  <a:schemeClr val="accent1"/>
                                                </a:effectRef>
                                                <a:fontRef idx="minor">
                                                  <a:schemeClr val="tx1"/>
                                                </a:fontRef>
                                              </wps:style>
                                              <wps:bodyPr/>
                                            </wps:wsp>
                                          </wpg:grpSp>
                                          <wpg:grpSp>
                                            <wpg:cNvPr id="253" name="Group 253"/>
                                            <wpg:cNvGrpSpPr/>
                                            <wpg:grpSpPr>
                                              <a:xfrm>
                                                <a:off x="114300" y="-314377"/>
                                                <a:ext cx="1943100" cy="1522691"/>
                                                <a:chOff x="0" y="-314377"/>
                                                <a:chExt cx="1943100" cy="1522691"/>
                                              </a:xfrm>
                                            </wpg:grpSpPr>
                                            <wps:wsp>
                                              <wps:cNvPr id="254" name="Rectangle: Rounded Corners 254" descr="Cell Received signal from Inside the cell">
                                                <a:extLst>
                                                  <a:ext uri="{C183D7F6-B498-43B3-948B-1728B52AA6E4}">
                                                    <adec:decorative xmlns:adec="http://schemas.microsoft.com/office/drawing/2017/decorative" val="0"/>
                                                  </a:ext>
                                                </a:extLst>
                                              </wps:cNvPr>
                                              <wps:cNvSpPr/>
                                              <wps:spPr>
                                                <a:xfrm>
                                                  <a:off x="0" y="685800"/>
                                                  <a:ext cx="1943100" cy="522514"/>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7E69DFA0" w14:textId="77777777" w:rsidR="008F7A56" w:rsidRDefault="008F7A56" w:rsidP="008F7A56">
                                                    <w:pPr>
                                                      <w:jc w:val="center"/>
                                                    </w:pPr>
                                                    <w:r>
                                                      <w:t xml:space="preserve">Cell signaling </w:t>
                                                    </w:r>
                                                    <w:proofErr w:type="gramStart"/>
                                                    <w:r>
                                                      <w:t>molecules  Receive</w:t>
                                                    </w:r>
                                                    <w:proofErr w:type="gramEnd"/>
                                                    <w:r>
                                                      <w:t xml:space="preserve"> damage signal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255" name="Group 255"/>
                                              <wpg:cNvGrpSpPr/>
                                              <wpg:grpSpPr>
                                                <a:xfrm>
                                                  <a:off x="126515" y="-314377"/>
                                                  <a:ext cx="1266825" cy="1003928"/>
                                                  <a:chOff x="-492610" y="-314377"/>
                                                  <a:chExt cx="1266825" cy="1003928"/>
                                                </a:xfrm>
                                              </wpg:grpSpPr>
                                              <wps:wsp>
                                                <wps:cNvPr id="256" name="Connector: Curved 256"/>
                                                <wps:cNvCnPr/>
                                                <wps:spPr>
                                                  <a:xfrm rot="16200000" flipH="1">
                                                    <a:off x="-265433" y="284446"/>
                                                    <a:ext cx="575288" cy="234922"/>
                                                  </a:xfrm>
                                                  <a:prstGeom prst="curvedConnector3">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257" name="Text Box 257"/>
                                                <wps:cNvSpPr txBox="1"/>
                                                <wps:spPr>
                                                  <a:xfrm>
                                                    <a:off x="-492610" y="-314377"/>
                                                    <a:ext cx="1266825" cy="428625"/>
                                                  </a:xfrm>
                                                  <a:prstGeom prst="rect">
                                                    <a:avLst/>
                                                  </a:prstGeom>
                                                  <a:solidFill>
                                                    <a:schemeClr val="lt1"/>
                                                  </a:solidFill>
                                                  <a:ln w="6350">
                                                    <a:solidFill>
                                                      <a:prstClr val="black"/>
                                                    </a:solidFill>
                                                  </a:ln>
                                                </wps:spPr>
                                                <wps:txbx>
                                                  <w:txbxContent>
                                                    <w:p w14:paraId="3DF78D67" w14:textId="77777777" w:rsidR="008F7A56" w:rsidRPr="008C766E" w:rsidRDefault="008F7A56" w:rsidP="008F7A56">
                                                      <w:pPr>
                                                        <w:rPr>
                                                          <w:sz w:val="16"/>
                                                          <w:szCs w:val="16"/>
                                                        </w:rPr>
                                                      </w:pPr>
                                                      <w:r w:rsidRPr="008C766E">
                                                        <w:rPr>
                                                          <w:sz w:val="16"/>
                                                          <w:szCs w:val="16"/>
                                                        </w:rPr>
                                                        <w:t>Damage to DNA (cellular stres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grpSp>
                                      </wpg:grpSp>
                                    </wpg:grpSp>
                                  </wpg:grpSp>
                                </wpg:grpSp>
                              </wpg:grpSp>
                            </wpg:grpSp>
                          </wpg:grpSp>
                        </wpg:grpSp>
                        <wps:wsp>
                          <wps:cNvPr id="258" name="Oval 258"/>
                          <wps:cNvSpPr/>
                          <wps:spPr>
                            <a:xfrm>
                              <a:off x="4891759" y="2058802"/>
                              <a:ext cx="84453" cy="59053"/>
                            </a:xfrm>
                            <a:prstGeom prst="ellipse">
                              <a:avLst/>
                            </a:prstGeom>
                            <a:solidFill>
                              <a:schemeClr val="accent2"/>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9" name="Oval 259"/>
                          <wps:cNvSpPr/>
                          <wps:spPr>
                            <a:xfrm>
                              <a:off x="5166640" y="2070022"/>
                              <a:ext cx="84453" cy="59053"/>
                            </a:xfrm>
                            <a:prstGeom prst="ellipse">
                              <a:avLst/>
                            </a:prstGeom>
                            <a:solidFill>
                              <a:schemeClr val="accent2"/>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0" name="Oval 260"/>
                          <wps:cNvSpPr/>
                          <wps:spPr>
                            <a:xfrm flipH="1">
                              <a:off x="5475180" y="2238316"/>
                              <a:ext cx="61357" cy="53348"/>
                            </a:xfrm>
                            <a:prstGeom prst="ellipse">
                              <a:avLst/>
                            </a:prstGeom>
                            <a:solidFill>
                              <a:schemeClr val="accent2"/>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1" name="Oval 261"/>
                          <wps:cNvSpPr/>
                          <wps:spPr>
                            <a:xfrm>
                              <a:off x="5419082" y="2518807"/>
                              <a:ext cx="84453" cy="59053"/>
                            </a:xfrm>
                            <a:prstGeom prst="ellipse">
                              <a:avLst/>
                            </a:prstGeom>
                            <a:solidFill>
                              <a:schemeClr val="accent2"/>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14:sizeRelH relativeFrom="margin">
                  <wp14:pctWidth>0</wp14:pctWidth>
                </wp14:sizeRelH>
                <wp14:sizeRelV relativeFrom="margin">
                  <wp14:pctHeight>0</wp14:pctHeight>
                </wp14:sizeRelV>
              </wp:anchor>
            </w:drawing>
          </mc:Choice>
          <mc:Fallback>
            <w:pict>
              <v:group w14:anchorId="40C5FD9C" id="Group 111" o:spid="_x0000_s1043" style="position:absolute;margin-left:-49.8pt;margin-top:-46.5pt;width:572.6pt;height:624.05pt;z-index:251667456;mso-width-relative:margin;mso-height-relative:margin" coordsize="76055,805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">
                <v:shapetype id="_x0000_t38" coordsize="21600,21600" o:spt="38" o:oned="t" path="m,c@0,0@1,5400@1,10800@1,16200@2,21600,21600,21600e" filled="f">
                  <v:formulas>
                    <v:f eqn="mid #0 0"/>
                    <v:f eqn="val #0"/>
                    <v:f eqn="mid #0 21600"/>
                  </v:formulas>
                  <v:path arrowok="t" fillok="f" o:connecttype="none"/>
                  <v:handles>
                    <v:h position="#0,center"/>
                  </v:handles>
                  <o:lock v:ext="edit" shapetype="t"/>
                </v:shapetype>
                <v:shape id="Connector: Curved 112" o:spid="_x0000_s1044" type="#_x0000_t38" style="position:absolute;left:69438;top:34801;width:863;height:6382;flip:x;visibility:visible;mso-wrap-style:square" o:connectortype="curved"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" adj="10800" strokecolor="#4472c4 [3204]" strokeweight=".5pt">
                  <v:stroke endarrow="block" joinstyle="miter"/>
                </v:shape>
                <v:shape id="Connector: Curved 113" o:spid="_x0000_s1045" type="#_x0000_t38" style="position:absolute;left:60977;top:48449;width:6853;height:5541;flip:x;visibility:visible;mso-wrap-style:square" o:connectortype="curved"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" adj="10800" strokecolor="#4472c4 [3204]" strokeweight=".5pt">
                  <v:stroke endarrow="block" joinstyle="miter"/>
                </v:shape>
                <v:group id="Group 114" o:spid="_x0000_s1046" style="position:absolute;width:76055;height:80590" coordsize="76055,805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">
                  <v:group id="Group 115" o:spid="_x0000_s1047" style="position:absolute;width:76055;height:80590" coordsize="76055,805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">
                    <v:group id="Group 116" o:spid="_x0000_s1048" style="position:absolute;left:45215;top:20475;width:10858;height:6763" coordsize="10858,676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">
                      <v:oval id="Oval 117" o:spid="_x0000_s1049" style="position:absolute;width:10858;height:6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" fillcolor="#4472c4 [3204]" strokecolor="#1f3763 [1604]" strokeweight="1pt">
                        <v:stroke joinstyle="miter"/>
                      </v:oval>
                      <v:shape id="Freeform: Shape 118" o:spid="_x0000_s1050" style="position:absolute;left:504;top:841;width:9564;height:4863;visibility:visible;mso-wrap-style:square;v-text-anchor:middle" coordsize="825866,5761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" path="m216708,158567v,-2643,-7460,-24555,-10571,-36999c203958,112852,204006,103552,200851,95140,198621,89192,193804,84569,190280,79284v1762,-15857,-7172,-37603,5286,-47570c219720,12391,246307,37633,258992,52856v4067,4880,5611,11888,10571,15856c273914,72193,280134,72236,285420,73998v1762,7047,1257,15098,5286,21142c305363,117126,344649,101903,359418,100426v2031,-12187,4063,-34555,10571,-47570c372830,47174,377036,42285,380560,36999v3617,-10851,4248,-20623,15857,-26428c406383,5588,428130,,428130,v14095,1762,30015,-1871,42284,5286c481388,11688,482572,28016,491556,36999r10572,10571c503890,52856,505882,58070,507413,63427v1996,6985,1257,15098,5286,21142c516223,89854,522750,92560,528555,95140v10183,4526,31714,10571,31714,10571c591528,84871,562310,108138,586696,73998v9250,-12950,19070,-17999,31714,-26428c637790,49332,657286,50104,676551,52856v5515,788,12618,751,15856,5285c698884,67209,699454,79284,702978,89855r5286,15856c704740,110997,701760,116688,697693,121568v-4785,5743,-11711,9637,-15857,15857c678746,142061,679042,148298,676551,153281v-2841,5682,-7047,10571,-10571,15857c664218,176185,660694,183016,660694,190280v,15381,7454,29395,21142,36999c708013,241822,744364,240652,771691,243136v1762,5285,1805,11506,5285,15856c787345,271953,804935,271984,819260,274849v6096,18287,11163,25244,,47570c816419,328101,807896,328498,803404,332990v-6229,6229,-8527,16256,-15857,21142c778276,360313,755834,364703,755834,364703v-62565,-10427,-11195,6061,-42284,-21142c703988,335195,681836,322419,681836,322419v-15857,1762,-41379,-9419,-47570,5285c627953,342698,636745,416904,644837,449272v1351,5405,3524,10571,5286,15857c651885,477462,651828,490195,655408,502128v1825,6085,7731,10174,10572,15856c668472,522967,669503,528555,671265,533841v-3174,12698,-4449,27873,-15857,36999c651058,574320,644837,574363,639552,576125v-7047,-1762,-14835,-1681,-21142,-5285c597339,558799,602651,550091,597267,528555v-2430,-9720,-10355,-30123,-15856,-36999c560724,465698,555542,463740,533841,449272v-5286,1762,-11506,1805,-15857,5286c491903,475423,502434,558328,502128,560269v-777,4922,-7048,7047,-10572,10571c470414,569078,448529,571383,428130,565554v-6108,-1745,-8069,-10018,-10571,-15857c408029,527460,417509,524709,401702,502128v-7144,-10206,-19518,-16062,-26428,-26428c361179,454558,369989,463367,348847,449272v-16175,4044,-24832,3690,-36999,15857c307356,469621,304801,475700,301277,480985v-1762,7048,-1682,14836,-5286,21143c285495,520496,277184,518722,258992,523270v-30946,-3439,-48820,2729,-68712,-21142c186713,497848,186757,491557,184995,486271v3914,-62633,29184,-75262,-10572,-95140c169440,388639,163852,387607,158567,385845v-8066,-8066,-17509,-22235,-31713,-21142c108939,366081,73998,375274,73998,375274v-8019,-891,-52557,1536,-63427,-15856c4665,349969,,327704,,327704,3524,317133,5588,305957,10571,295991v2229,-4457,7459,-6680,10572,-10571c25111,280460,26754,273531,31714,269563v4350,-3480,10315,-4702,15856,-5285c75659,261321,103949,260754,132139,258992v-3524,-7047,-5991,-14730,-10571,-21142c117223,231767,111611,226582,105711,221993,78449,200789,82066,203540,58141,195566,52856,192042,46253,189955,42285,184995v-6288,-7861,-8326,-29863,,-36999c50745,140744,63427,140949,73998,137425r15857,-5286l105711,126854v22904,1762,45867,2880,68712,5285c185081,133261,195675,135100,206137,137425v5439,1209,10571,23785,10571,21142xe" fillcolor="#b4c6e7 [1300]" strokecolor="#1f3763 [1604]" strokeweight="1pt">
                        <v:stroke joinstyle="miter"/>
                        <v:path arrowok="t" o:connecttype="custom" o:connectlocs="250951,133836;238710,102608;232588,80302;220347,66919;226468,26768;299917,44612;312158,57995;330521,62457;336642,80302;416211,84763;428453,44612;440694,31228;459057,8922;495781,0;544746,4462;569229,31228;581472,40151;587592,53535;593713,71379;612074,80302;648800,89224;679403,62457;716128,40151;783456,44612;801818,49073;814059,75841;820180,89224;807939,102608;789576,115992;783456,129375;771215,142758;765093,160603;789576,191832;893630,205215;899750,218598;948715,231982;948715,272133;930354,281055;911991,298900;875267,307822;826301,289978;789576,272133;734489,276594;746731,379202;752852,392585;758972,423814;771215,437197;777335,450581;758972,481809;740611,486270;716128,481809;691644,446119;673283,414891;618196,379202;599833,383663;581472,472887;569229,481809;495781,477348;483539,463964;465177,423814;434573,401508;403970,379202;361125,392585;348883,405968;342762,423814;299917,441658;220347,423814;214227,410430;201984,330128;183623,325667;146899,307822;85691,316745;12241,303362;0,276594;12241,249827;24484,240905;36725,227521;55087,223060;153019,218598;140778,200754;122415,187370;67328,165065;48967,156142;48967,124914;85691,115992;104053,111530;122415,107069;201984,111530;238710,115992;250951,133836" o:connectangles="0,0,0,0,0,0,0,0,0,0,0,0,0,0,0,0,0,0,0,0,0,0,0,0,0,0,0,0,0,0,0,0,0,0,0,0,0,0,0,0,0,0,0,0,0,0,0,0,0,0,0,0,0,0,0,0,0,0,0,0,0,0,0,0,0,0,0,0,0,0,0,0,0,0,0,0,0,0,0,0,0,0,0,0,0,0,0,0,0,0"/>
                      </v:shape>
                    </v:group>
                    <v:oval id="Oval 119" o:spid="_x0000_s1051" style="position:absolute;left:45551;top:23000;width:845;height:5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" fillcolor="#ed7d31 [3205]" strokecolor="#1f3763 [1604]" strokeweight="1pt">
                      <v:stroke joinstyle="miter"/>
                    </v:oval>
                    <v:group id="Group 120" o:spid="_x0000_s1052" style="position:absolute;width:76055;height:80590" coordsize="76055,805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">
                      <v:shapetype id="_x0000_t202" coordsize="21600,21600" o:spt="202" path="m,l,21600r21600,l21600,xe">
                        <v:stroke joinstyle="miter"/>
                        <v:path gradientshapeok="t" o:connecttype="rect"/>
                      </v:shapetype>
                      <v:shape id="Text Box 2" o:spid="_x0000_s1053" type="#_x0000_t202" style="position:absolute;left:51625;top:1333;width:23108;height:41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">
                        <v:textbox>
                          <w:txbxContent>
                            <w:p w14:paraId="5570D58E" w14:textId="77777777" w:rsidR="008F7A56" w:rsidRPr="004A6BFC" w:rsidRDefault="008F7A56" w:rsidP="008F7A56">
                              <w:pPr>
                                <w:rPr>
                                  <w:sz w:val="18"/>
                                  <w:szCs w:val="18"/>
                                </w:rPr>
                              </w:pPr>
                              <w:r w:rsidRPr="004A6BFC">
                                <w:rPr>
                                  <w:color w:val="000000"/>
                                  <w:sz w:val="18"/>
                                  <w:szCs w:val="18"/>
                                </w:rPr>
                                <w:t xml:space="preserve">Procaspase 9 which will </w:t>
                              </w:r>
                              <w:r>
                                <w:rPr>
                                  <w:color w:val="000000"/>
                                  <w:sz w:val="18"/>
                                  <w:szCs w:val="18"/>
                                </w:rPr>
                                <w:t xml:space="preserve">convert </w:t>
                              </w:r>
                              <w:r w:rsidRPr="004A6BFC">
                                <w:rPr>
                                  <w:color w:val="000000"/>
                                  <w:sz w:val="18"/>
                                  <w:szCs w:val="18"/>
                                </w:rPr>
                                <w:t>Procaspase 3 into caspase 3</w:t>
                              </w:r>
                              <w:r>
                                <w:rPr>
                                  <w:color w:val="000000"/>
                                  <w:sz w:val="18"/>
                                  <w:szCs w:val="18"/>
                                </w:rPr>
                                <w:t xml:space="preserve"> from caspase 9</w:t>
                              </w:r>
                              <w:r w:rsidRPr="004A6BFC">
                                <w:rPr>
                                  <w:color w:val="000000"/>
                                  <w:sz w:val="18"/>
                                  <w:szCs w:val="18"/>
                                </w:rPr>
                                <w:t xml:space="preserve">. </w:t>
                              </w:r>
                            </w:p>
                          </w:txbxContent>
                        </v:textbox>
                      </v:shape>
                      <v:shape id="Text Box 2" o:spid="_x0000_s1054" type="#_x0000_t202" style="position:absolute;left:26765;width:23432;height:59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" filled="f" stroked="f">
                        <v:textbox>
                          <w:txbxContent>
                            <w:p w14:paraId="56C84FAE" w14:textId="77777777" w:rsidR="008F7A56" w:rsidRPr="008F7A56" w:rsidRDefault="008F7A56" w:rsidP="008F7A56">
                              <w:pPr>
                                <w:pBdr>
                                  <w:top w:val="single" w:sz="24" w:space="8" w:color="4472C4" w:themeColor="accent1"/>
                                  <w:bottom w:val="single" w:sz="24" w:space="8" w:color="4472C4" w:themeColor="accent1"/>
                                </w:pBdr>
                                <w:spacing w:after="0"/>
                                <w:rPr>
                                  <w:b/>
                                  <w:i/>
                                  <w:iCs/>
                                  <w:outline/>
                                  <w:color w:val="5B9BD5" w:themeColor="accent5"/>
                                  <w:sz w:val="20"/>
                                  <w:szCs w:val="20"/>
                                  <w14:shadow w14:blurRad="38100" w14:dist="22860" w14:dir="5400000" w14:sx="100000" w14:sy="100000" w14:kx="0" w14:ky="0" w14:algn="tl">
                                    <w14:srgbClr w14:val="000000">
                                      <w14:alpha w14:val="70000"/>
                                    </w14:srgbClr>
                                  </w14:shadow>
                                  <w14:textOutline w14:w="10160" w14:cap="flat" w14:cmpd="sng" w14:algn="ctr">
                                    <w14:solidFill>
                                      <w14:schemeClr w14:val="accent5"/>
                                    </w14:solidFill>
                                    <w14:prstDash w14:val="solid"/>
                                    <w14:round/>
                                  </w14:textOutline>
                                  <w14:textFill>
                                    <w14:noFill/>
                                  </w14:textFill>
                                </w:rPr>
                              </w:pPr>
                              <w:r w:rsidRPr="008F7A56">
                                <w:rPr>
                                  <w:b/>
                                  <w:i/>
                                  <w:iCs/>
                                  <w:outline/>
                                  <w:color w:val="5B9BD5" w:themeColor="accent5"/>
                                  <w:sz w:val="20"/>
                                  <w:szCs w:val="20"/>
                                  <w14:shadow w14:blurRad="38100" w14:dist="22860" w14:dir="5400000" w14:sx="100000" w14:sy="100000" w14:kx="0" w14:ky="0" w14:algn="tl">
                                    <w14:srgbClr w14:val="000000">
                                      <w14:alpha w14:val="70000"/>
                                    </w14:srgbClr>
                                  </w14:shadow>
                                  <w14:textOutline w14:w="10160" w14:cap="flat" w14:cmpd="sng" w14:algn="ctr">
                                    <w14:solidFill>
                                      <w14:schemeClr w14:val="accent5"/>
                                    </w14:solidFill>
                                    <w14:prstDash w14:val="solid"/>
                                    <w14:round/>
                                  </w14:textOutline>
                                  <w14:textFill>
                                    <w14:noFill/>
                                  </w14:textFill>
                                </w:rPr>
                                <w:t>INTRINSIC PATHWAY OF APOPTOSIS</w:t>
                              </w:r>
                            </w:p>
                          </w:txbxContent>
                        </v:textbox>
                      </v:shape>
                      <v:group id="Group 123" o:spid="_x0000_s1055" style="position:absolute;top:5523;width:76055;height:75067" coordorigin=",-1048" coordsize="76055,750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">
                        <v:shape id="Connector: Curved 124" o:spid="_x0000_s1056" type="#_x0000_t38" style="position:absolute;left:48401;top:20329;width:844;height:2915;flip:x y;visibility:visible;mso-wrap-style:square" o:connectortype="curved"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" adj="10800" strokecolor="#4472c4 [3204]" strokeweight=".5pt">
                          <v:stroke endarrow="block" joinstyle="miter"/>
                        </v:shape>
                        <v:shape id="Straight Arrow Connector 125" o:spid="_x0000_s1057" type="#_x0000_t32" style="position:absolute;left:53966;top:20341;width:1714;height:406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" strokecolor="#4472c4 [3204]" strokeweight=".5pt">
                          <v:stroke endarrow="block" joinstyle="miter"/>
                        </v:shape>
                        <v:shape id="Straight Arrow Connector 126" o:spid="_x0000_s1058" type="#_x0000_t32" style="position:absolute;left:54920;top:13878;width:1889;height:132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" strokecolor="#4472c4 [3204]" strokeweight=".5pt">
                          <v:stroke endarrow="block" joinstyle="miter"/>
                        </v:shape>
                        <v:group id="Group 127" o:spid="_x0000_s1059" style="position:absolute;left:44508;top:13385;width:12369;height:7413" coordsize="12369,74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">
                          <v:rect id="Rectangle 192" o:spid="_x0000_s1060" style="position:absolute;left:5419;top:6956;width:614;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" fillcolor="white [3212]" strokecolor="white [3212]" strokeweight="1pt"/>
                          <v:rect id="Rectangle 193" o:spid="_x0000_s1061" style="position:absolute;left:8841;top:6507;width:614;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" fillcolor="white [3212]" strokecolor="white [3212]" strokeweight="1pt"/>
                          <v:group id="Group 194" o:spid="_x0000_s1062" style="position:absolute;width:12369;height:6684" coordsize="12369,66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">
                            <v:rect id="Rectangle 195" o:spid="_x0000_s1063" style="position:absolute;left:2221;top:6226;width:614;height: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" fillcolor="white [3212]" strokecolor="white [3212]" strokeweight="1pt"/>
                            <v:group id="Group 197" o:spid="_x0000_s1064" style="position:absolute;width:12369;height:5536" coordsize="12369,55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">
                              <v:shapetype id="_x0000_t117" coordsize="21600,21600" o:spt="117" path="m4353,l17214,r4386,10800l17214,21600r-12861,l,10800xe">
                                <v:stroke joinstyle="miter"/>
                                <v:path gradientshapeok="t" o:connecttype="rect" textboxrect="4353,0,17214,21600"/>
                              </v:shapetype>
                              <v:shape id="Flowchart: Preparation 198" o:spid="_x0000_s1065" type="#_x0000_t117" style="position:absolute;top:4191;width:1510;height:134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" fillcolor="yellow" strokecolor="#1f3763 [1604]" strokeweight="1pt">
                                <v:textbox>
                                  <w:txbxContent>
                                    <w:p w14:paraId="38278B4E" w14:textId="77777777" w:rsidR="008F7A56" w:rsidRPr="00B22D88" w:rsidRDefault="008F7A56" w:rsidP="008F7A56">
                                      <w:pPr>
                                        <w:jc w:val="center"/>
                                        <w:rPr>
                                          <w:sz w:val="16"/>
                                          <w:szCs w:val="16"/>
                                        </w:rPr>
                                      </w:pPr>
                                      <w:r w:rsidRPr="00B22D88">
                                        <w:rPr>
                                          <w:sz w:val="16"/>
                                          <w:szCs w:val="16"/>
                                        </w:rPr>
                                        <w:t>Bl2</w:t>
                                      </w:r>
                                    </w:p>
                                  </w:txbxContent>
                                </v:textbox>
                              </v:shape>
                              <v:shape id="Flowchart: Preparation 199" o:spid="_x0000_s1066" type="#_x0000_t117" style="position:absolute;left:2381;width:1511;height:134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" fillcolor="yellow" strokecolor="#1f3763 [1604]" strokeweight="1pt"/>
                              <v:shape id="Flowchart: Preparation 200" o:spid="_x0000_s1067" type="#_x0000_t117" style="position:absolute;left:10858;top:3905;width:1511;height:13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" fillcolor="yellow" strokecolor="#1f3763 [1604]" strokeweight="1pt"/>
                            </v:group>
                          </v:group>
                        </v:group>
                        <v:shape id="Straight Arrow Connector 201" o:spid="_x0000_s1068" type="#_x0000_t32" style="position:absolute;left:56927;top:17031;width:1377;height:91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" strokecolor="#4472c4 [3204]" strokeweight=".5pt">
                          <v:stroke endarrow="block" joinstyle="miter"/>
                        </v:shape>
                        <v:shape id="Straight Arrow Connector 202" o:spid="_x0000_s1069" type="#_x0000_t32" style="position:absolute;left:44720;top:18995;width:457;height:150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" strokecolor="#4472c4 [3204]" strokeweight=".5pt">
                          <v:stroke endarrow="block" joinstyle="miter"/>
                        </v:shape>
                        <v:group id="Group 203" o:spid="_x0000_s1070" style="position:absolute;top:-1048;width:76055;height:75066" coordorigin=",-1048" coordsize="76055,750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">
                          <v:shapetype id="_x0000_t72" coordsize="21600,21600" o:spt="72" path="m11462,4342l9722,1887,8550,6382,4502,3625r870,4192l1172,8270r2763,3322l,12877r3330,2493l1285,17825r3520,415l4917,21600,7527,18125r1173,1587l9872,17370r1740,1472l12180,15935r2762,1435l14640,14350r4237,1282l16380,12310r1890,-1020l16985,9402,21600,6645,16380,6532,18007,3172,14525,5777,14790,xe">
                            <v:stroke joinstyle="miter"/>
                            <v:path gradientshapeok="t" o:connecttype="custom" o:connectlocs="9722,1887;0,12877;11612,18842;21600,6645" o:connectangles="270,180,90,0" textboxrect="5372,6382,14640,15935"/>
                          </v:shapetype>
                          <v:shape id="Explosion: 14 Points 204" o:spid="_x0000_s1071" type="#_x0000_t72" style="position:absolute;left:7715;top:62865;width:18187;height:111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" fillcolor="#7030a0" strokecolor="#1f3763 [1604]" strokeweight="1pt">
                            <v:textbox>
                              <w:txbxContent>
                                <w:p w14:paraId="15FF4B32" w14:textId="77777777" w:rsidR="008F7A56" w:rsidRDefault="008F7A56" w:rsidP="008F7A56">
                                  <w:pPr>
                                    <w:jc w:val="center"/>
                                  </w:pPr>
                                  <w:r>
                                    <w:t>Apoptosis</w:t>
                                  </w:r>
                                </w:p>
                              </w:txbxContent>
                            </v:textbox>
                          </v:shape>
                          <v:shape id="Straight Arrow Connector 206" o:spid="_x0000_s1072" type="#_x0000_t32" style="position:absolute;left:12954;top:52482;width:0;height:1216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" strokecolor="#4472c4 [3204]" strokeweight=".5pt">
                            <v:stroke endarrow="block" joinstyle="miter"/>
                          </v:shape>
                          <v:group id="Group 207" o:spid="_x0000_s1073" style="position:absolute;top:-1048;width:76055;height:59601" coordorigin=",-1048" coordsize="76055,596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">
                            <v:group id="Group 208" o:spid="_x0000_s1074" style="position:absolute;top:38195;width:75450;height:20358" coordsize="75450,203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">
                              <v:shape id="Flowchart: Preparation 209" o:spid="_x0000_s1075" type="#_x0000_t117" style="position:absolute;left:52482;top:7810;width:9706;height:653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" fillcolor="#00b050" strokecolor="black [3213]" strokeweight="1pt">
                                <v:textbox>
                                  <w:txbxContent>
                                    <w:p w14:paraId="248F60E4" w14:textId="77777777" w:rsidR="008F7A56" w:rsidRPr="007170CA" w:rsidRDefault="008F7A56" w:rsidP="008F7A56">
                                      <w:pPr>
                                        <w:jc w:val="cente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14:textOutline w14:w="9525" w14:cap="rnd" w14:cmpd="sng" w14:algn="ctr">
                                            <w14:solidFill>
                                              <w14:srgbClr w14:val="000000"/>
                                            </w14:solidFill>
                                            <w14:prstDash w14:val="solid"/>
                                            <w14:bevel/>
                                          </w14:textOutline>
                                        </w:rPr>
                                        <w:t>Caspase 3</w:t>
                                      </w:r>
                                    </w:p>
                                  </w:txbxContent>
                                </v:textbox>
                              </v:shape>
                              <v:shape id="Straight Arrow Connector 210" o:spid="_x0000_s1076" type="#_x0000_t32" style="position:absolute;left:41719;top:11334;width:10682;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" strokecolor="#4472c4 [3204]" strokeweight=".5pt">
                                <v:stroke endarrow="block" joinstyle="miter"/>
                              </v:shape>
                              <v:roundrect id="Rectangle: Rounded Corners 211" o:spid="_x0000_s1077" style="position:absolute;left:23145;top:9334;width:18569;height:502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" fillcolor="#00b0f0" strokecolor="#1f3763 [1604]" strokeweight="1pt">
                                <v:stroke joinstyle="miter"/>
                                <v:textbox>
                                  <w:txbxContent>
                                    <w:p w14:paraId="224B5C8E" w14:textId="77777777" w:rsidR="008F7A56" w:rsidRDefault="008F7A56" w:rsidP="008F7A56">
                                      <w:pPr>
                                        <w:jc w:val="center"/>
                                      </w:pPr>
                                      <w:r>
                                        <w:t>Activate nucleus enzymes</w:t>
                                      </w:r>
                                    </w:p>
                                  </w:txbxContent>
                                </v:textbox>
                              </v:roundrect>
                              <v:roundrect id="Rectangle: Rounded Corners 212" o:spid="_x0000_s1078" style="position:absolute;top:9334;width:18890;height:502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" fillcolor="red" strokecolor="#1f3763 [1604]" strokeweight="1pt">
                                <v:stroke joinstyle="miter"/>
                                <v:textbox>
                                  <w:txbxContent>
                                    <w:p w14:paraId="3AE52741" w14:textId="77777777" w:rsidR="008F7A56" w:rsidRDefault="008F7A56" w:rsidP="008F7A56">
                                      <w:r>
                                        <w:t>Chromosome and DNA degrade</w:t>
                                      </w:r>
                                    </w:p>
                                  </w:txbxContent>
                                </v:textbox>
                              </v:roundrect>
                              <v:shape id="Straight Arrow Connector 213" o:spid="_x0000_s1079" type="#_x0000_t32" style="position:absolute;left:18859;top:12001;width:4327;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" strokecolor="#4472c4 [3204]" strokeweight=".5pt">
                                <v:stroke endarrow="block" joinstyle="miter"/>
                              </v:shape>
                              <v:shape id="Text Box 2" o:spid="_x0000_s1080" type="#_x0000_t202" style="position:absolute;left:2476;width:30645;height:48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">
                                <v:textbox>
                                  <w:txbxContent>
                                    <w:p w14:paraId="503D3BC7" w14:textId="77777777" w:rsidR="008F7A56" w:rsidRPr="004A6BFC" w:rsidRDefault="008F7A56" w:rsidP="008F7A56">
                                      <w:pPr>
                                        <w:rPr>
                                          <w:sz w:val="16"/>
                                          <w:szCs w:val="16"/>
                                        </w:rPr>
                                      </w:pPr>
                                      <w:r w:rsidRPr="004A6BFC">
                                        <w:rPr>
                                          <w:color w:val="000000"/>
                                          <w:sz w:val="16"/>
                                          <w:szCs w:val="16"/>
                                        </w:rPr>
                                        <w:t xml:space="preserve">In response to </w:t>
                                      </w:r>
                                      <w:r>
                                        <w:rPr>
                                          <w:color w:val="000000"/>
                                          <w:sz w:val="16"/>
                                          <w:szCs w:val="16"/>
                                        </w:rPr>
                                        <w:t>signaling molecules</w:t>
                                      </w:r>
                                      <w:r w:rsidRPr="004A6BFC">
                                        <w:rPr>
                                          <w:color w:val="000000"/>
                                          <w:sz w:val="16"/>
                                          <w:szCs w:val="16"/>
                                        </w:rPr>
                                        <w:t>, a protein P53 will be activated</w:t>
                                      </w:r>
                                      <w:r>
                                        <w:rPr>
                                          <w:color w:val="000000"/>
                                          <w:sz w:val="16"/>
                                          <w:szCs w:val="16"/>
                                        </w:rPr>
                                        <w:t xml:space="preserve"> which</w:t>
                                      </w:r>
                                      <w:r w:rsidRPr="004A6BFC">
                                        <w:rPr>
                                          <w:color w:val="000000"/>
                                          <w:sz w:val="16"/>
                                          <w:szCs w:val="16"/>
                                        </w:rPr>
                                        <w:t xml:space="preserve"> will halt the cell in the current stage and will recruit proteins such as </w:t>
                                      </w:r>
                                      <w:proofErr w:type="spellStart"/>
                                      <w:r w:rsidRPr="004A6BFC">
                                        <w:rPr>
                                          <w:color w:val="000000"/>
                                          <w:sz w:val="16"/>
                                          <w:szCs w:val="16"/>
                                        </w:rPr>
                                        <w:t>Bax</w:t>
                                      </w:r>
                                      <w:proofErr w:type="spellEnd"/>
                                      <w:r w:rsidRPr="004A6BFC">
                                        <w:rPr>
                                          <w:color w:val="000000"/>
                                          <w:sz w:val="16"/>
                                          <w:szCs w:val="16"/>
                                        </w:rPr>
                                        <w:t xml:space="preserve"> which makes mitochondrial pore</w:t>
                                      </w:r>
                                    </w:p>
                                  </w:txbxContent>
                                </v:textbox>
                              </v:shape>
                              <v:shape id="Text Box 2" o:spid="_x0000_s1081" type="#_x0000_t202" style="position:absolute;left:47720;top:15335;width:27730;height:44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">
                                <v:textbox>
                                  <w:txbxContent>
                                    <w:p w14:paraId="0C20D1F8" w14:textId="77777777" w:rsidR="008F7A56" w:rsidRDefault="008F7A56" w:rsidP="008F7A56">
                                      <w:proofErr w:type="spellStart"/>
                                      <w:r w:rsidRPr="004A6BFC">
                                        <w:rPr>
                                          <w:color w:val="000000"/>
                                          <w:sz w:val="18"/>
                                          <w:szCs w:val="18"/>
                                        </w:rPr>
                                        <w:t>Caspace</w:t>
                                      </w:r>
                                      <w:proofErr w:type="spellEnd"/>
                                      <w:r w:rsidRPr="004A6BFC">
                                        <w:rPr>
                                          <w:color w:val="000000"/>
                                          <w:sz w:val="18"/>
                                          <w:szCs w:val="18"/>
                                        </w:rPr>
                                        <w:t xml:space="preserve"> 3 will activate nucleus enzymes and this does so by degrading the inhibiting enzyme of nucleus</w:t>
                                      </w:r>
                                    </w:p>
                                  </w:txbxContent>
                                </v:textbox>
                              </v:shape>
                              <v:shape id="Text Box 2" o:spid="_x0000_s1082" type="#_x0000_t202" style="position:absolute;left:13906;top:15335;width:32855;height:50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">
                                <v:textbox>
                                  <w:txbxContent>
                                    <w:p w14:paraId="1543F081" w14:textId="77777777" w:rsidR="008F7A56" w:rsidRPr="004A6BFC" w:rsidRDefault="008F7A56" w:rsidP="008F7A56">
                                      <w:pPr>
                                        <w:rPr>
                                          <w:sz w:val="16"/>
                                          <w:szCs w:val="16"/>
                                        </w:rPr>
                                      </w:pPr>
                                      <w:r w:rsidRPr="004A6BFC">
                                        <w:rPr>
                                          <w:color w:val="000000"/>
                                          <w:sz w:val="16"/>
                                          <w:szCs w:val="16"/>
                                        </w:rPr>
                                        <w:t>this active nucleus enzymes can go inside and find chromosome and start degrading them and with this degraded DNA</w:t>
                                      </w:r>
                                      <w:r>
                                        <w:rPr>
                                          <w:color w:val="000000"/>
                                          <w:sz w:val="16"/>
                                          <w:szCs w:val="16"/>
                                        </w:rPr>
                                        <w:t>,</w:t>
                                      </w:r>
                                      <w:r w:rsidRPr="004A6BFC">
                                        <w:rPr>
                                          <w:color w:val="000000"/>
                                          <w:sz w:val="16"/>
                                          <w:szCs w:val="16"/>
                                        </w:rPr>
                                        <w:t xml:space="preserve"> cell cannot survive and hence cell undergo apoptosis via intrinsic pathway</w:t>
                                      </w:r>
                                    </w:p>
                                  </w:txbxContent>
                                </v:textbox>
                              </v:shape>
                              <v:shape id="Text Box 217" o:spid="_x0000_s1083" type="#_x0000_t202" style="position:absolute;left:34099;top:666;width:28077;height:66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" fillcolor="white [3201]" strokeweight=".5pt">
                                <v:textbox>
                                  <w:txbxContent>
                                    <w:p w14:paraId="20EFF93B" w14:textId="77777777" w:rsidR="008F7A56" w:rsidRPr="00B22D88" w:rsidRDefault="008F7A56" w:rsidP="008F7A56">
                                      <w:pPr>
                                        <w:rPr>
                                          <w:sz w:val="16"/>
                                          <w:szCs w:val="16"/>
                                        </w:rPr>
                                      </w:pPr>
                                      <w:r w:rsidRPr="00B22D88">
                                        <w:rPr>
                                          <w:color w:val="000000"/>
                                          <w:sz w:val="16"/>
                                          <w:szCs w:val="16"/>
                                        </w:rPr>
                                        <w:t xml:space="preserve">Protease result in protein and nucleic acid breakdown with the formation of bulges known as apoptotic </w:t>
                                      </w:r>
                                      <w:proofErr w:type="spellStart"/>
                                      <w:r w:rsidRPr="00B22D88">
                                        <w:rPr>
                                          <w:color w:val="000000"/>
                                          <w:sz w:val="16"/>
                                          <w:szCs w:val="16"/>
                                        </w:rPr>
                                        <w:t>belbs</w:t>
                                      </w:r>
                                      <w:proofErr w:type="spellEnd"/>
                                      <w:r w:rsidRPr="00B22D88">
                                        <w:rPr>
                                          <w:color w:val="000000"/>
                                          <w:sz w:val="16"/>
                                          <w:szCs w:val="16"/>
                                        </w:rPr>
                                        <w:t>/apoptotic bodies. These cells will shrink and condense destroy the cells and Macrophage will engulf those bodies</w:t>
                                      </w:r>
                                    </w:p>
                                  </w:txbxContent>
                                </v:textbox>
                              </v:shape>
                            </v:group>
                            <v:group id="Group 218" o:spid="_x0000_s1084" style="position:absolute;left:4476;top:-1048;width:71579;height:43052" coordorigin=",-1048" coordsize="71578,430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">
                              <v:shape id="Text Box 219" o:spid="_x0000_s1085" type="#_x0000_t202" style="position:absolute;left:49530;top:24384;width:6858;height:19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" fillcolor="white [3201]" strokeweight=".5pt">
                                <v:textbox>
                                  <w:txbxContent>
                                    <w:p w14:paraId="7256E3F8" w14:textId="77777777" w:rsidR="008F7A56" w:rsidRPr="00457B81" w:rsidRDefault="008F7A56" w:rsidP="008F7A56">
                                      <w:pPr>
                                        <w:rPr>
                                          <w:sz w:val="16"/>
                                          <w:szCs w:val="16"/>
                                        </w:rPr>
                                      </w:pPr>
                                      <w:r w:rsidRPr="00457B81">
                                        <w:rPr>
                                          <w:sz w:val="16"/>
                                          <w:szCs w:val="16"/>
                                        </w:rPr>
                                        <w:t>MMP pores</w:t>
                                      </w:r>
                                    </w:p>
                                  </w:txbxContent>
                                </v:textbox>
                              </v:shape>
                              <v:group id="Group 220" o:spid="_x0000_s1086" style="position:absolute;left:34671;width:35739;height:19261" coordsize="35739,192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">
                                <v:oval id="Oval 221" o:spid="_x0000_s1087" style="position:absolute;left:7239;top:18669;width:845;height:59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" fillcolor="#ed7d31 [3205]" strokecolor="#1f3763 [1604]" strokeweight="1pt">
                                  <v:stroke joinstyle="miter"/>
                                </v:oval>
                                <v:shape id="Text Box 2" o:spid="_x0000_s1088" type="#_x0000_t202" style="position:absolute;left:15335;top:8953;width:12128;height:48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" fillcolor="white [3212]">
                                  <v:textbox>
                                    <w:txbxContent>
                                      <w:p w14:paraId="3687FBED" w14:textId="77777777" w:rsidR="008F7A56" w:rsidRPr="00457B81" w:rsidRDefault="008F7A56" w:rsidP="008F7A56">
                                        <w:pPr>
                                          <w:rPr>
                                            <w:sz w:val="16"/>
                                            <w:szCs w:val="16"/>
                                          </w:rPr>
                                        </w:pPr>
                                        <w:r w:rsidRPr="00457B81">
                                          <w:rPr>
                                            <w:sz w:val="16"/>
                                            <w:szCs w:val="16"/>
                                          </w:rPr>
                                          <w:t>Cytochrome c release</w:t>
                                        </w:r>
                                        <w:r>
                                          <w:rPr>
                                            <w:sz w:val="16"/>
                                            <w:szCs w:val="16"/>
                                          </w:rPr>
                                          <w:t xml:space="preserve"> to cytosol</w:t>
                                        </w:r>
                                        <w:r w:rsidRPr="00457B81">
                                          <w:rPr>
                                            <w:sz w:val="16"/>
                                            <w:szCs w:val="16"/>
                                          </w:rPr>
                                          <w:t xml:space="preserve"> by mitochondria</w:t>
                                        </w:r>
                                        <w:r>
                                          <w:rPr>
                                            <w:sz w:val="16"/>
                                            <w:szCs w:val="16"/>
                                          </w:rPr>
                                          <w:t xml:space="preserve"> acting as a death signal </w:t>
                                        </w:r>
                                      </w:p>
                                    </w:txbxContent>
                                  </v:textbox>
                                </v:shape>
                                <v:shape id="Connector: Curved 223" o:spid="_x0000_s1089" type="#_x0000_t38" style="position:absolute;left:12477;top:7334;width:3635;height:6632;flip:y;visibility:visible;mso-wrap-style:square" o:connectortype="curved"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" adj="10800" strokecolor="#4472c4 [3204]" strokeweight=".5pt">
                                  <v:stroke endarrow="block" joinstyle="miter"/>
                                </v:shape>
                                <v:shape id="Star: 7 Points 224" o:spid="_x0000_s1090" style="position:absolute;left:26384;top:2667;width:9355;height:7446;visibility:visible;mso-wrap-style:square;v-text-anchor:middle" coordsize="935543,744624"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" adj="-11796480,,5400" path="m-2,478873l144063,331391,92647,147483r231062,l467772,,611834,147483r231062,l791480,331391,935545,478873,727365,560719,675948,744628,467772,662780,259595,744628,208178,560719,-2,478873xe" fillcolor="#a8d08d [1945]" strokecolor="#1f3763 [1604]" strokeweight="1pt">
                                  <v:stroke joinstyle="miter"/>
                                  <v:formulas/>
                                  <v:path arrowok="t" o:connecttype="custom" o:connectlocs="-2,478873;144063,331391;92647,147483;323709,147483;467772,0;611834,147483;842896,147483;791480,331391;935545,478873;727365,560719;675948,744628;467772,662780;259595,744628;208178,560719;-2,478873" o:connectangles="0,0,0,0,0,0,0,0,0,0,0,0,0,0,0" textboxrect="0,0,935543,744624"/>
                                  <v:textbox>
                                    <w:txbxContent>
                                      <w:p w14:paraId="2452FCF9" w14:textId="77777777" w:rsidR="008F7A56" w:rsidRDefault="008F7A56" w:rsidP="008F7A56">
                                        <w:pPr>
                                          <w:jc w:val="center"/>
                                        </w:pPr>
                                        <w:r w:rsidRPr="00295620">
                                          <w:rPr>
                                            <w:sz w:val="16"/>
                                            <w:szCs w:val="16"/>
                                          </w:rPr>
                                          <w:t>Procaspase 9</w:t>
                                        </w:r>
                                      </w:p>
                                    </w:txbxContent>
                                  </v:textbox>
                                </v:shape>
                                <v:shapetype id="_x0000_t110" coordsize="21600,21600" o:spt="110" path="m10800,l,10800,10800,21600,21600,10800xe">
                                  <v:stroke joinstyle="miter"/>
                                  <v:path gradientshapeok="t" o:connecttype="rect" textboxrect="5400,5400,16200,16200"/>
                                </v:shapetype>
                                <v:shape id="Flowchart: Decision 225" o:spid="_x0000_s1091" type="#_x0000_t110" style="position:absolute;width:9269;height:81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" fillcolor="#4472c4 [3204]" strokecolor="#1f3763 [1604]" strokeweight="1pt">
                                  <v:textbox>
                                    <w:txbxContent>
                                      <w:p w14:paraId="388298A8" w14:textId="77777777" w:rsidR="008F7A56" w:rsidRDefault="008F7A56" w:rsidP="008F7A56">
                                        <w:pPr>
                                          <w:jc w:val="center"/>
                                        </w:pPr>
                                        <w:r>
                                          <w:t>Afaf-1</w:t>
                                        </w:r>
                                      </w:p>
                                    </w:txbxContent>
                                  </v:textbox>
                                </v:shape>
                                <v:shape id="Star: 7 Points 226" o:spid="_x0000_s1092" style="position:absolute;left:12477;width:8451;height:7233;visibility:visible;mso-wrap-style:square;v-text-anchor:middle" coordsize="845108,723341"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" adj="-11796480,,5400" path="m-2,465185l130137,321919,83692,143267r208725,l422554,,552691,143267r208725,l714971,321919,845110,465185,657054,544693,610607,723345,422554,643837,234501,723345,188054,544693,-2,465185xe" fillcolor="#bdd6ee [1304]" strokecolor="#1f3763 [1604]" strokeweight="1pt">
                                  <v:stroke joinstyle="miter"/>
                                  <v:formulas/>
                                  <v:path arrowok="t" o:connecttype="custom" o:connectlocs="-2,465185;130137,321919;83692,143267;292417,143267;422554,0;552691,143267;761416,143267;714971,321919;845110,465185;657054,544693;610607,723345;422554,643837;234501,723345;188054,544693;-2,465185" o:connectangles="0,0,0,0,0,0,0,0,0,0,0,0,0,0,0" textboxrect="0,0,845108,723341"/>
                                  <v:textbox>
                                    <w:txbxContent>
                                      <w:p w14:paraId="4DD4A07C" w14:textId="77777777" w:rsidR="008F7A56" w:rsidRPr="00295620" w:rsidRDefault="008F7A56" w:rsidP="008F7A56">
                                        <w:pPr>
                                          <w:jc w:val="center"/>
                                          <w:rPr>
                                            <w:sz w:val="16"/>
                                            <w:szCs w:val="16"/>
                                          </w:rPr>
                                        </w:pPr>
                                        <w:proofErr w:type="spellStart"/>
                                        <w:r w:rsidRPr="00295620">
                                          <w:rPr>
                                            <w:sz w:val="16"/>
                                            <w:szCs w:val="16"/>
                                          </w:rPr>
                                          <w:t>Apopt</w:t>
                                        </w:r>
                                        <w:r>
                                          <w:rPr>
                                            <w:sz w:val="16"/>
                                            <w:szCs w:val="16"/>
                                          </w:rPr>
                                          <w:t>osome</w:t>
                                        </w:r>
                                        <w:proofErr w:type="spellEnd"/>
                                      </w:p>
                                    </w:txbxContent>
                                  </v:textbox>
                                </v:shape>
                                <v:shape id="Straight Arrow Connector 227" o:spid="_x0000_s1093" type="#_x0000_t32" style="position:absolute;left:8191;top:2667;width:5058;height:61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" strokecolor="#4472c4 [3204]" strokeweight=".5pt">
                                  <v:stroke endarrow="block" joinstyle="miter"/>
                                </v:shape>
                                <v:shape id="Straight Arrow Connector 228" o:spid="_x0000_s1094" type="#_x0000_t32" style="position:absolute;left:20383;top:3238;width:7134;height:2637;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" strokecolor="#4472c4 [3204]" strokeweight=".5pt">
                                  <v:stroke endarrow="block" joinstyle="miter"/>
                                </v:shape>
                              </v:group>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229" o:spid="_x0000_s1095" type="#_x0000_t5" style="position:absolute;left:59912;top:18859;width:11666;height:945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" fillcolor="#f4b083 [1941]" strokecolor="#1f3763 [1604]" strokeweight="1pt">
                                <v:textbox>
                                  <w:txbxContent>
                                    <w:p w14:paraId="16EE0168" w14:textId="77777777" w:rsidR="008F7A56" w:rsidRPr="007170CA" w:rsidRDefault="008F7A56" w:rsidP="008F7A56">
                                      <w:pPr>
                                        <w:jc w:val="center"/>
                                        <w:rPr>
                                          <w:sz w:val="16"/>
                                          <w:szCs w:val="16"/>
                                        </w:rPr>
                                      </w:pPr>
                                      <w:r w:rsidRPr="007170CA">
                                        <w:rPr>
                                          <w:sz w:val="16"/>
                                          <w:szCs w:val="16"/>
                                        </w:rPr>
                                        <w:t>Caspase9</w:t>
                                      </w:r>
                                    </w:p>
                                  </w:txbxContent>
                                </v:textbox>
                              </v:shape>
                              <v:shape id="Straight Arrow Connector 230" o:spid="_x0000_s1096" type="#_x0000_t32" style="position:absolute;left:65913;top:10096;width:457;height:8544;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" strokecolor="#4472c4 [3204]" strokeweight=".5pt">
                                <v:stroke endarrow="block" joinstyle="miter"/>
                              </v:shape>
                              <v:shape id="Teardrop 231" o:spid="_x0000_s1097" style="position:absolute;left:58769;top:34671;width:8239;height:7333;visibility:visible;mso-wrap-style:square;v-text-anchor:middle" coordsize="823965,73332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" adj="-11796480,,5400" path="m,366660c,164159,184451,,411983,l823965,r,366660c823965,569161,639514,733320,411982,733320,184450,733320,-1,569161,-1,366660r1,xe" fillcolor="#4472c4 [3204]" strokecolor="#1f3763 [1604]" strokeweight="1pt">
                                <v:stroke joinstyle="miter"/>
                                <v:formulas/>
                                <v:path arrowok="t" o:connecttype="custom" o:connectlocs="0,366660;411983,0;823965,0;823965,366660;411982,733320;-1,366660;0,366660" o:connectangles="0,0,0,0,0,0,0" textboxrect="0,0,823965,733320"/>
                                <v:textbox>
                                  <w:txbxContent>
                                    <w:p w14:paraId="1E3C3EBD" w14:textId="77777777" w:rsidR="008F7A56" w:rsidRPr="007170CA" w:rsidRDefault="008F7A56" w:rsidP="008F7A56">
                                      <w:pPr>
                                        <w:jc w:val="center"/>
                                        <w:rPr>
                                          <w:sz w:val="16"/>
                                          <w:szCs w:val="16"/>
                                        </w:rPr>
                                      </w:pPr>
                                      <w:r w:rsidRPr="007170CA">
                                        <w:rPr>
                                          <w:sz w:val="16"/>
                                          <w:szCs w:val="16"/>
                                        </w:rPr>
                                        <w:t>Procaspase 3</w:t>
                                      </w:r>
                                    </w:p>
                                  </w:txbxContent>
                                </v:textbox>
                              </v:shape>
                              <v:shape id="Text Box 232" o:spid="_x0000_s1098" type="#_x0000_t202" style="position:absolute;left:53816;top:16478;width:3850;height:21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" fillcolor="white [3201]" strokeweight=".5pt">
                                <v:textbox>
                                  <w:txbxContent>
                                    <w:p w14:paraId="0865F299" w14:textId="77777777" w:rsidR="008F7A56" w:rsidRPr="00FA537B" w:rsidRDefault="008F7A56" w:rsidP="008F7A56">
                                      <w:pPr>
                                        <w:rPr>
                                          <w:sz w:val="16"/>
                                          <w:szCs w:val="16"/>
                                        </w:rPr>
                                      </w:pPr>
                                      <w:r w:rsidRPr="00FA537B">
                                        <w:rPr>
                                          <w:sz w:val="16"/>
                                          <w:szCs w:val="16"/>
                                        </w:rPr>
                                        <w:t>BAD</w:t>
                                      </w:r>
                                    </w:p>
                                  </w:txbxContent>
                                </v:textbox>
                              </v:shape>
                              <v:group id="Group 233" o:spid="_x0000_s1099" style="position:absolute;top:-1048;width:46386;height:39338" coordorigin=",-3143" coordsize="46386,393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">
                                <v:oval id="Oval 234" o:spid="_x0000_s1100" style="position:absolute;left:30575;top:29527;width:8287;height:66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" fillcolor="#4472c4 [3204]" strokecolor="#1f3763 [1604]" strokeweight="1pt">
                                  <v:stroke joinstyle="miter"/>
                                  <v:textbox>
                                    <w:txbxContent>
                                      <w:p w14:paraId="2B70468D" w14:textId="77777777" w:rsidR="008F7A56" w:rsidRDefault="008F7A56" w:rsidP="008F7A56">
                                        <w:pPr>
                                          <w:jc w:val="center"/>
                                        </w:pPr>
                                        <w:r>
                                          <w:t>P53 active</w:t>
                                        </w:r>
                                      </w:p>
                                    </w:txbxContent>
                                  </v:textbox>
                                </v:oval>
                                <v:oval id="Oval 235" o:spid="_x0000_s1101" style="position:absolute;left:40195;top:20859;width:6191;height:533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" fillcolor="#f7caac [1301]" strokecolor="#1f3763 [1604]" strokeweight="1pt">
                                  <v:stroke joinstyle="miter"/>
                                  <v:textbox>
                                    <w:txbxContent>
                                      <w:p w14:paraId="3AB7D9E6" w14:textId="77777777" w:rsidR="008F7A56" w:rsidRPr="00295620" w:rsidRDefault="008F7A56" w:rsidP="008F7A56">
                                        <w:pPr>
                                          <w:jc w:val="center"/>
                                        </w:pPr>
                                        <w:proofErr w:type="spellStart"/>
                                        <w:r w:rsidRPr="00295620">
                                          <w:t>Bax</w:t>
                                        </w:r>
                                        <w:proofErr w:type="spellEnd"/>
                                      </w:p>
                                    </w:txbxContent>
                                  </v:textbox>
                                </v:oval>
                                <v:shape id="Connector: Curved 236" o:spid="_x0000_s1102" type="#_x0000_t38" style="position:absolute;left:38862;top:26193;width:3905;height:6382;flip:y;visibility:visible;mso-wrap-style:square" o:connectortype="curved"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" adj="10800" strokecolor="#4472c4 [3204]" strokeweight=".5pt">
                                  <v:stroke endarrow="block" joinstyle="miter"/>
                                </v:shape>
                                <v:shape id="Text Box 237" o:spid="_x0000_s1103" type="#_x0000_t202" style="position:absolute;left:28670;top:6858;width:11857;height:62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" fillcolor="white [3201]" strokeweight=".5pt">
                                  <v:textbox>
                                    <w:txbxContent>
                                      <w:p w14:paraId="3CF50CF8" w14:textId="77777777" w:rsidR="008F7A56" w:rsidRPr="00295620" w:rsidRDefault="008F7A56" w:rsidP="008F7A56">
                                        <w:pPr>
                                          <w:rPr>
                                            <w:sz w:val="16"/>
                                            <w:szCs w:val="16"/>
                                          </w:rPr>
                                        </w:pPr>
                                        <w:proofErr w:type="spellStart"/>
                                        <w:r w:rsidRPr="00295620">
                                          <w:rPr>
                                            <w:sz w:val="16"/>
                                            <w:szCs w:val="16"/>
                                          </w:rPr>
                                          <w:t>Cytohrome</w:t>
                                        </w:r>
                                        <w:proofErr w:type="spellEnd"/>
                                        <w:r w:rsidRPr="00295620">
                                          <w:rPr>
                                            <w:sz w:val="16"/>
                                            <w:szCs w:val="16"/>
                                          </w:rPr>
                                          <w:t xml:space="preserve"> c will </w:t>
                                        </w:r>
                                        <w:r>
                                          <w:rPr>
                                            <w:sz w:val="16"/>
                                            <w:szCs w:val="16"/>
                                          </w:rPr>
                                          <w:t xml:space="preserve">pair </w:t>
                                        </w:r>
                                        <w:r w:rsidRPr="00295620">
                                          <w:rPr>
                                            <w:sz w:val="16"/>
                                            <w:szCs w:val="16"/>
                                          </w:rPr>
                                          <w:t>with Afaf-1 to activate caspase 9 from its precursor procaspase 3</w:t>
                                        </w:r>
                                      </w:p>
                                    </w:txbxContent>
                                  </v:textbox>
                                </v:shape>
                                <v:shape id="Connector: Curved 238" o:spid="_x0000_s1104" type="#_x0000_t38" style="position:absolute;left:38862;top:30861;width:5948;height:1759;flip:y;visibility:visible;mso-wrap-style:square" o:connectortype="curved"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" adj="10800" strokecolor="#4472c4 [3204]" strokeweight=".5pt">
                                  <v:stroke endarrow="block" joinstyle="miter"/>
                                </v:shape>
                                <v:shape id="Text Box 239" o:spid="_x0000_s1105" type="#_x0000_t202" style="position:absolute;left:36480;top:18192;width:4294;height:22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" fillcolor="white [3201]" strokeweight=".5pt">
                                  <v:textbox>
                                    <w:txbxContent>
                                      <w:p w14:paraId="21E532F3" w14:textId="77777777" w:rsidR="008F7A56" w:rsidRPr="00FA537B" w:rsidRDefault="008F7A56" w:rsidP="008F7A56">
                                        <w:pPr>
                                          <w:rPr>
                                            <w:sz w:val="16"/>
                                            <w:szCs w:val="16"/>
                                          </w:rPr>
                                        </w:pPr>
                                        <w:r>
                                          <w:rPr>
                                            <w:sz w:val="16"/>
                                            <w:szCs w:val="16"/>
                                          </w:rPr>
                                          <w:t>Bcl-2</w:t>
                                        </w:r>
                                      </w:p>
                                    </w:txbxContent>
                                  </v:textbox>
                                </v:shape>
                                <v:shape id="Text Box 240" o:spid="_x0000_s1106" type="#_x0000_t202" style="position:absolute;left:41910;top:7620;width:3850;height:21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" fillcolor="white [3201]" strokeweight=".5pt">
                                  <v:textbox>
                                    <w:txbxContent>
                                      <w:p w14:paraId="68193E2E" w14:textId="77777777" w:rsidR="008F7A56" w:rsidRPr="00FA537B" w:rsidRDefault="008F7A56" w:rsidP="008F7A56">
                                        <w:pPr>
                                          <w:rPr>
                                            <w:sz w:val="16"/>
                                            <w:szCs w:val="16"/>
                                          </w:rPr>
                                        </w:pPr>
                                        <w:r>
                                          <w:rPr>
                                            <w:sz w:val="16"/>
                                            <w:szCs w:val="16"/>
                                          </w:rPr>
                                          <w:t>BIM</w:t>
                                        </w:r>
                                      </w:p>
                                    </w:txbxContent>
                                  </v:textbox>
                                </v:shape>
                                <v:shape id="Straight Arrow Connector 241" o:spid="_x0000_s1107" type="#_x0000_t32" style="position:absolute;left:32194;top:16764;width:6679;height:11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" strokecolor="#4472c4 [3204]" strokeweight=".5pt">
                                  <v:stroke endarrow="block" joinstyle="miter"/>
                                </v:shape>
                                <v:group id="Group 242" o:spid="_x0000_s1108" style="position:absolute;top:-3143;width:32289;height:37623" coordorigin=",-3143" coordsize="32289,376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">
                                  <v:shapetype id="_x0000_t22" coordsize="21600,21600" o:spt="22" adj="5400" path="m10800,qx0@1l0@2qy10800,21600,21600@2l21600@1qy10800,xem0@1qy10800@0,21600@1nfe">
                                    <v:formulas>
                                      <v:f eqn="val #0"/>
                                      <v:f eqn="prod #0 1 2"/>
                                      <v:f eqn="sum height 0 @1"/>
                                    </v:formulas>
                                    <v:path o:extrusionok="f" gradientshapeok="t" o:connecttype="custom" o:connectlocs="10800,@0;10800,0;0,10800;10800,21600;21600,10800" o:connectangles="270,270,180,90,0" textboxrect="0,@0,21600,@2"/>
                                    <v:handles>
                                      <v:h position="center,#0" yrange="0,10800"/>
                                    </v:handles>
                                    <o:complex v:ext="view"/>
                                  </v:shapetype>
                                  <v:shape id="Cylinder 243" o:spid="_x0000_s1109" type="#_x0000_t22" style="position:absolute;left:27717;top:14954;width:4572;height:36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" fillcolor="#4472c4 [3204]" strokecolor="#1f3763 [1604]" strokeweight="1pt">
                                    <v:stroke joinstyle="miter"/>
                                    <v:textbox>
                                      <w:txbxContent>
                                        <w:p w14:paraId="01221B00" w14:textId="77777777" w:rsidR="008F7A56" w:rsidRPr="00FA537B" w:rsidRDefault="008F7A56" w:rsidP="008F7A56">
                                          <w:pPr>
                                            <w:jc w:val="center"/>
                                            <w:rPr>
                                              <w:sz w:val="16"/>
                                              <w:szCs w:val="16"/>
                                            </w:rPr>
                                          </w:pPr>
                                          <w:proofErr w:type="spellStart"/>
                                          <w:r>
                                            <w:rPr>
                                              <w:sz w:val="16"/>
                                              <w:szCs w:val="16"/>
                                            </w:rPr>
                                            <w:t>t</w:t>
                                          </w:r>
                                          <w:r w:rsidRPr="00FA537B">
                                            <w:rPr>
                                              <w:sz w:val="16"/>
                                              <w:szCs w:val="16"/>
                                            </w:rPr>
                                            <w:t>BID</w:t>
                                          </w:r>
                                          <w:proofErr w:type="spellEnd"/>
                                        </w:p>
                                      </w:txbxContent>
                                    </v:textbox>
                                  </v:shape>
                                  <v:shape id="Connector: Curved 244" o:spid="_x0000_s1110" type="#_x0000_t38" style="position:absolute;left:25908;top:14382;width:1807;height:2178;flip:x y;visibility:visible;mso-wrap-style:square" o:connectortype="curved"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" adj="10800" strokecolor="#4472c4 [3204]" strokeweight=".5pt">
                                    <v:stroke endarrow="block" joinstyle="miter"/>
                                  </v:shape>
                                  <v:shape id="Text Box 245" o:spid="_x0000_s1111" type="#_x0000_t202" style="position:absolute;left:21431;top:10668;width:6273;height:37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" fillcolor="#15bbab" strokecolor="#823b0b [1605]" strokeweight=".5pt">
                                    <v:textbox>
                                      <w:txbxContent>
                                        <w:p w14:paraId="089F8D03" w14:textId="77777777" w:rsidR="008F7A56" w:rsidRPr="00FA537B" w:rsidRDefault="008F7A56" w:rsidP="008F7A56">
                                          <w:pPr>
                                            <w:rPr>
                                              <w:sz w:val="16"/>
                                              <w:szCs w:val="16"/>
                                            </w:rPr>
                                          </w:pPr>
                                          <w:r>
                                            <w:rPr>
                                              <w:sz w:val="16"/>
                                              <w:szCs w:val="16"/>
                                            </w:rPr>
                                            <w:t>Ex</w:t>
                                          </w:r>
                                          <w:r w:rsidRPr="00FA537B">
                                            <w:rPr>
                                              <w:sz w:val="16"/>
                                              <w:szCs w:val="16"/>
                                            </w:rPr>
                                            <w:t>trinsic Pathway</w:t>
                                          </w:r>
                                        </w:p>
                                      </w:txbxContent>
                                    </v:textbox>
                                  </v:shape>
                                  <v:group id="Group 246" o:spid="_x0000_s1112" style="position:absolute;top:-3143;width:24765;height:37623" coordorigin=",-3143" coordsize="24765,376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">
                                    <v:group id="Group 247" o:spid="_x0000_s1113" style="position:absolute;top:11811;width:24765;height:22669" coordsize="24765,226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">
                                      <v:shape id="Connector: Curved 248" o:spid="_x0000_s1114" type="#_x0000_t38" style="position:absolute;left:3714;width:3620;height:10477;visibility:visible;mso-wrap-style:square" o:connectortype="curved"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" adj="4154" strokecolor="#4472c4 [3204]" strokeweight=".5pt">
                                        <v:stroke endarrow="block" joinstyle="miter"/>
                                      </v:shape>
                                      <v:group id="Group 249" o:spid="_x0000_s1115" style="position:absolute;top:10477;width:24765;height:12192" coordsize="24765,121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">
                                        <v:roundrect id="Rectangle: Rounded Corners 250" o:spid="_x0000_s1116" style="position:absolute;width:12096;height:1219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" fillcolor="#ed7d31 [3205]" strokecolor="#1f3763 [1604]" strokeweight="1pt">
                                          <v:stroke joinstyle="miter"/>
                                          <v:textbox>
                                            <w:txbxContent>
                                              <w:p w14:paraId="28B93F15" w14:textId="77777777" w:rsidR="008F7A56" w:rsidRDefault="008F7A56" w:rsidP="008F7A56">
                                                <w:r>
                                                  <w:t xml:space="preserve"> Inhibition of anti-apoptotic factors</w:t>
                                                </w:r>
                                              </w:p>
                                            </w:txbxContent>
                                          </v:textbox>
                                        </v:roundrect>
                                        <v:roundrect id="Rectangle: Rounded Corners 251" o:spid="_x0000_s1117" style="position:absolute;left:13049;width:11716;height:1219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" fillcolor="#ffd966 [1943]" strokecolor="#1f3763 [1604]" strokeweight="1pt">
                                          <v:stroke joinstyle="miter"/>
                                          <v:textbox>
                                            <w:txbxContent>
                                              <w:p w14:paraId="0BF1FBF6" w14:textId="77777777" w:rsidR="008F7A56" w:rsidRDefault="008F7A56" w:rsidP="008F7A56">
                                                <w:pPr>
                                                  <w:jc w:val="center"/>
                                                </w:pPr>
                                                <w:r>
                                                  <w:t>Activation of pro-apoptotic factors</w:t>
                                                </w:r>
                                              </w:p>
                                              <w:p w14:paraId="5D5BC696" w14:textId="77777777" w:rsidR="008F7A56" w:rsidRDefault="008F7A56" w:rsidP="008F7A56">
                                                <w:pPr>
                                                  <w:jc w:val="center"/>
                                                </w:pPr>
                                              </w:p>
                                            </w:txbxContent>
                                          </v:textbox>
                                        </v:roundrect>
                                      </v:group>
                                      <v:shape id="Connector: Curved 252" o:spid="_x0000_s1118" type="#_x0000_t38" style="position:absolute;left:16287;width:2477;height:10477;flip:x;visibility:visible;mso-wrap-style:square" o:connectortype="curved"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" adj="4154" strokecolor="#4472c4 [3204]" strokeweight=".5pt">
                                        <v:stroke endarrow="block" joinstyle="miter"/>
                                      </v:shape>
                                    </v:group>
                                    <v:group id="Group 253" o:spid="_x0000_s1119" style="position:absolute;left:1143;top:-3143;width:19431;height:15226" coordorigin=",-3143" coordsize="19431,152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">
                                      <v:roundrect id="Rectangle: Rounded Corners 254" o:spid="_x0000_s1120" alt="Cell Received signal from Inside the cell" style="position:absolute;top:6858;width:19431;height:522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" fillcolor="#4472c4 [3204]" strokecolor="#1f3763 [1604]" strokeweight="1pt">
                                        <v:stroke joinstyle="miter"/>
                                        <v:textbox>
                                          <w:txbxContent>
                                            <w:p w14:paraId="7E69DFA0" w14:textId="77777777" w:rsidR="008F7A56" w:rsidRDefault="008F7A56" w:rsidP="008F7A56">
                                              <w:pPr>
                                                <w:jc w:val="center"/>
                                              </w:pPr>
                                              <w:r>
                                                <w:t xml:space="preserve">Cell signaling </w:t>
                                              </w:r>
                                              <w:proofErr w:type="gramStart"/>
                                              <w:r>
                                                <w:t>molecules  Receive</w:t>
                                              </w:r>
                                              <w:proofErr w:type="gramEnd"/>
                                              <w:r>
                                                <w:t xml:space="preserve"> damage signal </w:t>
                                              </w:r>
                                            </w:p>
                                          </w:txbxContent>
                                        </v:textbox>
                                      </v:roundrect>
                                      <v:group id="Group 255" o:spid="_x0000_s1121" style="position:absolute;left:1265;top:-3143;width:12668;height:10038" coordorigin="-4926,-3143" coordsize="12668,100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">
                                        <v:shape id="Connector: Curved 256" o:spid="_x0000_s1122" type="#_x0000_t38" style="position:absolute;left:-2655;top:2845;width:5753;height:2348;rotation:90;flip:x;visibility:visible;mso-wrap-style:square" o:connectortype="curved"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" adj="10800" strokecolor="#4472c4 [3204]" strokeweight=".5pt">
                                          <v:stroke endarrow="block" joinstyle="miter"/>
                                        </v:shape>
                                        <v:shape id="Text Box 257" o:spid="_x0000_s1123" type="#_x0000_t202" style="position:absolute;left:-4926;top:-3143;width:12668;height:42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" fillcolor="white [3201]" strokeweight=".5pt">
                                          <v:textbox>
                                            <w:txbxContent>
                                              <w:p w14:paraId="3DF78D67" w14:textId="77777777" w:rsidR="008F7A56" w:rsidRPr="008C766E" w:rsidRDefault="008F7A56" w:rsidP="008F7A56">
                                                <w:pPr>
                                                  <w:rPr>
                                                    <w:sz w:val="16"/>
                                                    <w:szCs w:val="16"/>
                                                  </w:rPr>
                                                </w:pPr>
                                                <w:r w:rsidRPr="008C766E">
                                                  <w:rPr>
                                                    <w:sz w:val="16"/>
                                                    <w:szCs w:val="16"/>
                                                  </w:rPr>
                                                  <w:t>Damage to DNA (cellular stress)</w:t>
                                                </w:r>
                                              </w:p>
                                            </w:txbxContent>
                                          </v:textbox>
                                        </v:shape>
                                      </v:group>
                                    </v:group>
                                  </v:group>
                                </v:group>
                              </v:group>
                            </v:group>
                          </v:group>
                        </v:group>
                      </v:group>
                    </v:group>
                  </v:group>
                  <v:oval id="Oval 258" o:spid="_x0000_s1124" style="position:absolute;left:48917;top:20588;width:845;height:5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" fillcolor="#ed7d31 [3205]" strokecolor="#1f3763 [1604]" strokeweight="1pt">
                    <v:stroke joinstyle="miter"/>
                  </v:oval>
                  <v:oval id="Oval 259" o:spid="_x0000_s1125" style="position:absolute;left:51666;top:20700;width:844;height:5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" fillcolor="#ed7d31 [3205]" strokecolor="#1f3763 [1604]" strokeweight="1pt">
                    <v:stroke joinstyle="miter"/>
                  </v:oval>
                  <v:oval id="Oval 260" o:spid="_x0000_s1126" style="position:absolute;left:54751;top:22383;width:614;height:533;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" fillcolor="#ed7d31 [3205]" strokecolor="#1f3763 [1604]" strokeweight="1pt">
                    <v:stroke joinstyle="miter"/>
                  </v:oval>
                  <v:oval id="Oval 261" o:spid="_x0000_s1127" style="position:absolute;left:54190;top:25188;width:845;height:5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" fillcolor="#ed7d31 [3205]" strokecolor="#1f3763 [1604]" strokeweight="1pt">
                    <v:stroke joinstyle="miter"/>
                  </v:oval>
                </v:group>
              </v:group>
            </w:pict>
          </mc:Fallback>
        </mc:AlternateContent>
      </w:r>
    </w:p>
    <w:p w14:paraId="481E2B8B" w14:textId="77777777" w:rsidR="008F7A56" w:rsidRDefault="008F7A56"/>
    <w:p w14:paraId="737E4C8C" w14:textId="77777777" w:rsidR="008F7A56" w:rsidRDefault="008F7A56"/>
    <w:p w14:paraId="1DC1C2AC" w14:textId="77777777" w:rsidR="008F7A56" w:rsidRDefault="008F7A56"/>
    <w:p w14:paraId="563D8D60" w14:textId="77777777" w:rsidR="008F7A56" w:rsidRDefault="008F7A56"/>
    <w:p w14:paraId="582E2CFD" w14:textId="77777777" w:rsidR="008F7A56" w:rsidRDefault="008F7A56"/>
    <w:p w14:paraId="2F0EFA7B" w14:textId="2C1D4EA0" w:rsidR="008F7A56" w:rsidRDefault="008F7A56"/>
    <w:p w14:paraId="1E633C4E" w14:textId="0BCF9209" w:rsidR="008F7A56" w:rsidRDefault="008F7A56"/>
    <w:p w14:paraId="79D557D8" w14:textId="41B36444" w:rsidR="008F7A56" w:rsidRDefault="008F7A56"/>
    <w:p w14:paraId="4A324325" w14:textId="39FBC81E" w:rsidR="008F7A56" w:rsidRDefault="008F7A56"/>
    <w:p w14:paraId="047E55AB" w14:textId="5D3A94BF" w:rsidR="008F7A56" w:rsidRDefault="008F7A56"/>
    <w:p w14:paraId="6219A34F" w14:textId="348F9314" w:rsidR="008F7A56" w:rsidRDefault="008F7A56"/>
    <w:p w14:paraId="30520C8B" w14:textId="4479D5B2" w:rsidR="008F7A56" w:rsidRDefault="008F7A56"/>
    <w:p w14:paraId="6C96E0BE" w14:textId="77777777" w:rsidR="008F7A56" w:rsidRDefault="008F7A56"/>
    <w:p w14:paraId="6212CFF1" w14:textId="77777777" w:rsidR="008F7A56" w:rsidRDefault="008F7A56"/>
    <w:p w14:paraId="19B61B7F" w14:textId="3A61230A" w:rsidR="008F7A56" w:rsidRDefault="008F7A56"/>
    <w:p w14:paraId="747F61E0" w14:textId="77777777" w:rsidR="008F7A56" w:rsidRDefault="008F7A56"/>
    <w:p w14:paraId="42907F6A" w14:textId="3139A899" w:rsidR="008F7A56" w:rsidRDefault="008F7A56"/>
    <w:p w14:paraId="6A83CCAF" w14:textId="77777777" w:rsidR="008F7A56" w:rsidRDefault="008F7A56"/>
    <w:p w14:paraId="6A6E0DB3" w14:textId="77777777" w:rsidR="008F7A56" w:rsidRDefault="008F7A56"/>
    <w:p w14:paraId="63E0B09D" w14:textId="77777777" w:rsidR="008F7A56" w:rsidRDefault="008F7A56"/>
    <w:p w14:paraId="7E272EB4" w14:textId="77777777" w:rsidR="008F7A56" w:rsidRDefault="008F7A56"/>
    <w:p w14:paraId="3235D91B" w14:textId="77777777" w:rsidR="008F7A56" w:rsidRDefault="008F7A56"/>
    <w:p w14:paraId="022B98E0" w14:textId="77777777" w:rsidR="008F7A56" w:rsidRDefault="008F7A56"/>
    <w:p w14:paraId="24166DEA" w14:textId="77777777" w:rsidR="008F7A56" w:rsidRDefault="008F7A56"/>
    <w:p w14:paraId="4E1E3C3F" w14:textId="77777777" w:rsidR="008F7A56" w:rsidRDefault="008F7A56"/>
    <w:p w14:paraId="2E9F9FB9" w14:textId="77777777" w:rsidR="008F7A56" w:rsidRDefault="008F7A56"/>
    <w:p w14:paraId="13EA554F" w14:textId="77777777" w:rsidR="008F7A56" w:rsidRDefault="008F7A56"/>
    <w:p w14:paraId="28879461" w14:textId="65B70A2F" w:rsidR="008F7A56" w:rsidRDefault="008F7A56">
      <w:r>
        <w:t>Figure III Intrinsic apoptosis pathway for programmed cell death</w:t>
      </w:r>
      <w:bookmarkStart w:id="0" w:name="_GoBack"/>
      <w:bookmarkEnd w:id="0"/>
    </w:p>
    <w:p w14:paraId="036BD17B" w14:textId="2636C904" w:rsidR="008F7A56" w:rsidRDefault="008F7A56">
      <w:r>
        <w:rPr>
          <w:noProof/>
        </w:rPr>
        <w:lastRenderedPageBreak/>
        <mc:AlternateContent>
          <mc:Choice Requires="wpg">
            <w:drawing>
              <wp:anchor distT="0" distB="0" distL="114300" distR="114300" simplePos="0" relativeHeight="251669504" behindDoc="0" locked="0" layoutInCell="1" allowOverlap="1" wp14:anchorId="11117873" wp14:editId="7AE7FEF7">
                <wp:simplePos x="0" y="0"/>
                <wp:positionH relativeFrom="column">
                  <wp:posOffset>-131075</wp:posOffset>
                </wp:positionH>
                <wp:positionV relativeFrom="paragraph">
                  <wp:posOffset>95534</wp:posOffset>
                </wp:positionV>
                <wp:extent cx="6368102" cy="6687403"/>
                <wp:effectExtent l="19050" t="0" r="13970" b="37465"/>
                <wp:wrapNone/>
                <wp:docPr id="296" name="Group 296"/>
                <wp:cNvGraphicFramePr/>
                <a:graphic xmlns:a="http://schemas.openxmlformats.org/drawingml/2006/main">
                  <a:graphicData uri="http://schemas.microsoft.com/office/word/2010/wordprocessingGroup">
                    <wpg:wgp>
                      <wpg:cNvGrpSpPr/>
                      <wpg:grpSpPr>
                        <a:xfrm>
                          <a:off x="0" y="0"/>
                          <a:ext cx="6368102" cy="6687403"/>
                          <a:chOff x="0" y="0"/>
                          <a:chExt cx="7489967" cy="6428154"/>
                        </a:xfrm>
                      </wpg:grpSpPr>
                      <wpg:grpSp>
                        <wpg:cNvPr id="297" name="Group 297"/>
                        <wpg:cNvGrpSpPr/>
                        <wpg:grpSpPr>
                          <a:xfrm>
                            <a:off x="701438" y="2074460"/>
                            <a:ext cx="6788529" cy="1734820"/>
                            <a:chOff x="0" y="0"/>
                            <a:chExt cx="6788529" cy="1734820"/>
                          </a:xfrm>
                        </wpg:grpSpPr>
                        <wps:wsp>
                          <wps:cNvPr id="298" name="Text Box 2"/>
                          <wps:cNvSpPr txBox="1">
                            <a:spLocks noChangeArrowheads="1"/>
                          </wps:cNvSpPr>
                          <wps:spPr bwMode="auto">
                            <a:xfrm>
                              <a:off x="4356479" y="614149"/>
                              <a:ext cx="2432050" cy="500380"/>
                            </a:xfrm>
                            <a:prstGeom prst="rect">
                              <a:avLst/>
                            </a:prstGeom>
                            <a:solidFill>
                              <a:srgbClr val="FFFFFF"/>
                            </a:solidFill>
                            <a:ln w="9525">
                              <a:solidFill>
                                <a:srgbClr val="000000"/>
                              </a:solidFill>
                              <a:miter lim="800000"/>
                              <a:headEnd/>
                              <a:tailEnd/>
                            </a:ln>
                          </wps:spPr>
                          <wps:txbx>
                            <w:txbxContent>
                              <w:p w14:paraId="3EAEED0F" w14:textId="77777777" w:rsidR="008F7A56" w:rsidRPr="00A16EF4" w:rsidRDefault="008F7A56" w:rsidP="008F7A56">
                                <w:pPr>
                                  <w:rPr>
                                    <w:sz w:val="16"/>
                                    <w:szCs w:val="16"/>
                                  </w:rPr>
                                </w:pPr>
                                <w:r w:rsidRPr="00A16EF4">
                                  <w:rPr>
                                    <w:rFonts w:ascii="Times New Roman" w:hAnsi="Times New Roman" w:cs="Times New Roman"/>
                                    <w:color w:val="000000"/>
                                    <w:sz w:val="16"/>
                                    <w:szCs w:val="16"/>
                                  </w:rPr>
                                  <w:t xml:space="preserve">Caspase 8 can activate the molecule bid to </w:t>
                                </w:r>
                                <w:proofErr w:type="spellStart"/>
                                <w:r>
                                  <w:rPr>
                                    <w:rFonts w:ascii="Times New Roman" w:hAnsi="Times New Roman" w:cs="Times New Roman"/>
                                    <w:color w:val="000000"/>
                                    <w:sz w:val="16"/>
                                    <w:szCs w:val="16"/>
                                  </w:rPr>
                                  <w:t>t</w:t>
                                </w:r>
                                <w:r w:rsidRPr="00A16EF4">
                                  <w:rPr>
                                    <w:rFonts w:ascii="Times New Roman" w:hAnsi="Times New Roman" w:cs="Times New Roman"/>
                                    <w:color w:val="000000"/>
                                    <w:sz w:val="16"/>
                                    <w:szCs w:val="16"/>
                                  </w:rPr>
                                  <w:t>bi</w:t>
                                </w:r>
                                <w:r>
                                  <w:rPr>
                                    <w:rFonts w:ascii="Times New Roman" w:hAnsi="Times New Roman" w:cs="Times New Roman"/>
                                    <w:color w:val="000000"/>
                                    <w:sz w:val="16"/>
                                    <w:szCs w:val="16"/>
                                  </w:rPr>
                                  <w:t>d</w:t>
                                </w:r>
                                <w:proofErr w:type="spellEnd"/>
                                <w:r w:rsidRPr="00A16EF4">
                                  <w:rPr>
                                    <w:rFonts w:ascii="Times New Roman" w:hAnsi="Times New Roman" w:cs="Times New Roman"/>
                                    <w:color w:val="000000"/>
                                    <w:sz w:val="16"/>
                                    <w:szCs w:val="16"/>
                                  </w:rPr>
                                  <w:t xml:space="preserve"> which will activate </w:t>
                                </w:r>
                                <w:proofErr w:type="spellStart"/>
                                <w:r w:rsidRPr="00A16EF4">
                                  <w:rPr>
                                    <w:rFonts w:ascii="Times New Roman" w:hAnsi="Times New Roman" w:cs="Times New Roman"/>
                                    <w:color w:val="000000"/>
                                    <w:sz w:val="16"/>
                                    <w:szCs w:val="16"/>
                                  </w:rPr>
                                  <w:t>Bax</w:t>
                                </w:r>
                                <w:proofErr w:type="spellEnd"/>
                                <w:r w:rsidRPr="00A16EF4">
                                  <w:rPr>
                                    <w:rFonts w:ascii="Times New Roman" w:hAnsi="Times New Roman" w:cs="Times New Roman"/>
                                    <w:color w:val="000000"/>
                                    <w:sz w:val="16"/>
                                    <w:szCs w:val="16"/>
                                  </w:rPr>
                                  <w:t xml:space="preserve"> and </w:t>
                                </w:r>
                                <w:proofErr w:type="spellStart"/>
                                <w:r w:rsidRPr="00A16EF4">
                                  <w:rPr>
                                    <w:rFonts w:ascii="Times New Roman" w:hAnsi="Times New Roman" w:cs="Times New Roman"/>
                                    <w:color w:val="000000"/>
                                    <w:sz w:val="16"/>
                                    <w:szCs w:val="16"/>
                                  </w:rPr>
                                  <w:t>Bak</w:t>
                                </w:r>
                                <w:proofErr w:type="spellEnd"/>
                                <w:r w:rsidRPr="00A16EF4">
                                  <w:rPr>
                                    <w:rFonts w:ascii="Times New Roman" w:hAnsi="Times New Roman" w:cs="Times New Roman"/>
                                    <w:color w:val="000000"/>
                                    <w:sz w:val="16"/>
                                    <w:szCs w:val="16"/>
                                  </w:rPr>
                                  <w:t xml:space="preserve"> which will trigger intrinsic pathwa</w:t>
                                </w:r>
                                <w:r>
                                  <w:rPr>
                                    <w:rFonts w:ascii="Times New Roman" w:hAnsi="Times New Roman" w:cs="Times New Roman"/>
                                    <w:color w:val="000000"/>
                                    <w:sz w:val="16"/>
                                    <w:szCs w:val="16"/>
                                  </w:rPr>
                                  <w:t>y</w:t>
                                </w:r>
                              </w:p>
                            </w:txbxContent>
                          </wps:txbx>
                          <wps:bodyPr rot="0" vert="horz" wrap="square" lIns="91440" tIns="45720" rIns="91440" bIns="45720" anchor="t" anchorCtr="0">
                            <a:noAutofit/>
                          </wps:bodyPr>
                        </wps:wsp>
                        <wpg:grpSp>
                          <wpg:cNvPr id="299" name="Group 299"/>
                          <wpg:cNvGrpSpPr/>
                          <wpg:grpSpPr>
                            <a:xfrm>
                              <a:off x="0" y="0"/>
                              <a:ext cx="5038725" cy="1734820"/>
                              <a:chOff x="0" y="0"/>
                              <a:chExt cx="5039223" cy="1735407"/>
                            </a:xfrm>
                          </wpg:grpSpPr>
                          <wpg:grpSp>
                            <wpg:cNvPr id="300" name="Group 300"/>
                            <wpg:cNvGrpSpPr/>
                            <wpg:grpSpPr>
                              <a:xfrm>
                                <a:off x="1285733" y="0"/>
                                <a:ext cx="1158875" cy="389983"/>
                                <a:chOff x="0" y="0"/>
                                <a:chExt cx="1158875" cy="389983"/>
                              </a:xfrm>
                            </wpg:grpSpPr>
                            <wpg:grpSp>
                              <wpg:cNvPr id="301" name="Group 301"/>
                              <wpg:cNvGrpSpPr/>
                              <wpg:grpSpPr>
                                <a:xfrm>
                                  <a:off x="6350" y="0"/>
                                  <a:ext cx="107950" cy="192405"/>
                                  <a:chOff x="0" y="0"/>
                                  <a:chExt cx="161925" cy="273020"/>
                                </a:xfrm>
                              </wpg:grpSpPr>
                              <wps:wsp>
                                <wps:cNvPr id="302" name="Oval 302"/>
                                <wps:cNvSpPr/>
                                <wps:spPr>
                                  <a:xfrm>
                                    <a:off x="0" y="0"/>
                                    <a:ext cx="161925" cy="1524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3" name="Freeform: Shape 303"/>
                                <wps:cNvSpPr/>
                                <wps:spPr>
                                  <a:xfrm>
                                    <a:off x="43336" y="147344"/>
                                    <a:ext cx="13127" cy="117009"/>
                                  </a:xfrm>
                                  <a:custGeom>
                                    <a:avLst/>
                                    <a:gdLst>
                                      <a:gd name="connsiteX0" fmla="*/ 0 w 13127"/>
                                      <a:gd name="connsiteY0" fmla="*/ 0 h 117009"/>
                                      <a:gd name="connsiteX1" fmla="*/ 4334 w 13127"/>
                                      <a:gd name="connsiteY1" fmla="*/ 21668 h 117009"/>
                                      <a:gd name="connsiteX2" fmla="*/ 13001 w 13127"/>
                                      <a:gd name="connsiteY2" fmla="*/ 30336 h 117009"/>
                                      <a:gd name="connsiteX3" fmla="*/ 8667 w 13127"/>
                                      <a:gd name="connsiteY3" fmla="*/ 43336 h 117009"/>
                                      <a:gd name="connsiteX4" fmla="*/ 4334 w 13127"/>
                                      <a:gd name="connsiteY4" fmla="*/ 65005 h 117009"/>
                                      <a:gd name="connsiteX5" fmla="*/ 4334 w 13127"/>
                                      <a:gd name="connsiteY5" fmla="*/ 117009 h 117009"/>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Lst>
                                    <a:rect l="l" t="t" r="r" b="b"/>
                                    <a:pathLst>
                                      <a:path w="13127" h="117009">
                                        <a:moveTo>
                                          <a:pt x="0" y="0"/>
                                        </a:moveTo>
                                        <a:cubicBezTo>
                                          <a:pt x="1445" y="7223"/>
                                          <a:pt x="1433" y="14898"/>
                                          <a:pt x="4334" y="21668"/>
                                        </a:cubicBezTo>
                                        <a:cubicBezTo>
                                          <a:pt x="5943" y="25424"/>
                                          <a:pt x="12200" y="26329"/>
                                          <a:pt x="13001" y="30336"/>
                                        </a:cubicBezTo>
                                        <a:cubicBezTo>
                                          <a:pt x="13897" y="34815"/>
                                          <a:pt x="9775" y="38905"/>
                                          <a:pt x="8667" y="43336"/>
                                        </a:cubicBezTo>
                                        <a:cubicBezTo>
                                          <a:pt x="6881" y="50482"/>
                                          <a:pt x="4766" y="57652"/>
                                          <a:pt x="4334" y="65005"/>
                                        </a:cubicBezTo>
                                        <a:cubicBezTo>
                                          <a:pt x="3316" y="82310"/>
                                          <a:pt x="4334" y="99674"/>
                                          <a:pt x="4334" y="117009"/>
                                        </a:cubicBezTo>
                                      </a:path>
                                    </a:pathLst>
                                  </a:cu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4" name="Freeform: Shape 304"/>
                                <wps:cNvSpPr/>
                                <wps:spPr>
                                  <a:xfrm>
                                    <a:off x="108341" y="156011"/>
                                    <a:ext cx="13001" cy="117009"/>
                                  </a:xfrm>
                                  <a:custGeom>
                                    <a:avLst/>
                                    <a:gdLst>
                                      <a:gd name="connsiteX0" fmla="*/ 0 w 13001"/>
                                      <a:gd name="connsiteY0" fmla="*/ 0 h 117009"/>
                                      <a:gd name="connsiteX1" fmla="*/ 8667 w 13001"/>
                                      <a:gd name="connsiteY1" fmla="*/ 21668 h 117009"/>
                                      <a:gd name="connsiteX2" fmla="*/ 13001 w 13001"/>
                                      <a:gd name="connsiteY2" fmla="*/ 34669 h 117009"/>
                                      <a:gd name="connsiteX3" fmla="*/ 8667 w 13001"/>
                                      <a:gd name="connsiteY3" fmla="*/ 82339 h 117009"/>
                                      <a:gd name="connsiteX4" fmla="*/ 0 w 13001"/>
                                      <a:gd name="connsiteY4" fmla="*/ 108341 h 117009"/>
                                      <a:gd name="connsiteX5" fmla="*/ 8667 w 13001"/>
                                      <a:gd name="connsiteY5" fmla="*/ 117009 h 117009"/>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Lst>
                                    <a:rect l="l" t="t" r="r" b="b"/>
                                    <a:pathLst>
                                      <a:path w="13001" h="117009">
                                        <a:moveTo>
                                          <a:pt x="0" y="0"/>
                                        </a:moveTo>
                                        <a:cubicBezTo>
                                          <a:pt x="2889" y="7223"/>
                                          <a:pt x="5936" y="14384"/>
                                          <a:pt x="8667" y="21668"/>
                                        </a:cubicBezTo>
                                        <a:cubicBezTo>
                                          <a:pt x="10271" y="25945"/>
                                          <a:pt x="13001" y="30101"/>
                                          <a:pt x="13001" y="34669"/>
                                        </a:cubicBezTo>
                                        <a:cubicBezTo>
                                          <a:pt x="13001" y="50625"/>
                                          <a:pt x="11440" y="66626"/>
                                          <a:pt x="8667" y="82339"/>
                                        </a:cubicBezTo>
                                        <a:cubicBezTo>
                                          <a:pt x="7079" y="91336"/>
                                          <a:pt x="0" y="108341"/>
                                          <a:pt x="0" y="108341"/>
                                        </a:cubicBezTo>
                                        <a:lnTo>
                                          <a:pt x="8667" y="117009"/>
                                        </a:lnTo>
                                      </a:path>
                                    </a:pathLst>
                                  </a:cu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305" name="Group 305"/>
                              <wpg:cNvGrpSpPr/>
                              <wpg:grpSpPr>
                                <a:xfrm>
                                  <a:off x="127000" y="0"/>
                                  <a:ext cx="107950" cy="192405"/>
                                  <a:chOff x="0" y="0"/>
                                  <a:chExt cx="161925" cy="273020"/>
                                </a:xfrm>
                              </wpg:grpSpPr>
                              <wps:wsp>
                                <wps:cNvPr id="306" name="Oval 306"/>
                                <wps:cNvSpPr/>
                                <wps:spPr>
                                  <a:xfrm>
                                    <a:off x="0" y="0"/>
                                    <a:ext cx="161925" cy="1524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7" name="Freeform: Shape 307"/>
                                <wps:cNvSpPr/>
                                <wps:spPr>
                                  <a:xfrm>
                                    <a:off x="43336" y="147344"/>
                                    <a:ext cx="13127" cy="117009"/>
                                  </a:xfrm>
                                  <a:custGeom>
                                    <a:avLst/>
                                    <a:gdLst>
                                      <a:gd name="connsiteX0" fmla="*/ 0 w 13127"/>
                                      <a:gd name="connsiteY0" fmla="*/ 0 h 117009"/>
                                      <a:gd name="connsiteX1" fmla="*/ 4334 w 13127"/>
                                      <a:gd name="connsiteY1" fmla="*/ 21668 h 117009"/>
                                      <a:gd name="connsiteX2" fmla="*/ 13001 w 13127"/>
                                      <a:gd name="connsiteY2" fmla="*/ 30336 h 117009"/>
                                      <a:gd name="connsiteX3" fmla="*/ 8667 w 13127"/>
                                      <a:gd name="connsiteY3" fmla="*/ 43336 h 117009"/>
                                      <a:gd name="connsiteX4" fmla="*/ 4334 w 13127"/>
                                      <a:gd name="connsiteY4" fmla="*/ 65005 h 117009"/>
                                      <a:gd name="connsiteX5" fmla="*/ 4334 w 13127"/>
                                      <a:gd name="connsiteY5" fmla="*/ 117009 h 117009"/>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Lst>
                                    <a:rect l="l" t="t" r="r" b="b"/>
                                    <a:pathLst>
                                      <a:path w="13127" h="117009">
                                        <a:moveTo>
                                          <a:pt x="0" y="0"/>
                                        </a:moveTo>
                                        <a:cubicBezTo>
                                          <a:pt x="1445" y="7223"/>
                                          <a:pt x="1433" y="14898"/>
                                          <a:pt x="4334" y="21668"/>
                                        </a:cubicBezTo>
                                        <a:cubicBezTo>
                                          <a:pt x="5943" y="25424"/>
                                          <a:pt x="12200" y="26329"/>
                                          <a:pt x="13001" y="30336"/>
                                        </a:cubicBezTo>
                                        <a:cubicBezTo>
                                          <a:pt x="13897" y="34815"/>
                                          <a:pt x="9775" y="38905"/>
                                          <a:pt x="8667" y="43336"/>
                                        </a:cubicBezTo>
                                        <a:cubicBezTo>
                                          <a:pt x="6881" y="50482"/>
                                          <a:pt x="4766" y="57652"/>
                                          <a:pt x="4334" y="65005"/>
                                        </a:cubicBezTo>
                                        <a:cubicBezTo>
                                          <a:pt x="3316" y="82310"/>
                                          <a:pt x="4334" y="99674"/>
                                          <a:pt x="4334" y="117009"/>
                                        </a:cubicBezTo>
                                      </a:path>
                                    </a:pathLst>
                                  </a:cu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8" name="Freeform: Shape 308"/>
                                <wps:cNvSpPr/>
                                <wps:spPr>
                                  <a:xfrm>
                                    <a:off x="108341" y="156011"/>
                                    <a:ext cx="13001" cy="117009"/>
                                  </a:xfrm>
                                  <a:custGeom>
                                    <a:avLst/>
                                    <a:gdLst>
                                      <a:gd name="connsiteX0" fmla="*/ 0 w 13001"/>
                                      <a:gd name="connsiteY0" fmla="*/ 0 h 117009"/>
                                      <a:gd name="connsiteX1" fmla="*/ 8667 w 13001"/>
                                      <a:gd name="connsiteY1" fmla="*/ 21668 h 117009"/>
                                      <a:gd name="connsiteX2" fmla="*/ 13001 w 13001"/>
                                      <a:gd name="connsiteY2" fmla="*/ 34669 h 117009"/>
                                      <a:gd name="connsiteX3" fmla="*/ 8667 w 13001"/>
                                      <a:gd name="connsiteY3" fmla="*/ 82339 h 117009"/>
                                      <a:gd name="connsiteX4" fmla="*/ 0 w 13001"/>
                                      <a:gd name="connsiteY4" fmla="*/ 108341 h 117009"/>
                                      <a:gd name="connsiteX5" fmla="*/ 8667 w 13001"/>
                                      <a:gd name="connsiteY5" fmla="*/ 117009 h 117009"/>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Lst>
                                    <a:rect l="l" t="t" r="r" b="b"/>
                                    <a:pathLst>
                                      <a:path w="13001" h="117009">
                                        <a:moveTo>
                                          <a:pt x="0" y="0"/>
                                        </a:moveTo>
                                        <a:cubicBezTo>
                                          <a:pt x="2889" y="7223"/>
                                          <a:pt x="5936" y="14384"/>
                                          <a:pt x="8667" y="21668"/>
                                        </a:cubicBezTo>
                                        <a:cubicBezTo>
                                          <a:pt x="10271" y="25945"/>
                                          <a:pt x="13001" y="30101"/>
                                          <a:pt x="13001" y="34669"/>
                                        </a:cubicBezTo>
                                        <a:cubicBezTo>
                                          <a:pt x="13001" y="50625"/>
                                          <a:pt x="11440" y="66626"/>
                                          <a:pt x="8667" y="82339"/>
                                        </a:cubicBezTo>
                                        <a:cubicBezTo>
                                          <a:pt x="7079" y="91336"/>
                                          <a:pt x="0" y="108341"/>
                                          <a:pt x="0" y="108341"/>
                                        </a:cubicBezTo>
                                        <a:lnTo>
                                          <a:pt x="8667" y="117009"/>
                                        </a:lnTo>
                                      </a:path>
                                    </a:pathLst>
                                  </a:cu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309" name="Group 309"/>
                              <wpg:cNvGrpSpPr/>
                              <wpg:grpSpPr>
                                <a:xfrm>
                                  <a:off x="241300" y="0"/>
                                  <a:ext cx="107950" cy="192405"/>
                                  <a:chOff x="0" y="0"/>
                                  <a:chExt cx="161925" cy="273020"/>
                                </a:xfrm>
                              </wpg:grpSpPr>
                              <wps:wsp>
                                <wps:cNvPr id="310" name="Oval 310"/>
                                <wps:cNvSpPr/>
                                <wps:spPr>
                                  <a:xfrm>
                                    <a:off x="0" y="0"/>
                                    <a:ext cx="161925" cy="1524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1" name="Freeform: Shape 311"/>
                                <wps:cNvSpPr/>
                                <wps:spPr>
                                  <a:xfrm>
                                    <a:off x="43336" y="147344"/>
                                    <a:ext cx="13127" cy="117009"/>
                                  </a:xfrm>
                                  <a:custGeom>
                                    <a:avLst/>
                                    <a:gdLst>
                                      <a:gd name="connsiteX0" fmla="*/ 0 w 13127"/>
                                      <a:gd name="connsiteY0" fmla="*/ 0 h 117009"/>
                                      <a:gd name="connsiteX1" fmla="*/ 4334 w 13127"/>
                                      <a:gd name="connsiteY1" fmla="*/ 21668 h 117009"/>
                                      <a:gd name="connsiteX2" fmla="*/ 13001 w 13127"/>
                                      <a:gd name="connsiteY2" fmla="*/ 30336 h 117009"/>
                                      <a:gd name="connsiteX3" fmla="*/ 8667 w 13127"/>
                                      <a:gd name="connsiteY3" fmla="*/ 43336 h 117009"/>
                                      <a:gd name="connsiteX4" fmla="*/ 4334 w 13127"/>
                                      <a:gd name="connsiteY4" fmla="*/ 65005 h 117009"/>
                                      <a:gd name="connsiteX5" fmla="*/ 4334 w 13127"/>
                                      <a:gd name="connsiteY5" fmla="*/ 117009 h 117009"/>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Lst>
                                    <a:rect l="l" t="t" r="r" b="b"/>
                                    <a:pathLst>
                                      <a:path w="13127" h="117009">
                                        <a:moveTo>
                                          <a:pt x="0" y="0"/>
                                        </a:moveTo>
                                        <a:cubicBezTo>
                                          <a:pt x="1445" y="7223"/>
                                          <a:pt x="1433" y="14898"/>
                                          <a:pt x="4334" y="21668"/>
                                        </a:cubicBezTo>
                                        <a:cubicBezTo>
                                          <a:pt x="5943" y="25424"/>
                                          <a:pt x="12200" y="26329"/>
                                          <a:pt x="13001" y="30336"/>
                                        </a:cubicBezTo>
                                        <a:cubicBezTo>
                                          <a:pt x="13897" y="34815"/>
                                          <a:pt x="9775" y="38905"/>
                                          <a:pt x="8667" y="43336"/>
                                        </a:cubicBezTo>
                                        <a:cubicBezTo>
                                          <a:pt x="6881" y="50482"/>
                                          <a:pt x="4766" y="57652"/>
                                          <a:pt x="4334" y="65005"/>
                                        </a:cubicBezTo>
                                        <a:cubicBezTo>
                                          <a:pt x="3316" y="82310"/>
                                          <a:pt x="4334" y="99674"/>
                                          <a:pt x="4334" y="117009"/>
                                        </a:cubicBezTo>
                                      </a:path>
                                    </a:pathLst>
                                  </a:cu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2" name="Freeform: Shape 312"/>
                                <wps:cNvSpPr/>
                                <wps:spPr>
                                  <a:xfrm>
                                    <a:off x="108341" y="156011"/>
                                    <a:ext cx="13001" cy="117009"/>
                                  </a:xfrm>
                                  <a:custGeom>
                                    <a:avLst/>
                                    <a:gdLst>
                                      <a:gd name="connsiteX0" fmla="*/ 0 w 13001"/>
                                      <a:gd name="connsiteY0" fmla="*/ 0 h 117009"/>
                                      <a:gd name="connsiteX1" fmla="*/ 8667 w 13001"/>
                                      <a:gd name="connsiteY1" fmla="*/ 21668 h 117009"/>
                                      <a:gd name="connsiteX2" fmla="*/ 13001 w 13001"/>
                                      <a:gd name="connsiteY2" fmla="*/ 34669 h 117009"/>
                                      <a:gd name="connsiteX3" fmla="*/ 8667 w 13001"/>
                                      <a:gd name="connsiteY3" fmla="*/ 82339 h 117009"/>
                                      <a:gd name="connsiteX4" fmla="*/ 0 w 13001"/>
                                      <a:gd name="connsiteY4" fmla="*/ 108341 h 117009"/>
                                      <a:gd name="connsiteX5" fmla="*/ 8667 w 13001"/>
                                      <a:gd name="connsiteY5" fmla="*/ 117009 h 117009"/>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Lst>
                                    <a:rect l="l" t="t" r="r" b="b"/>
                                    <a:pathLst>
                                      <a:path w="13001" h="117009">
                                        <a:moveTo>
                                          <a:pt x="0" y="0"/>
                                        </a:moveTo>
                                        <a:cubicBezTo>
                                          <a:pt x="2889" y="7223"/>
                                          <a:pt x="5936" y="14384"/>
                                          <a:pt x="8667" y="21668"/>
                                        </a:cubicBezTo>
                                        <a:cubicBezTo>
                                          <a:pt x="10271" y="25945"/>
                                          <a:pt x="13001" y="30101"/>
                                          <a:pt x="13001" y="34669"/>
                                        </a:cubicBezTo>
                                        <a:cubicBezTo>
                                          <a:pt x="13001" y="50625"/>
                                          <a:pt x="11440" y="66626"/>
                                          <a:pt x="8667" y="82339"/>
                                        </a:cubicBezTo>
                                        <a:cubicBezTo>
                                          <a:pt x="7079" y="91336"/>
                                          <a:pt x="0" y="108341"/>
                                          <a:pt x="0" y="108341"/>
                                        </a:cubicBezTo>
                                        <a:lnTo>
                                          <a:pt x="8667" y="117009"/>
                                        </a:lnTo>
                                      </a:path>
                                    </a:pathLst>
                                  </a:cu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313" name="Group 313"/>
                              <wpg:cNvGrpSpPr/>
                              <wpg:grpSpPr>
                                <a:xfrm>
                                  <a:off x="352425" y="0"/>
                                  <a:ext cx="107950" cy="192405"/>
                                  <a:chOff x="0" y="0"/>
                                  <a:chExt cx="161925" cy="273020"/>
                                </a:xfrm>
                              </wpg:grpSpPr>
                              <wps:wsp>
                                <wps:cNvPr id="314" name="Oval 314"/>
                                <wps:cNvSpPr/>
                                <wps:spPr>
                                  <a:xfrm>
                                    <a:off x="0" y="0"/>
                                    <a:ext cx="161925" cy="1524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5" name="Freeform: Shape 315"/>
                                <wps:cNvSpPr/>
                                <wps:spPr>
                                  <a:xfrm>
                                    <a:off x="43336" y="147344"/>
                                    <a:ext cx="13127" cy="117009"/>
                                  </a:xfrm>
                                  <a:custGeom>
                                    <a:avLst/>
                                    <a:gdLst>
                                      <a:gd name="connsiteX0" fmla="*/ 0 w 13127"/>
                                      <a:gd name="connsiteY0" fmla="*/ 0 h 117009"/>
                                      <a:gd name="connsiteX1" fmla="*/ 4334 w 13127"/>
                                      <a:gd name="connsiteY1" fmla="*/ 21668 h 117009"/>
                                      <a:gd name="connsiteX2" fmla="*/ 13001 w 13127"/>
                                      <a:gd name="connsiteY2" fmla="*/ 30336 h 117009"/>
                                      <a:gd name="connsiteX3" fmla="*/ 8667 w 13127"/>
                                      <a:gd name="connsiteY3" fmla="*/ 43336 h 117009"/>
                                      <a:gd name="connsiteX4" fmla="*/ 4334 w 13127"/>
                                      <a:gd name="connsiteY4" fmla="*/ 65005 h 117009"/>
                                      <a:gd name="connsiteX5" fmla="*/ 4334 w 13127"/>
                                      <a:gd name="connsiteY5" fmla="*/ 117009 h 117009"/>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Lst>
                                    <a:rect l="l" t="t" r="r" b="b"/>
                                    <a:pathLst>
                                      <a:path w="13127" h="117009">
                                        <a:moveTo>
                                          <a:pt x="0" y="0"/>
                                        </a:moveTo>
                                        <a:cubicBezTo>
                                          <a:pt x="1445" y="7223"/>
                                          <a:pt x="1433" y="14898"/>
                                          <a:pt x="4334" y="21668"/>
                                        </a:cubicBezTo>
                                        <a:cubicBezTo>
                                          <a:pt x="5943" y="25424"/>
                                          <a:pt x="12200" y="26329"/>
                                          <a:pt x="13001" y="30336"/>
                                        </a:cubicBezTo>
                                        <a:cubicBezTo>
                                          <a:pt x="13897" y="34815"/>
                                          <a:pt x="9775" y="38905"/>
                                          <a:pt x="8667" y="43336"/>
                                        </a:cubicBezTo>
                                        <a:cubicBezTo>
                                          <a:pt x="6881" y="50482"/>
                                          <a:pt x="4766" y="57652"/>
                                          <a:pt x="4334" y="65005"/>
                                        </a:cubicBezTo>
                                        <a:cubicBezTo>
                                          <a:pt x="3316" y="82310"/>
                                          <a:pt x="4334" y="99674"/>
                                          <a:pt x="4334" y="117009"/>
                                        </a:cubicBezTo>
                                      </a:path>
                                    </a:pathLst>
                                  </a:cu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6" name="Freeform: Shape 316"/>
                                <wps:cNvSpPr/>
                                <wps:spPr>
                                  <a:xfrm>
                                    <a:off x="108341" y="156011"/>
                                    <a:ext cx="13001" cy="117009"/>
                                  </a:xfrm>
                                  <a:custGeom>
                                    <a:avLst/>
                                    <a:gdLst>
                                      <a:gd name="connsiteX0" fmla="*/ 0 w 13001"/>
                                      <a:gd name="connsiteY0" fmla="*/ 0 h 117009"/>
                                      <a:gd name="connsiteX1" fmla="*/ 8667 w 13001"/>
                                      <a:gd name="connsiteY1" fmla="*/ 21668 h 117009"/>
                                      <a:gd name="connsiteX2" fmla="*/ 13001 w 13001"/>
                                      <a:gd name="connsiteY2" fmla="*/ 34669 h 117009"/>
                                      <a:gd name="connsiteX3" fmla="*/ 8667 w 13001"/>
                                      <a:gd name="connsiteY3" fmla="*/ 82339 h 117009"/>
                                      <a:gd name="connsiteX4" fmla="*/ 0 w 13001"/>
                                      <a:gd name="connsiteY4" fmla="*/ 108341 h 117009"/>
                                      <a:gd name="connsiteX5" fmla="*/ 8667 w 13001"/>
                                      <a:gd name="connsiteY5" fmla="*/ 117009 h 117009"/>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Lst>
                                    <a:rect l="l" t="t" r="r" b="b"/>
                                    <a:pathLst>
                                      <a:path w="13001" h="117009">
                                        <a:moveTo>
                                          <a:pt x="0" y="0"/>
                                        </a:moveTo>
                                        <a:cubicBezTo>
                                          <a:pt x="2889" y="7223"/>
                                          <a:pt x="5936" y="14384"/>
                                          <a:pt x="8667" y="21668"/>
                                        </a:cubicBezTo>
                                        <a:cubicBezTo>
                                          <a:pt x="10271" y="25945"/>
                                          <a:pt x="13001" y="30101"/>
                                          <a:pt x="13001" y="34669"/>
                                        </a:cubicBezTo>
                                        <a:cubicBezTo>
                                          <a:pt x="13001" y="50625"/>
                                          <a:pt x="11440" y="66626"/>
                                          <a:pt x="8667" y="82339"/>
                                        </a:cubicBezTo>
                                        <a:cubicBezTo>
                                          <a:pt x="7079" y="91336"/>
                                          <a:pt x="0" y="108341"/>
                                          <a:pt x="0" y="108341"/>
                                        </a:cubicBezTo>
                                        <a:lnTo>
                                          <a:pt x="8667" y="117009"/>
                                        </a:lnTo>
                                      </a:path>
                                    </a:pathLst>
                                  </a:cu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317" name="Group 317"/>
                              <wpg:cNvGrpSpPr/>
                              <wpg:grpSpPr>
                                <a:xfrm>
                                  <a:off x="469900" y="0"/>
                                  <a:ext cx="107950" cy="192405"/>
                                  <a:chOff x="0" y="0"/>
                                  <a:chExt cx="161925" cy="273020"/>
                                </a:xfrm>
                              </wpg:grpSpPr>
                              <wps:wsp>
                                <wps:cNvPr id="318" name="Oval 318"/>
                                <wps:cNvSpPr/>
                                <wps:spPr>
                                  <a:xfrm>
                                    <a:off x="0" y="0"/>
                                    <a:ext cx="161925" cy="1524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9" name="Freeform: Shape 319"/>
                                <wps:cNvSpPr/>
                                <wps:spPr>
                                  <a:xfrm>
                                    <a:off x="43336" y="147344"/>
                                    <a:ext cx="13127" cy="117009"/>
                                  </a:xfrm>
                                  <a:custGeom>
                                    <a:avLst/>
                                    <a:gdLst>
                                      <a:gd name="connsiteX0" fmla="*/ 0 w 13127"/>
                                      <a:gd name="connsiteY0" fmla="*/ 0 h 117009"/>
                                      <a:gd name="connsiteX1" fmla="*/ 4334 w 13127"/>
                                      <a:gd name="connsiteY1" fmla="*/ 21668 h 117009"/>
                                      <a:gd name="connsiteX2" fmla="*/ 13001 w 13127"/>
                                      <a:gd name="connsiteY2" fmla="*/ 30336 h 117009"/>
                                      <a:gd name="connsiteX3" fmla="*/ 8667 w 13127"/>
                                      <a:gd name="connsiteY3" fmla="*/ 43336 h 117009"/>
                                      <a:gd name="connsiteX4" fmla="*/ 4334 w 13127"/>
                                      <a:gd name="connsiteY4" fmla="*/ 65005 h 117009"/>
                                      <a:gd name="connsiteX5" fmla="*/ 4334 w 13127"/>
                                      <a:gd name="connsiteY5" fmla="*/ 117009 h 117009"/>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Lst>
                                    <a:rect l="l" t="t" r="r" b="b"/>
                                    <a:pathLst>
                                      <a:path w="13127" h="117009">
                                        <a:moveTo>
                                          <a:pt x="0" y="0"/>
                                        </a:moveTo>
                                        <a:cubicBezTo>
                                          <a:pt x="1445" y="7223"/>
                                          <a:pt x="1433" y="14898"/>
                                          <a:pt x="4334" y="21668"/>
                                        </a:cubicBezTo>
                                        <a:cubicBezTo>
                                          <a:pt x="5943" y="25424"/>
                                          <a:pt x="12200" y="26329"/>
                                          <a:pt x="13001" y="30336"/>
                                        </a:cubicBezTo>
                                        <a:cubicBezTo>
                                          <a:pt x="13897" y="34815"/>
                                          <a:pt x="9775" y="38905"/>
                                          <a:pt x="8667" y="43336"/>
                                        </a:cubicBezTo>
                                        <a:cubicBezTo>
                                          <a:pt x="6881" y="50482"/>
                                          <a:pt x="4766" y="57652"/>
                                          <a:pt x="4334" y="65005"/>
                                        </a:cubicBezTo>
                                        <a:cubicBezTo>
                                          <a:pt x="3316" y="82310"/>
                                          <a:pt x="4334" y="99674"/>
                                          <a:pt x="4334" y="117009"/>
                                        </a:cubicBezTo>
                                      </a:path>
                                    </a:pathLst>
                                  </a:cu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0" name="Freeform: Shape 320"/>
                                <wps:cNvSpPr/>
                                <wps:spPr>
                                  <a:xfrm>
                                    <a:off x="108341" y="156011"/>
                                    <a:ext cx="13001" cy="117009"/>
                                  </a:xfrm>
                                  <a:custGeom>
                                    <a:avLst/>
                                    <a:gdLst>
                                      <a:gd name="connsiteX0" fmla="*/ 0 w 13001"/>
                                      <a:gd name="connsiteY0" fmla="*/ 0 h 117009"/>
                                      <a:gd name="connsiteX1" fmla="*/ 8667 w 13001"/>
                                      <a:gd name="connsiteY1" fmla="*/ 21668 h 117009"/>
                                      <a:gd name="connsiteX2" fmla="*/ 13001 w 13001"/>
                                      <a:gd name="connsiteY2" fmla="*/ 34669 h 117009"/>
                                      <a:gd name="connsiteX3" fmla="*/ 8667 w 13001"/>
                                      <a:gd name="connsiteY3" fmla="*/ 82339 h 117009"/>
                                      <a:gd name="connsiteX4" fmla="*/ 0 w 13001"/>
                                      <a:gd name="connsiteY4" fmla="*/ 108341 h 117009"/>
                                      <a:gd name="connsiteX5" fmla="*/ 8667 w 13001"/>
                                      <a:gd name="connsiteY5" fmla="*/ 117009 h 117009"/>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Lst>
                                    <a:rect l="l" t="t" r="r" b="b"/>
                                    <a:pathLst>
                                      <a:path w="13001" h="117009">
                                        <a:moveTo>
                                          <a:pt x="0" y="0"/>
                                        </a:moveTo>
                                        <a:cubicBezTo>
                                          <a:pt x="2889" y="7223"/>
                                          <a:pt x="5936" y="14384"/>
                                          <a:pt x="8667" y="21668"/>
                                        </a:cubicBezTo>
                                        <a:cubicBezTo>
                                          <a:pt x="10271" y="25945"/>
                                          <a:pt x="13001" y="30101"/>
                                          <a:pt x="13001" y="34669"/>
                                        </a:cubicBezTo>
                                        <a:cubicBezTo>
                                          <a:pt x="13001" y="50625"/>
                                          <a:pt x="11440" y="66626"/>
                                          <a:pt x="8667" y="82339"/>
                                        </a:cubicBezTo>
                                        <a:cubicBezTo>
                                          <a:pt x="7079" y="91336"/>
                                          <a:pt x="0" y="108341"/>
                                          <a:pt x="0" y="108341"/>
                                        </a:cubicBezTo>
                                        <a:lnTo>
                                          <a:pt x="8667" y="117009"/>
                                        </a:lnTo>
                                      </a:path>
                                    </a:pathLst>
                                  </a:cu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321" name="Group 321"/>
                              <wpg:cNvGrpSpPr/>
                              <wpg:grpSpPr>
                                <a:xfrm>
                                  <a:off x="590550" y="3175"/>
                                  <a:ext cx="107950" cy="192405"/>
                                  <a:chOff x="0" y="0"/>
                                  <a:chExt cx="161925" cy="273020"/>
                                </a:xfrm>
                              </wpg:grpSpPr>
                              <wps:wsp>
                                <wps:cNvPr id="322" name="Oval 322"/>
                                <wps:cNvSpPr/>
                                <wps:spPr>
                                  <a:xfrm>
                                    <a:off x="0" y="0"/>
                                    <a:ext cx="161925" cy="1524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3" name="Freeform: Shape 323"/>
                                <wps:cNvSpPr/>
                                <wps:spPr>
                                  <a:xfrm>
                                    <a:off x="43336" y="147344"/>
                                    <a:ext cx="13127" cy="117009"/>
                                  </a:xfrm>
                                  <a:custGeom>
                                    <a:avLst/>
                                    <a:gdLst>
                                      <a:gd name="connsiteX0" fmla="*/ 0 w 13127"/>
                                      <a:gd name="connsiteY0" fmla="*/ 0 h 117009"/>
                                      <a:gd name="connsiteX1" fmla="*/ 4334 w 13127"/>
                                      <a:gd name="connsiteY1" fmla="*/ 21668 h 117009"/>
                                      <a:gd name="connsiteX2" fmla="*/ 13001 w 13127"/>
                                      <a:gd name="connsiteY2" fmla="*/ 30336 h 117009"/>
                                      <a:gd name="connsiteX3" fmla="*/ 8667 w 13127"/>
                                      <a:gd name="connsiteY3" fmla="*/ 43336 h 117009"/>
                                      <a:gd name="connsiteX4" fmla="*/ 4334 w 13127"/>
                                      <a:gd name="connsiteY4" fmla="*/ 65005 h 117009"/>
                                      <a:gd name="connsiteX5" fmla="*/ 4334 w 13127"/>
                                      <a:gd name="connsiteY5" fmla="*/ 117009 h 117009"/>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Lst>
                                    <a:rect l="l" t="t" r="r" b="b"/>
                                    <a:pathLst>
                                      <a:path w="13127" h="117009">
                                        <a:moveTo>
                                          <a:pt x="0" y="0"/>
                                        </a:moveTo>
                                        <a:cubicBezTo>
                                          <a:pt x="1445" y="7223"/>
                                          <a:pt x="1433" y="14898"/>
                                          <a:pt x="4334" y="21668"/>
                                        </a:cubicBezTo>
                                        <a:cubicBezTo>
                                          <a:pt x="5943" y="25424"/>
                                          <a:pt x="12200" y="26329"/>
                                          <a:pt x="13001" y="30336"/>
                                        </a:cubicBezTo>
                                        <a:cubicBezTo>
                                          <a:pt x="13897" y="34815"/>
                                          <a:pt x="9775" y="38905"/>
                                          <a:pt x="8667" y="43336"/>
                                        </a:cubicBezTo>
                                        <a:cubicBezTo>
                                          <a:pt x="6881" y="50482"/>
                                          <a:pt x="4766" y="57652"/>
                                          <a:pt x="4334" y="65005"/>
                                        </a:cubicBezTo>
                                        <a:cubicBezTo>
                                          <a:pt x="3316" y="82310"/>
                                          <a:pt x="4334" y="99674"/>
                                          <a:pt x="4334" y="117009"/>
                                        </a:cubicBezTo>
                                      </a:path>
                                    </a:pathLst>
                                  </a:cu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4" name="Freeform: Shape 324"/>
                                <wps:cNvSpPr/>
                                <wps:spPr>
                                  <a:xfrm>
                                    <a:off x="108341" y="156011"/>
                                    <a:ext cx="13001" cy="117009"/>
                                  </a:xfrm>
                                  <a:custGeom>
                                    <a:avLst/>
                                    <a:gdLst>
                                      <a:gd name="connsiteX0" fmla="*/ 0 w 13001"/>
                                      <a:gd name="connsiteY0" fmla="*/ 0 h 117009"/>
                                      <a:gd name="connsiteX1" fmla="*/ 8667 w 13001"/>
                                      <a:gd name="connsiteY1" fmla="*/ 21668 h 117009"/>
                                      <a:gd name="connsiteX2" fmla="*/ 13001 w 13001"/>
                                      <a:gd name="connsiteY2" fmla="*/ 34669 h 117009"/>
                                      <a:gd name="connsiteX3" fmla="*/ 8667 w 13001"/>
                                      <a:gd name="connsiteY3" fmla="*/ 82339 h 117009"/>
                                      <a:gd name="connsiteX4" fmla="*/ 0 w 13001"/>
                                      <a:gd name="connsiteY4" fmla="*/ 108341 h 117009"/>
                                      <a:gd name="connsiteX5" fmla="*/ 8667 w 13001"/>
                                      <a:gd name="connsiteY5" fmla="*/ 117009 h 117009"/>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Lst>
                                    <a:rect l="l" t="t" r="r" b="b"/>
                                    <a:pathLst>
                                      <a:path w="13001" h="117009">
                                        <a:moveTo>
                                          <a:pt x="0" y="0"/>
                                        </a:moveTo>
                                        <a:cubicBezTo>
                                          <a:pt x="2889" y="7223"/>
                                          <a:pt x="5936" y="14384"/>
                                          <a:pt x="8667" y="21668"/>
                                        </a:cubicBezTo>
                                        <a:cubicBezTo>
                                          <a:pt x="10271" y="25945"/>
                                          <a:pt x="13001" y="30101"/>
                                          <a:pt x="13001" y="34669"/>
                                        </a:cubicBezTo>
                                        <a:cubicBezTo>
                                          <a:pt x="13001" y="50625"/>
                                          <a:pt x="11440" y="66626"/>
                                          <a:pt x="8667" y="82339"/>
                                        </a:cubicBezTo>
                                        <a:cubicBezTo>
                                          <a:pt x="7079" y="91336"/>
                                          <a:pt x="0" y="108341"/>
                                          <a:pt x="0" y="108341"/>
                                        </a:cubicBezTo>
                                        <a:lnTo>
                                          <a:pt x="8667" y="117009"/>
                                        </a:lnTo>
                                      </a:path>
                                    </a:pathLst>
                                  </a:cu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325" name="Group 325"/>
                              <wpg:cNvGrpSpPr/>
                              <wpg:grpSpPr>
                                <a:xfrm>
                                  <a:off x="704850" y="3175"/>
                                  <a:ext cx="107950" cy="192405"/>
                                  <a:chOff x="0" y="0"/>
                                  <a:chExt cx="161925" cy="273020"/>
                                </a:xfrm>
                              </wpg:grpSpPr>
                              <wps:wsp>
                                <wps:cNvPr id="326" name="Oval 326"/>
                                <wps:cNvSpPr/>
                                <wps:spPr>
                                  <a:xfrm>
                                    <a:off x="0" y="0"/>
                                    <a:ext cx="161925" cy="1524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7" name="Freeform: Shape 327"/>
                                <wps:cNvSpPr/>
                                <wps:spPr>
                                  <a:xfrm>
                                    <a:off x="43336" y="147344"/>
                                    <a:ext cx="13127" cy="117009"/>
                                  </a:xfrm>
                                  <a:custGeom>
                                    <a:avLst/>
                                    <a:gdLst>
                                      <a:gd name="connsiteX0" fmla="*/ 0 w 13127"/>
                                      <a:gd name="connsiteY0" fmla="*/ 0 h 117009"/>
                                      <a:gd name="connsiteX1" fmla="*/ 4334 w 13127"/>
                                      <a:gd name="connsiteY1" fmla="*/ 21668 h 117009"/>
                                      <a:gd name="connsiteX2" fmla="*/ 13001 w 13127"/>
                                      <a:gd name="connsiteY2" fmla="*/ 30336 h 117009"/>
                                      <a:gd name="connsiteX3" fmla="*/ 8667 w 13127"/>
                                      <a:gd name="connsiteY3" fmla="*/ 43336 h 117009"/>
                                      <a:gd name="connsiteX4" fmla="*/ 4334 w 13127"/>
                                      <a:gd name="connsiteY4" fmla="*/ 65005 h 117009"/>
                                      <a:gd name="connsiteX5" fmla="*/ 4334 w 13127"/>
                                      <a:gd name="connsiteY5" fmla="*/ 117009 h 117009"/>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Lst>
                                    <a:rect l="l" t="t" r="r" b="b"/>
                                    <a:pathLst>
                                      <a:path w="13127" h="117009">
                                        <a:moveTo>
                                          <a:pt x="0" y="0"/>
                                        </a:moveTo>
                                        <a:cubicBezTo>
                                          <a:pt x="1445" y="7223"/>
                                          <a:pt x="1433" y="14898"/>
                                          <a:pt x="4334" y="21668"/>
                                        </a:cubicBezTo>
                                        <a:cubicBezTo>
                                          <a:pt x="5943" y="25424"/>
                                          <a:pt x="12200" y="26329"/>
                                          <a:pt x="13001" y="30336"/>
                                        </a:cubicBezTo>
                                        <a:cubicBezTo>
                                          <a:pt x="13897" y="34815"/>
                                          <a:pt x="9775" y="38905"/>
                                          <a:pt x="8667" y="43336"/>
                                        </a:cubicBezTo>
                                        <a:cubicBezTo>
                                          <a:pt x="6881" y="50482"/>
                                          <a:pt x="4766" y="57652"/>
                                          <a:pt x="4334" y="65005"/>
                                        </a:cubicBezTo>
                                        <a:cubicBezTo>
                                          <a:pt x="3316" y="82310"/>
                                          <a:pt x="4334" y="99674"/>
                                          <a:pt x="4334" y="117009"/>
                                        </a:cubicBezTo>
                                      </a:path>
                                    </a:pathLst>
                                  </a:cu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8" name="Freeform: Shape 328"/>
                                <wps:cNvSpPr/>
                                <wps:spPr>
                                  <a:xfrm>
                                    <a:off x="108341" y="156011"/>
                                    <a:ext cx="13001" cy="117009"/>
                                  </a:xfrm>
                                  <a:custGeom>
                                    <a:avLst/>
                                    <a:gdLst>
                                      <a:gd name="connsiteX0" fmla="*/ 0 w 13001"/>
                                      <a:gd name="connsiteY0" fmla="*/ 0 h 117009"/>
                                      <a:gd name="connsiteX1" fmla="*/ 8667 w 13001"/>
                                      <a:gd name="connsiteY1" fmla="*/ 21668 h 117009"/>
                                      <a:gd name="connsiteX2" fmla="*/ 13001 w 13001"/>
                                      <a:gd name="connsiteY2" fmla="*/ 34669 h 117009"/>
                                      <a:gd name="connsiteX3" fmla="*/ 8667 w 13001"/>
                                      <a:gd name="connsiteY3" fmla="*/ 82339 h 117009"/>
                                      <a:gd name="connsiteX4" fmla="*/ 0 w 13001"/>
                                      <a:gd name="connsiteY4" fmla="*/ 108341 h 117009"/>
                                      <a:gd name="connsiteX5" fmla="*/ 8667 w 13001"/>
                                      <a:gd name="connsiteY5" fmla="*/ 117009 h 117009"/>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Lst>
                                    <a:rect l="l" t="t" r="r" b="b"/>
                                    <a:pathLst>
                                      <a:path w="13001" h="117009">
                                        <a:moveTo>
                                          <a:pt x="0" y="0"/>
                                        </a:moveTo>
                                        <a:cubicBezTo>
                                          <a:pt x="2889" y="7223"/>
                                          <a:pt x="5936" y="14384"/>
                                          <a:pt x="8667" y="21668"/>
                                        </a:cubicBezTo>
                                        <a:cubicBezTo>
                                          <a:pt x="10271" y="25945"/>
                                          <a:pt x="13001" y="30101"/>
                                          <a:pt x="13001" y="34669"/>
                                        </a:cubicBezTo>
                                        <a:cubicBezTo>
                                          <a:pt x="13001" y="50625"/>
                                          <a:pt x="11440" y="66626"/>
                                          <a:pt x="8667" y="82339"/>
                                        </a:cubicBezTo>
                                        <a:cubicBezTo>
                                          <a:pt x="7079" y="91336"/>
                                          <a:pt x="0" y="108341"/>
                                          <a:pt x="0" y="108341"/>
                                        </a:cubicBezTo>
                                        <a:lnTo>
                                          <a:pt x="8667" y="117009"/>
                                        </a:lnTo>
                                      </a:path>
                                    </a:pathLst>
                                  </a:cu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329" name="Group 329"/>
                              <wpg:cNvGrpSpPr/>
                              <wpg:grpSpPr>
                                <a:xfrm>
                                  <a:off x="819150" y="0"/>
                                  <a:ext cx="107950" cy="192405"/>
                                  <a:chOff x="0" y="0"/>
                                  <a:chExt cx="161925" cy="273020"/>
                                </a:xfrm>
                              </wpg:grpSpPr>
                              <wps:wsp>
                                <wps:cNvPr id="330" name="Oval 330"/>
                                <wps:cNvSpPr/>
                                <wps:spPr>
                                  <a:xfrm>
                                    <a:off x="0" y="0"/>
                                    <a:ext cx="161925" cy="1524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1" name="Freeform: Shape 331"/>
                                <wps:cNvSpPr/>
                                <wps:spPr>
                                  <a:xfrm>
                                    <a:off x="43336" y="147344"/>
                                    <a:ext cx="13127" cy="117009"/>
                                  </a:xfrm>
                                  <a:custGeom>
                                    <a:avLst/>
                                    <a:gdLst>
                                      <a:gd name="connsiteX0" fmla="*/ 0 w 13127"/>
                                      <a:gd name="connsiteY0" fmla="*/ 0 h 117009"/>
                                      <a:gd name="connsiteX1" fmla="*/ 4334 w 13127"/>
                                      <a:gd name="connsiteY1" fmla="*/ 21668 h 117009"/>
                                      <a:gd name="connsiteX2" fmla="*/ 13001 w 13127"/>
                                      <a:gd name="connsiteY2" fmla="*/ 30336 h 117009"/>
                                      <a:gd name="connsiteX3" fmla="*/ 8667 w 13127"/>
                                      <a:gd name="connsiteY3" fmla="*/ 43336 h 117009"/>
                                      <a:gd name="connsiteX4" fmla="*/ 4334 w 13127"/>
                                      <a:gd name="connsiteY4" fmla="*/ 65005 h 117009"/>
                                      <a:gd name="connsiteX5" fmla="*/ 4334 w 13127"/>
                                      <a:gd name="connsiteY5" fmla="*/ 117009 h 117009"/>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Lst>
                                    <a:rect l="l" t="t" r="r" b="b"/>
                                    <a:pathLst>
                                      <a:path w="13127" h="117009">
                                        <a:moveTo>
                                          <a:pt x="0" y="0"/>
                                        </a:moveTo>
                                        <a:cubicBezTo>
                                          <a:pt x="1445" y="7223"/>
                                          <a:pt x="1433" y="14898"/>
                                          <a:pt x="4334" y="21668"/>
                                        </a:cubicBezTo>
                                        <a:cubicBezTo>
                                          <a:pt x="5943" y="25424"/>
                                          <a:pt x="12200" y="26329"/>
                                          <a:pt x="13001" y="30336"/>
                                        </a:cubicBezTo>
                                        <a:cubicBezTo>
                                          <a:pt x="13897" y="34815"/>
                                          <a:pt x="9775" y="38905"/>
                                          <a:pt x="8667" y="43336"/>
                                        </a:cubicBezTo>
                                        <a:cubicBezTo>
                                          <a:pt x="6881" y="50482"/>
                                          <a:pt x="4766" y="57652"/>
                                          <a:pt x="4334" y="65005"/>
                                        </a:cubicBezTo>
                                        <a:cubicBezTo>
                                          <a:pt x="3316" y="82310"/>
                                          <a:pt x="4334" y="99674"/>
                                          <a:pt x="4334" y="117009"/>
                                        </a:cubicBezTo>
                                      </a:path>
                                    </a:pathLst>
                                  </a:cu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2" name="Freeform: Shape 332"/>
                                <wps:cNvSpPr/>
                                <wps:spPr>
                                  <a:xfrm>
                                    <a:off x="108341" y="156011"/>
                                    <a:ext cx="13001" cy="117009"/>
                                  </a:xfrm>
                                  <a:custGeom>
                                    <a:avLst/>
                                    <a:gdLst>
                                      <a:gd name="connsiteX0" fmla="*/ 0 w 13001"/>
                                      <a:gd name="connsiteY0" fmla="*/ 0 h 117009"/>
                                      <a:gd name="connsiteX1" fmla="*/ 8667 w 13001"/>
                                      <a:gd name="connsiteY1" fmla="*/ 21668 h 117009"/>
                                      <a:gd name="connsiteX2" fmla="*/ 13001 w 13001"/>
                                      <a:gd name="connsiteY2" fmla="*/ 34669 h 117009"/>
                                      <a:gd name="connsiteX3" fmla="*/ 8667 w 13001"/>
                                      <a:gd name="connsiteY3" fmla="*/ 82339 h 117009"/>
                                      <a:gd name="connsiteX4" fmla="*/ 0 w 13001"/>
                                      <a:gd name="connsiteY4" fmla="*/ 108341 h 117009"/>
                                      <a:gd name="connsiteX5" fmla="*/ 8667 w 13001"/>
                                      <a:gd name="connsiteY5" fmla="*/ 117009 h 117009"/>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Lst>
                                    <a:rect l="l" t="t" r="r" b="b"/>
                                    <a:pathLst>
                                      <a:path w="13001" h="117009">
                                        <a:moveTo>
                                          <a:pt x="0" y="0"/>
                                        </a:moveTo>
                                        <a:cubicBezTo>
                                          <a:pt x="2889" y="7223"/>
                                          <a:pt x="5936" y="14384"/>
                                          <a:pt x="8667" y="21668"/>
                                        </a:cubicBezTo>
                                        <a:cubicBezTo>
                                          <a:pt x="10271" y="25945"/>
                                          <a:pt x="13001" y="30101"/>
                                          <a:pt x="13001" y="34669"/>
                                        </a:cubicBezTo>
                                        <a:cubicBezTo>
                                          <a:pt x="13001" y="50625"/>
                                          <a:pt x="11440" y="66626"/>
                                          <a:pt x="8667" y="82339"/>
                                        </a:cubicBezTo>
                                        <a:cubicBezTo>
                                          <a:pt x="7079" y="91336"/>
                                          <a:pt x="0" y="108341"/>
                                          <a:pt x="0" y="108341"/>
                                        </a:cubicBezTo>
                                        <a:lnTo>
                                          <a:pt x="8667" y="117009"/>
                                        </a:lnTo>
                                      </a:path>
                                    </a:pathLst>
                                  </a:cu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333" name="Group 333"/>
                              <wpg:cNvGrpSpPr/>
                              <wpg:grpSpPr>
                                <a:xfrm>
                                  <a:off x="936625" y="0"/>
                                  <a:ext cx="107950" cy="192405"/>
                                  <a:chOff x="0" y="0"/>
                                  <a:chExt cx="161925" cy="273020"/>
                                </a:xfrm>
                              </wpg:grpSpPr>
                              <wps:wsp>
                                <wps:cNvPr id="334" name="Oval 334"/>
                                <wps:cNvSpPr/>
                                <wps:spPr>
                                  <a:xfrm>
                                    <a:off x="0" y="0"/>
                                    <a:ext cx="161925" cy="1524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5" name="Freeform: Shape 335"/>
                                <wps:cNvSpPr/>
                                <wps:spPr>
                                  <a:xfrm>
                                    <a:off x="43336" y="147344"/>
                                    <a:ext cx="13127" cy="117009"/>
                                  </a:xfrm>
                                  <a:custGeom>
                                    <a:avLst/>
                                    <a:gdLst>
                                      <a:gd name="connsiteX0" fmla="*/ 0 w 13127"/>
                                      <a:gd name="connsiteY0" fmla="*/ 0 h 117009"/>
                                      <a:gd name="connsiteX1" fmla="*/ 4334 w 13127"/>
                                      <a:gd name="connsiteY1" fmla="*/ 21668 h 117009"/>
                                      <a:gd name="connsiteX2" fmla="*/ 13001 w 13127"/>
                                      <a:gd name="connsiteY2" fmla="*/ 30336 h 117009"/>
                                      <a:gd name="connsiteX3" fmla="*/ 8667 w 13127"/>
                                      <a:gd name="connsiteY3" fmla="*/ 43336 h 117009"/>
                                      <a:gd name="connsiteX4" fmla="*/ 4334 w 13127"/>
                                      <a:gd name="connsiteY4" fmla="*/ 65005 h 117009"/>
                                      <a:gd name="connsiteX5" fmla="*/ 4334 w 13127"/>
                                      <a:gd name="connsiteY5" fmla="*/ 117009 h 117009"/>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Lst>
                                    <a:rect l="l" t="t" r="r" b="b"/>
                                    <a:pathLst>
                                      <a:path w="13127" h="117009">
                                        <a:moveTo>
                                          <a:pt x="0" y="0"/>
                                        </a:moveTo>
                                        <a:cubicBezTo>
                                          <a:pt x="1445" y="7223"/>
                                          <a:pt x="1433" y="14898"/>
                                          <a:pt x="4334" y="21668"/>
                                        </a:cubicBezTo>
                                        <a:cubicBezTo>
                                          <a:pt x="5943" y="25424"/>
                                          <a:pt x="12200" y="26329"/>
                                          <a:pt x="13001" y="30336"/>
                                        </a:cubicBezTo>
                                        <a:cubicBezTo>
                                          <a:pt x="13897" y="34815"/>
                                          <a:pt x="9775" y="38905"/>
                                          <a:pt x="8667" y="43336"/>
                                        </a:cubicBezTo>
                                        <a:cubicBezTo>
                                          <a:pt x="6881" y="50482"/>
                                          <a:pt x="4766" y="57652"/>
                                          <a:pt x="4334" y="65005"/>
                                        </a:cubicBezTo>
                                        <a:cubicBezTo>
                                          <a:pt x="3316" y="82310"/>
                                          <a:pt x="4334" y="99674"/>
                                          <a:pt x="4334" y="117009"/>
                                        </a:cubicBezTo>
                                      </a:path>
                                    </a:pathLst>
                                  </a:cu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6" name="Freeform: Shape 336"/>
                                <wps:cNvSpPr/>
                                <wps:spPr>
                                  <a:xfrm>
                                    <a:off x="108341" y="156011"/>
                                    <a:ext cx="13001" cy="117009"/>
                                  </a:xfrm>
                                  <a:custGeom>
                                    <a:avLst/>
                                    <a:gdLst>
                                      <a:gd name="connsiteX0" fmla="*/ 0 w 13001"/>
                                      <a:gd name="connsiteY0" fmla="*/ 0 h 117009"/>
                                      <a:gd name="connsiteX1" fmla="*/ 8667 w 13001"/>
                                      <a:gd name="connsiteY1" fmla="*/ 21668 h 117009"/>
                                      <a:gd name="connsiteX2" fmla="*/ 13001 w 13001"/>
                                      <a:gd name="connsiteY2" fmla="*/ 34669 h 117009"/>
                                      <a:gd name="connsiteX3" fmla="*/ 8667 w 13001"/>
                                      <a:gd name="connsiteY3" fmla="*/ 82339 h 117009"/>
                                      <a:gd name="connsiteX4" fmla="*/ 0 w 13001"/>
                                      <a:gd name="connsiteY4" fmla="*/ 108341 h 117009"/>
                                      <a:gd name="connsiteX5" fmla="*/ 8667 w 13001"/>
                                      <a:gd name="connsiteY5" fmla="*/ 117009 h 117009"/>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Lst>
                                    <a:rect l="l" t="t" r="r" b="b"/>
                                    <a:pathLst>
                                      <a:path w="13001" h="117009">
                                        <a:moveTo>
                                          <a:pt x="0" y="0"/>
                                        </a:moveTo>
                                        <a:cubicBezTo>
                                          <a:pt x="2889" y="7223"/>
                                          <a:pt x="5936" y="14384"/>
                                          <a:pt x="8667" y="21668"/>
                                        </a:cubicBezTo>
                                        <a:cubicBezTo>
                                          <a:pt x="10271" y="25945"/>
                                          <a:pt x="13001" y="30101"/>
                                          <a:pt x="13001" y="34669"/>
                                        </a:cubicBezTo>
                                        <a:cubicBezTo>
                                          <a:pt x="13001" y="50625"/>
                                          <a:pt x="11440" y="66626"/>
                                          <a:pt x="8667" y="82339"/>
                                        </a:cubicBezTo>
                                        <a:cubicBezTo>
                                          <a:pt x="7079" y="91336"/>
                                          <a:pt x="0" y="108341"/>
                                          <a:pt x="0" y="108341"/>
                                        </a:cubicBezTo>
                                        <a:lnTo>
                                          <a:pt x="8667" y="117009"/>
                                        </a:lnTo>
                                      </a:path>
                                    </a:pathLst>
                                  </a:cu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337" name="Group 337"/>
                              <wpg:cNvGrpSpPr/>
                              <wpg:grpSpPr>
                                <a:xfrm>
                                  <a:off x="1050925" y="6350"/>
                                  <a:ext cx="107950" cy="192405"/>
                                  <a:chOff x="0" y="0"/>
                                  <a:chExt cx="161925" cy="273020"/>
                                </a:xfrm>
                              </wpg:grpSpPr>
                              <wps:wsp>
                                <wps:cNvPr id="338" name="Oval 338"/>
                                <wps:cNvSpPr/>
                                <wps:spPr>
                                  <a:xfrm>
                                    <a:off x="0" y="0"/>
                                    <a:ext cx="161925" cy="1524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9" name="Freeform: Shape 339"/>
                                <wps:cNvSpPr/>
                                <wps:spPr>
                                  <a:xfrm>
                                    <a:off x="43336" y="147344"/>
                                    <a:ext cx="13127" cy="117009"/>
                                  </a:xfrm>
                                  <a:custGeom>
                                    <a:avLst/>
                                    <a:gdLst>
                                      <a:gd name="connsiteX0" fmla="*/ 0 w 13127"/>
                                      <a:gd name="connsiteY0" fmla="*/ 0 h 117009"/>
                                      <a:gd name="connsiteX1" fmla="*/ 4334 w 13127"/>
                                      <a:gd name="connsiteY1" fmla="*/ 21668 h 117009"/>
                                      <a:gd name="connsiteX2" fmla="*/ 13001 w 13127"/>
                                      <a:gd name="connsiteY2" fmla="*/ 30336 h 117009"/>
                                      <a:gd name="connsiteX3" fmla="*/ 8667 w 13127"/>
                                      <a:gd name="connsiteY3" fmla="*/ 43336 h 117009"/>
                                      <a:gd name="connsiteX4" fmla="*/ 4334 w 13127"/>
                                      <a:gd name="connsiteY4" fmla="*/ 65005 h 117009"/>
                                      <a:gd name="connsiteX5" fmla="*/ 4334 w 13127"/>
                                      <a:gd name="connsiteY5" fmla="*/ 117009 h 117009"/>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Lst>
                                    <a:rect l="l" t="t" r="r" b="b"/>
                                    <a:pathLst>
                                      <a:path w="13127" h="117009">
                                        <a:moveTo>
                                          <a:pt x="0" y="0"/>
                                        </a:moveTo>
                                        <a:cubicBezTo>
                                          <a:pt x="1445" y="7223"/>
                                          <a:pt x="1433" y="14898"/>
                                          <a:pt x="4334" y="21668"/>
                                        </a:cubicBezTo>
                                        <a:cubicBezTo>
                                          <a:pt x="5943" y="25424"/>
                                          <a:pt x="12200" y="26329"/>
                                          <a:pt x="13001" y="30336"/>
                                        </a:cubicBezTo>
                                        <a:cubicBezTo>
                                          <a:pt x="13897" y="34815"/>
                                          <a:pt x="9775" y="38905"/>
                                          <a:pt x="8667" y="43336"/>
                                        </a:cubicBezTo>
                                        <a:cubicBezTo>
                                          <a:pt x="6881" y="50482"/>
                                          <a:pt x="4766" y="57652"/>
                                          <a:pt x="4334" y="65005"/>
                                        </a:cubicBezTo>
                                        <a:cubicBezTo>
                                          <a:pt x="3316" y="82310"/>
                                          <a:pt x="4334" y="99674"/>
                                          <a:pt x="4334" y="117009"/>
                                        </a:cubicBezTo>
                                      </a:path>
                                    </a:pathLst>
                                  </a:cu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40" name="Freeform: Shape 340"/>
                                <wps:cNvSpPr/>
                                <wps:spPr>
                                  <a:xfrm>
                                    <a:off x="108341" y="156011"/>
                                    <a:ext cx="13001" cy="117009"/>
                                  </a:xfrm>
                                  <a:custGeom>
                                    <a:avLst/>
                                    <a:gdLst>
                                      <a:gd name="connsiteX0" fmla="*/ 0 w 13001"/>
                                      <a:gd name="connsiteY0" fmla="*/ 0 h 117009"/>
                                      <a:gd name="connsiteX1" fmla="*/ 8667 w 13001"/>
                                      <a:gd name="connsiteY1" fmla="*/ 21668 h 117009"/>
                                      <a:gd name="connsiteX2" fmla="*/ 13001 w 13001"/>
                                      <a:gd name="connsiteY2" fmla="*/ 34669 h 117009"/>
                                      <a:gd name="connsiteX3" fmla="*/ 8667 w 13001"/>
                                      <a:gd name="connsiteY3" fmla="*/ 82339 h 117009"/>
                                      <a:gd name="connsiteX4" fmla="*/ 0 w 13001"/>
                                      <a:gd name="connsiteY4" fmla="*/ 108341 h 117009"/>
                                      <a:gd name="connsiteX5" fmla="*/ 8667 w 13001"/>
                                      <a:gd name="connsiteY5" fmla="*/ 117009 h 117009"/>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Lst>
                                    <a:rect l="l" t="t" r="r" b="b"/>
                                    <a:pathLst>
                                      <a:path w="13001" h="117009">
                                        <a:moveTo>
                                          <a:pt x="0" y="0"/>
                                        </a:moveTo>
                                        <a:cubicBezTo>
                                          <a:pt x="2889" y="7223"/>
                                          <a:pt x="5936" y="14384"/>
                                          <a:pt x="8667" y="21668"/>
                                        </a:cubicBezTo>
                                        <a:cubicBezTo>
                                          <a:pt x="10271" y="25945"/>
                                          <a:pt x="13001" y="30101"/>
                                          <a:pt x="13001" y="34669"/>
                                        </a:cubicBezTo>
                                        <a:cubicBezTo>
                                          <a:pt x="13001" y="50625"/>
                                          <a:pt x="11440" y="66626"/>
                                          <a:pt x="8667" y="82339"/>
                                        </a:cubicBezTo>
                                        <a:cubicBezTo>
                                          <a:pt x="7079" y="91336"/>
                                          <a:pt x="0" y="108341"/>
                                          <a:pt x="0" y="108341"/>
                                        </a:cubicBezTo>
                                        <a:lnTo>
                                          <a:pt x="8667" y="117009"/>
                                        </a:lnTo>
                                      </a:path>
                                    </a:pathLst>
                                  </a:cu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341" name="Group 341"/>
                              <wpg:cNvGrpSpPr/>
                              <wpg:grpSpPr>
                                <a:xfrm>
                                  <a:off x="0" y="180975"/>
                                  <a:ext cx="1146566" cy="209008"/>
                                  <a:chOff x="0" y="0"/>
                                  <a:chExt cx="1146566" cy="209008"/>
                                </a:xfrm>
                              </wpg:grpSpPr>
                              <wpg:grpSp>
                                <wpg:cNvPr id="342" name="Group 342"/>
                                <wpg:cNvGrpSpPr/>
                                <wpg:grpSpPr>
                                  <a:xfrm>
                                    <a:off x="0" y="0"/>
                                    <a:ext cx="107950" cy="209008"/>
                                    <a:chOff x="0" y="0"/>
                                    <a:chExt cx="107950" cy="209008"/>
                                  </a:xfrm>
                                </wpg:grpSpPr>
                                <wps:wsp>
                                  <wps:cNvPr id="343" name="Oval 343"/>
                                  <wps:cNvSpPr/>
                                  <wps:spPr>
                                    <a:xfrm>
                                      <a:off x="0" y="95250"/>
                                      <a:ext cx="107950" cy="113758"/>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44" name="Freeform: Shape 344"/>
                                  <wps:cNvSpPr/>
                                  <wps:spPr>
                                    <a:xfrm>
                                      <a:off x="15875" y="0"/>
                                      <a:ext cx="19050" cy="98425"/>
                                    </a:xfrm>
                                    <a:custGeom>
                                      <a:avLst/>
                                      <a:gdLst>
                                        <a:gd name="connsiteX0" fmla="*/ 19050 w 19050"/>
                                        <a:gd name="connsiteY0" fmla="*/ 98425 h 98425"/>
                                        <a:gd name="connsiteX1" fmla="*/ 15875 w 19050"/>
                                        <a:gd name="connsiteY1" fmla="*/ 57150 h 98425"/>
                                        <a:gd name="connsiteX2" fmla="*/ 3175 w 19050"/>
                                        <a:gd name="connsiteY2" fmla="*/ 38100 h 98425"/>
                                        <a:gd name="connsiteX3" fmla="*/ 0 w 19050"/>
                                        <a:gd name="connsiteY3" fmla="*/ 28575 h 98425"/>
                                        <a:gd name="connsiteX4" fmla="*/ 6350 w 19050"/>
                                        <a:gd name="connsiteY4" fmla="*/ 6350 h 98425"/>
                                        <a:gd name="connsiteX5" fmla="*/ 9525 w 19050"/>
                                        <a:gd name="connsiteY5" fmla="*/ 0 h 9842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Lst>
                                      <a:rect l="l" t="t" r="r" b="b"/>
                                      <a:pathLst>
                                        <a:path w="19050" h="98425">
                                          <a:moveTo>
                                            <a:pt x="19050" y="98425"/>
                                          </a:moveTo>
                                          <a:cubicBezTo>
                                            <a:pt x="17992" y="84667"/>
                                            <a:pt x="19387" y="70495"/>
                                            <a:pt x="15875" y="57150"/>
                                          </a:cubicBezTo>
                                          <a:cubicBezTo>
                                            <a:pt x="13933" y="49770"/>
                                            <a:pt x="5588" y="45340"/>
                                            <a:pt x="3175" y="38100"/>
                                          </a:cubicBezTo>
                                          <a:lnTo>
                                            <a:pt x="0" y="28575"/>
                                          </a:lnTo>
                                          <a:cubicBezTo>
                                            <a:pt x="2007" y="20547"/>
                                            <a:pt x="3313" y="13941"/>
                                            <a:pt x="6350" y="6350"/>
                                          </a:cubicBezTo>
                                          <a:cubicBezTo>
                                            <a:pt x="7229" y="4153"/>
                                            <a:pt x="8467" y="2117"/>
                                            <a:pt x="9525" y="0"/>
                                          </a:cubicBezTo>
                                        </a:path>
                                      </a:pathLst>
                                    </a:cu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45" name="Freeform: Shape 345"/>
                                  <wps:cNvSpPr/>
                                  <wps:spPr>
                                    <a:xfrm>
                                      <a:off x="66675" y="0"/>
                                      <a:ext cx="15886" cy="101600"/>
                                    </a:xfrm>
                                    <a:custGeom>
                                      <a:avLst/>
                                      <a:gdLst>
                                        <a:gd name="connsiteX0" fmla="*/ 9525 w 15886"/>
                                        <a:gd name="connsiteY0" fmla="*/ 101600 h 101600"/>
                                        <a:gd name="connsiteX1" fmla="*/ 12700 w 15886"/>
                                        <a:gd name="connsiteY1" fmla="*/ 79375 h 101600"/>
                                        <a:gd name="connsiteX2" fmla="*/ 15875 w 15886"/>
                                        <a:gd name="connsiteY2" fmla="*/ 69850 h 101600"/>
                                        <a:gd name="connsiteX3" fmla="*/ 9525 w 15886"/>
                                        <a:gd name="connsiteY3" fmla="*/ 28575 h 101600"/>
                                        <a:gd name="connsiteX4" fmla="*/ 0 w 15886"/>
                                        <a:gd name="connsiteY4" fmla="*/ 25400 h 101600"/>
                                        <a:gd name="connsiteX5" fmla="*/ 9525 w 15886"/>
                                        <a:gd name="connsiteY5" fmla="*/ 0 h 10160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Lst>
                                      <a:rect l="l" t="t" r="r" b="b"/>
                                      <a:pathLst>
                                        <a:path w="15886" h="101600">
                                          <a:moveTo>
                                            <a:pt x="9525" y="101600"/>
                                          </a:moveTo>
                                          <a:cubicBezTo>
                                            <a:pt x="10583" y="94192"/>
                                            <a:pt x="11232" y="86713"/>
                                            <a:pt x="12700" y="79375"/>
                                          </a:cubicBezTo>
                                          <a:cubicBezTo>
                                            <a:pt x="13356" y="76093"/>
                                            <a:pt x="16084" y="73190"/>
                                            <a:pt x="15875" y="69850"/>
                                          </a:cubicBezTo>
                                          <a:cubicBezTo>
                                            <a:pt x="15007" y="55957"/>
                                            <a:pt x="14207" y="41684"/>
                                            <a:pt x="9525" y="28575"/>
                                          </a:cubicBezTo>
                                          <a:cubicBezTo>
                                            <a:pt x="8399" y="25423"/>
                                            <a:pt x="3175" y="26458"/>
                                            <a:pt x="0" y="25400"/>
                                          </a:cubicBezTo>
                                          <a:cubicBezTo>
                                            <a:pt x="3667" y="3397"/>
                                            <a:pt x="-1377" y="10902"/>
                                            <a:pt x="9525" y="0"/>
                                          </a:cubicBezTo>
                                        </a:path>
                                      </a:pathLst>
                                    </a:cu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346" name="Group 346"/>
                                <wpg:cNvGrpSpPr/>
                                <wpg:grpSpPr>
                                  <a:xfrm rot="10800000">
                                    <a:off x="120650" y="15875"/>
                                    <a:ext cx="108341" cy="192847"/>
                                    <a:chOff x="0" y="0"/>
                                    <a:chExt cx="161925" cy="273020"/>
                                  </a:xfrm>
                                </wpg:grpSpPr>
                                <wps:wsp>
                                  <wps:cNvPr id="347" name="Oval 347"/>
                                  <wps:cNvSpPr/>
                                  <wps:spPr>
                                    <a:xfrm>
                                      <a:off x="0" y="0"/>
                                      <a:ext cx="161925" cy="1524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48" name="Freeform: Shape 348"/>
                                  <wps:cNvSpPr/>
                                  <wps:spPr>
                                    <a:xfrm>
                                      <a:off x="43336" y="147344"/>
                                      <a:ext cx="13127" cy="117009"/>
                                    </a:xfrm>
                                    <a:custGeom>
                                      <a:avLst/>
                                      <a:gdLst>
                                        <a:gd name="connsiteX0" fmla="*/ 0 w 13127"/>
                                        <a:gd name="connsiteY0" fmla="*/ 0 h 117009"/>
                                        <a:gd name="connsiteX1" fmla="*/ 4334 w 13127"/>
                                        <a:gd name="connsiteY1" fmla="*/ 21668 h 117009"/>
                                        <a:gd name="connsiteX2" fmla="*/ 13001 w 13127"/>
                                        <a:gd name="connsiteY2" fmla="*/ 30336 h 117009"/>
                                        <a:gd name="connsiteX3" fmla="*/ 8667 w 13127"/>
                                        <a:gd name="connsiteY3" fmla="*/ 43336 h 117009"/>
                                        <a:gd name="connsiteX4" fmla="*/ 4334 w 13127"/>
                                        <a:gd name="connsiteY4" fmla="*/ 65005 h 117009"/>
                                        <a:gd name="connsiteX5" fmla="*/ 4334 w 13127"/>
                                        <a:gd name="connsiteY5" fmla="*/ 117009 h 117009"/>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Lst>
                                      <a:rect l="l" t="t" r="r" b="b"/>
                                      <a:pathLst>
                                        <a:path w="13127" h="117009">
                                          <a:moveTo>
                                            <a:pt x="0" y="0"/>
                                          </a:moveTo>
                                          <a:cubicBezTo>
                                            <a:pt x="1445" y="7223"/>
                                            <a:pt x="1433" y="14898"/>
                                            <a:pt x="4334" y="21668"/>
                                          </a:cubicBezTo>
                                          <a:cubicBezTo>
                                            <a:pt x="5943" y="25424"/>
                                            <a:pt x="12200" y="26329"/>
                                            <a:pt x="13001" y="30336"/>
                                          </a:cubicBezTo>
                                          <a:cubicBezTo>
                                            <a:pt x="13897" y="34815"/>
                                            <a:pt x="9775" y="38905"/>
                                            <a:pt x="8667" y="43336"/>
                                          </a:cubicBezTo>
                                          <a:cubicBezTo>
                                            <a:pt x="6881" y="50482"/>
                                            <a:pt x="4766" y="57652"/>
                                            <a:pt x="4334" y="65005"/>
                                          </a:cubicBezTo>
                                          <a:cubicBezTo>
                                            <a:pt x="3316" y="82310"/>
                                            <a:pt x="4334" y="99674"/>
                                            <a:pt x="4334" y="117009"/>
                                          </a:cubicBezTo>
                                        </a:path>
                                      </a:pathLst>
                                    </a:cu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49" name="Freeform: Shape 349"/>
                                  <wps:cNvSpPr/>
                                  <wps:spPr>
                                    <a:xfrm>
                                      <a:off x="108341" y="156011"/>
                                      <a:ext cx="13001" cy="117009"/>
                                    </a:xfrm>
                                    <a:custGeom>
                                      <a:avLst/>
                                      <a:gdLst>
                                        <a:gd name="connsiteX0" fmla="*/ 0 w 13001"/>
                                        <a:gd name="connsiteY0" fmla="*/ 0 h 117009"/>
                                        <a:gd name="connsiteX1" fmla="*/ 8667 w 13001"/>
                                        <a:gd name="connsiteY1" fmla="*/ 21668 h 117009"/>
                                        <a:gd name="connsiteX2" fmla="*/ 13001 w 13001"/>
                                        <a:gd name="connsiteY2" fmla="*/ 34669 h 117009"/>
                                        <a:gd name="connsiteX3" fmla="*/ 8667 w 13001"/>
                                        <a:gd name="connsiteY3" fmla="*/ 82339 h 117009"/>
                                        <a:gd name="connsiteX4" fmla="*/ 0 w 13001"/>
                                        <a:gd name="connsiteY4" fmla="*/ 108341 h 117009"/>
                                        <a:gd name="connsiteX5" fmla="*/ 8667 w 13001"/>
                                        <a:gd name="connsiteY5" fmla="*/ 117009 h 117009"/>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Lst>
                                      <a:rect l="l" t="t" r="r" b="b"/>
                                      <a:pathLst>
                                        <a:path w="13001" h="117009">
                                          <a:moveTo>
                                            <a:pt x="0" y="0"/>
                                          </a:moveTo>
                                          <a:cubicBezTo>
                                            <a:pt x="2889" y="7223"/>
                                            <a:pt x="5936" y="14384"/>
                                            <a:pt x="8667" y="21668"/>
                                          </a:cubicBezTo>
                                          <a:cubicBezTo>
                                            <a:pt x="10271" y="25945"/>
                                            <a:pt x="13001" y="30101"/>
                                            <a:pt x="13001" y="34669"/>
                                          </a:cubicBezTo>
                                          <a:cubicBezTo>
                                            <a:pt x="13001" y="50625"/>
                                            <a:pt x="11440" y="66626"/>
                                            <a:pt x="8667" y="82339"/>
                                          </a:cubicBezTo>
                                          <a:cubicBezTo>
                                            <a:pt x="7079" y="91336"/>
                                            <a:pt x="0" y="108341"/>
                                            <a:pt x="0" y="108341"/>
                                          </a:cubicBezTo>
                                          <a:lnTo>
                                            <a:pt x="8667" y="117009"/>
                                          </a:lnTo>
                                        </a:path>
                                      </a:pathLst>
                                    </a:cu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350" name="Group 350"/>
                                <wpg:cNvGrpSpPr/>
                                <wpg:grpSpPr>
                                  <a:xfrm rot="10800000">
                                    <a:off x="234950" y="15875"/>
                                    <a:ext cx="108341" cy="192847"/>
                                    <a:chOff x="0" y="0"/>
                                    <a:chExt cx="161925" cy="273020"/>
                                  </a:xfrm>
                                </wpg:grpSpPr>
                                <wps:wsp>
                                  <wps:cNvPr id="351" name="Oval 351"/>
                                  <wps:cNvSpPr/>
                                  <wps:spPr>
                                    <a:xfrm>
                                      <a:off x="0" y="0"/>
                                      <a:ext cx="161925" cy="1524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2" name="Freeform: Shape 352"/>
                                  <wps:cNvSpPr/>
                                  <wps:spPr>
                                    <a:xfrm>
                                      <a:off x="43336" y="147344"/>
                                      <a:ext cx="13127" cy="117009"/>
                                    </a:xfrm>
                                    <a:custGeom>
                                      <a:avLst/>
                                      <a:gdLst>
                                        <a:gd name="connsiteX0" fmla="*/ 0 w 13127"/>
                                        <a:gd name="connsiteY0" fmla="*/ 0 h 117009"/>
                                        <a:gd name="connsiteX1" fmla="*/ 4334 w 13127"/>
                                        <a:gd name="connsiteY1" fmla="*/ 21668 h 117009"/>
                                        <a:gd name="connsiteX2" fmla="*/ 13001 w 13127"/>
                                        <a:gd name="connsiteY2" fmla="*/ 30336 h 117009"/>
                                        <a:gd name="connsiteX3" fmla="*/ 8667 w 13127"/>
                                        <a:gd name="connsiteY3" fmla="*/ 43336 h 117009"/>
                                        <a:gd name="connsiteX4" fmla="*/ 4334 w 13127"/>
                                        <a:gd name="connsiteY4" fmla="*/ 65005 h 117009"/>
                                        <a:gd name="connsiteX5" fmla="*/ 4334 w 13127"/>
                                        <a:gd name="connsiteY5" fmla="*/ 117009 h 117009"/>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Lst>
                                      <a:rect l="l" t="t" r="r" b="b"/>
                                      <a:pathLst>
                                        <a:path w="13127" h="117009">
                                          <a:moveTo>
                                            <a:pt x="0" y="0"/>
                                          </a:moveTo>
                                          <a:cubicBezTo>
                                            <a:pt x="1445" y="7223"/>
                                            <a:pt x="1433" y="14898"/>
                                            <a:pt x="4334" y="21668"/>
                                          </a:cubicBezTo>
                                          <a:cubicBezTo>
                                            <a:pt x="5943" y="25424"/>
                                            <a:pt x="12200" y="26329"/>
                                            <a:pt x="13001" y="30336"/>
                                          </a:cubicBezTo>
                                          <a:cubicBezTo>
                                            <a:pt x="13897" y="34815"/>
                                            <a:pt x="9775" y="38905"/>
                                            <a:pt x="8667" y="43336"/>
                                          </a:cubicBezTo>
                                          <a:cubicBezTo>
                                            <a:pt x="6881" y="50482"/>
                                            <a:pt x="4766" y="57652"/>
                                            <a:pt x="4334" y="65005"/>
                                          </a:cubicBezTo>
                                          <a:cubicBezTo>
                                            <a:pt x="3316" y="82310"/>
                                            <a:pt x="4334" y="99674"/>
                                            <a:pt x="4334" y="117009"/>
                                          </a:cubicBezTo>
                                        </a:path>
                                      </a:pathLst>
                                    </a:cu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3" name="Freeform: Shape 353"/>
                                  <wps:cNvSpPr/>
                                  <wps:spPr>
                                    <a:xfrm>
                                      <a:off x="108341" y="156011"/>
                                      <a:ext cx="13001" cy="117009"/>
                                    </a:xfrm>
                                    <a:custGeom>
                                      <a:avLst/>
                                      <a:gdLst>
                                        <a:gd name="connsiteX0" fmla="*/ 0 w 13001"/>
                                        <a:gd name="connsiteY0" fmla="*/ 0 h 117009"/>
                                        <a:gd name="connsiteX1" fmla="*/ 8667 w 13001"/>
                                        <a:gd name="connsiteY1" fmla="*/ 21668 h 117009"/>
                                        <a:gd name="connsiteX2" fmla="*/ 13001 w 13001"/>
                                        <a:gd name="connsiteY2" fmla="*/ 34669 h 117009"/>
                                        <a:gd name="connsiteX3" fmla="*/ 8667 w 13001"/>
                                        <a:gd name="connsiteY3" fmla="*/ 82339 h 117009"/>
                                        <a:gd name="connsiteX4" fmla="*/ 0 w 13001"/>
                                        <a:gd name="connsiteY4" fmla="*/ 108341 h 117009"/>
                                        <a:gd name="connsiteX5" fmla="*/ 8667 w 13001"/>
                                        <a:gd name="connsiteY5" fmla="*/ 117009 h 117009"/>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Lst>
                                      <a:rect l="l" t="t" r="r" b="b"/>
                                      <a:pathLst>
                                        <a:path w="13001" h="117009">
                                          <a:moveTo>
                                            <a:pt x="0" y="0"/>
                                          </a:moveTo>
                                          <a:cubicBezTo>
                                            <a:pt x="2889" y="7223"/>
                                            <a:pt x="5936" y="14384"/>
                                            <a:pt x="8667" y="21668"/>
                                          </a:cubicBezTo>
                                          <a:cubicBezTo>
                                            <a:pt x="10271" y="25945"/>
                                            <a:pt x="13001" y="30101"/>
                                            <a:pt x="13001" y="34669"/>
                                          </a:cubicBezTo>
                                          <a:cubicBezTo>
                                            <a:pt x="13001" y="50625"/>
                                            <a:pt x="11440" y="66626"/>
                                            <a:pt x="8667" y="82339"/>
                                          </a:cubicBezTo>
                                          <a:cubicBezTo>
                                            <a:pt x="7079" y="91336"/>
                                            <a:pt x="0" y="108341"/>
                                            <a:pt x="0" y="108341"/>
                                          </a:cubicBezTo>
                                          <a:lnTo>
                                            <a:pt x="8667" y="117009"/>
                                          </a:lnTo>
                                        </a:path>
                                      </a:pathLst>
                                    </a:cu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354" name="Group 354"/>
                                <wpg:cNvGrpSpPr/>
                                <wpg:grpSpPr>
                                  <a:xfrm rot="10800000">
                                    <a:off x="352425" y="15875"/>
                                    <a:ext cx="108341" cy="192847"/>
                                    <a:chOff x="0" y="0"/>
                                    <a:chExt cx="161925" cy="273020"/>
                                  </a:xfrm>
                                </wpg:grpSpPr>
                                <wps:wsp>
                                  <wps:cNvPr id="355" name="Oval 355"/>
                                  <wps:cNvSpPr/>
                                  <wps:spPr>
                                    <a:xfrm>
                                      <a:off x="0" y="0"/>
                                      <a:ext cx="161925" cy="1524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6" name="Freeform: Shape 356"/>
                                  <wps:cNvSpPr/>
                                  <wps:spPr>
                                    <a:xfrm>
                                      <a:off x="43336" y="147344"/>
                                      <a:ext cx="13127" cy="117009"/>
                                    </a:xfrm>
                                    <a:custGeom>
                                      <a:avLst/>
                                      <a:gdLst>
                                        <a:gd name="connsiteX0" fmla="*/ 0 w 13127"/>
                                        <a:gd name="connsiteY0" fmla="*/ 0 h 117009"/>
                                        <a:gd name="connsiteX1" fmla="*/ 4334 w 13127"/>
                                        <a:gd name="connsiteY1" fmla="*/ 21668 h 117009"/>
                                        <a:gd name="connsiteX2" fmla="*/ 13001 w 13127"/>
                                        <a:gd name="connsiteY2" fmla="*/ 30336 h 117009"/>
                                        <a:gd name="connsiteX3" fmla="*/ 8667 w 13127"/>
                                        <a:gd name="connsiteY3" fmla="*/ 43336 h 117009"/>
                                        <a:gd name="connsiteX4" fmla="*/ 4334 w 13127"/>
                                        <a:gd name="connsiteY4" fmla="*/ 65005 h 117009"/>
                                        <a:gd name="connsiteX5" fmla="*/ 4334 w 13127"/>
                                        <a:gd name="connsiteY5" fmla="*/ 117009 h 117009"/>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Lst>
                                      <a:rect l="l" t="t" r="r" b="b"/>
                                      <a:pathLst>
                                        <a:path w="13127" h="117009">
                                          <a:moveTo>
                                            <a:pt x="0" y="0"/>
                                          </a:moveTo>
                                          <a:cubicBezTo>
                                            <a:pt x="1445" y="7223"/>
                                            <a:pt x="1433" y="14898"/>
                                            <a:pt x="4334" y="21668"/>
                                          </a:cubicBezTo>
                                          <a:cubicBezTo>
                                            <a:pt x="5943" y="25424"/>
                                            <a:pt x="12200" y="26329"/>
                                            <a:pt x="13001" y="30336"/>
                                          </a:cubicBezTo>
                                          <a:cubicBezTo>
                                            <a:pt x="13897" y="34815"/>
                                            <a:pt x="9775" y="38905"/>
                                            <a:pt x="8667" y="43336"/>
                                          </a:cubicBezTo>
                                          <a:cubicBezTo>
                                            <a:pt x="6881" y="50482"/>
                                            <a:pt x="4766" y="57652"/>
                                            <a:pt x="4334" y="65005"/>
                                          </a:cubicBezTo>
                                          <a:cubicBezTo>
                                            <a:pt x="3316" y="82310"/>
                                            <a:pt x="4334" y="99674"/>
                                            <a:pt x="4334" y="117009"/>
                                          </a:cubicBezTo>
                                        </a:path>
                                      </a:pathLst>
                                    </a:cu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7" name="Freeform: Shape 357"/>
                                  <wps:cNvSpPr/>
                                  <wps:spPr>
                                    <a:xfrm>
                                      <a:off x="108341" y="156011"/>
                                      <a:ext cx="13001" cy="117009"/>
                                    </a:xfrm>
                                    <a:custGeom>
                                      <a:avLst/>
                                      <a:gdLst>
                                        <a:gd name="connsiteX0" fmla="*/ 0 w 13001"/>
                                        <a:gd name="connsiteY0" fmla="*/ 0 h 117009"/>
                                        <a:gd name="connsiteX1" fmla="*/ 8667 w 13001"/>
                                        <a:gd name="connsiteY1" fmla="*/ 21668 h 117009"/>
                                        <a:gd name="connsiteX2" fmla="*/ 13001 w 13001"/>
                                        <a:gd name="connsiteY2" fmla="*/ 34669 h 117009"/>
                                        <a:gd name="connsiteX3" fmla="*/ 8667 w 13001"/>
                                        <a:gd name="connsiteY3" fmla="*/ 82339 h 117009"/>
                                        <a:gd name="connsiteX4" fmla="*/ 0 w 13001"/>
                                        <a:gd name="connsiteY4" fmla="*/ 108341 h 117009"/>
                                        <a:gd name="connsiteX5" fmla="*/ 8667 w 13001"/>
                                        <a:gd name="connsiteY5" fmla="*/ 117009 h 117009"/>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Lst>
                                      <a:rect l="l" t="t" r="r" b="b"/>
                                      <a:pathLst>
                                        <a:path w="13001" h="117009">
                                          <a:moveTo>
                                            <a:pt x="0" y="0"/>
                                          </a:moveTo>
                                          <a:cubicBezTo>
                                            <a:pt x="2889" y="7223"/>
                                            <a:pt x="5936" y="14384"/>
                                            <a:pt x="8667" y="21668"/>
                                          </a:cubicBezTo>
                                          <a:cubicBezTo>
                                            <a:pt x="10271" y="25945"/>
                                            <a:pt x="13001" y="30101"/>
                                            <a:pt x="13001" y="34669"/>
                                          </a:cubicBezTo>
                                          <a:cubicBezTo>
                                            <a:pt x="13001" y="50625"/>
                                            <a:pt x="11440" y="66626"/>
                                            <a:pt x="8667" y="82339"/>
                                          </a:cubicBezTo>
                                          <a:cubicBezTo>
                                            <a:pt x="7079" y="91336"/>
                                            <a:pt x="0" y="108341"/>
                                            <a:pt x="0" y="108341"/>
                                          </a:cubicBezTo>
                                          <a:lnTo>
                                            <a:pt x="8667" y="117009"/>
                                          </a:lnTo>
                                        </a:path>
                                      </a:pathLst>
                                    </a:cu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358" name="Group 358"/>
                                <wpg:cNvGrpSpPr/>
                                <wpg:grpSpPr>
                                  <a:xfrm rot="10800000">
                                    <a:off x="466725" y="12700"/>
                                    <a:ext cx="108341" cy="192847"/>
                                    <a:chOff x="0" y="0"/>
                                    <a:chExt cx="161925" cy="273020"/>
                                  </a:xfrm>
                                </wpg:grpSpPr>
                                <wps:wsp>
                                  <wps:cNvPr id="359" name="Oval 359"/>
                                  <wps:cNvSpPr/>
                                  <wps:spPr>
                                    <a:xfrm>
                                      <a:off x="0" y="0"/>
                                      <a:ext cx="161925" cy="1524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0" name="Freeform: Shape 360"/>
                                  <wps:cNvSpPr/>
                                  <wps:spPr>
                                    <a:xfrm>
                                      <a:off x="43336" y="147344"/>
                                      <a:ext cx="13127" cy="117009"/>
                                    </a:xfrm>
                                    <a:custGeom>
                                      <a:avLst/>
                                      <a:gdLst>
                                        <a:gd name="connsiteX0" fmla="*/ 0 w 13127"/>
                                        <a:gd name="connsiteY0" fmla="*/ 0 h 117009"/>
                                        <a:gd name="connsiteX1" fmla="*/ 4334 w 13127"/>
                                        <a:gd name="connsiteY1" fmla="*/ 21668 h 117009"/>
                                        <a:gd name="connsiteX2" fmla="*/ 13001 w 13127"/>
                                        <a:gd name="connsiteY2" fmla="*/ 30336 h 117009"/>
                                        <a:gd name="connsiteX3" fmla="*/ 8667 w 13127"/>
                                        <a:gd name="connsiteY3" fmla="*/ 43336 h 117009"/>
                                        <a:gd name="connsiteX4" fmla="*/ 4334 w 13127"/>
                                        <a:gd name="connsiteY4" fmla="*/ 65005 h 117009"/>
                                        <a:gd name="connsiteX5" fmla="*/ 4334 w 13127"/>
                                        <a:gd name="connsiteY5" fmla="*/ 117009 h 117009"/>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Lst>
                                      <a:rect l="l" t="t" r="r" b="b"/>
                                      <a:pathLst>
                                        <a:path w="13127" h="117009">
                                          <a:moveTo>
                                            <a:pt x="0" y="0"/>
                                          </a:moveTo>
                                          <a:cubicBezTo>
                                            <a:pt x="1445" y="7223"/>
                                            <a:pt x="1433" y="14898"/>
                                            <a:pt x="4334" y="21668"/>
                                          </a:cubicBezTo>
                                          <a:cubicBezTo>
                                            <a:pt x="5943" y="25424"/>
                                            <a:pt x="12200" y="26329"/>
                                            <a:pt x="13001" y="30336"/>
                                          </a:cubicBezTo>
                                          <a:cubicBezTo>
                                            <a:pt x="13897" y="34815"/>
                                            <a:pt x="9775" y="38905"/>
                                            <a:pt x="8667" y="43336"/>
                                          </a:cubicBezTo>
                                          <a:cubicBezTo>
                                            <a:pt x="6881" y="50482"/>
                                            <a:pt x="4766" y="57652"/>
                                            <a:pt x="4334" y="65005"/>
                                          </a:cubicBezTo>
                                          <a:cubicBezTo>
                                            <a:pt x="3316" y="82310"/>
                                            <a:pt x="4334" y="99674"/>
                                            <a:pt x="4334" y="117009"/>
                                          </a:cubicBezTo>
                                        </a:path>
                                      </a:pathLst>
                                    </a:cu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1" name="Freeform: Shape 361"/>
                                  <wps:cNvSpPr/>
                                  <wps:spPr>
                                    <a:xfrm>
                                      <a:off x="108341" y="156011"/>
                                      <a:ext cx="13001" cy="117009"/>
                                    </a:xfrm>
                                    <a:custGeom>
                                      <a:avLst/>
                                      <a:gdLst>
                                        <a:gd name="connsiteX0" fmla="*/ 0 w 13001"/>
                                        <a:gd name="connsiteY0" fmla="*/ 0 h 117009"/>
                                        <a:gd name="connsiteX1" fmla="*/ 8667 w 13001"/>
                                        <a:gd name="connsiteY1" fmla="*/ 21668 h 117009"/>
                                        <a:gd name="connsiteX2" fmla="*/ 13001 w 13001"/>
                                        <a:gd name="connsiteY2" fmla="*/ 34669 h 117009"/>
                                        <a:gd name="connsiteX3" fmla="*/ 8667 w 13001"/>
                                        <a:gd name="connsiteY3" fmla="*/ 82339 h 117009"/>
                                        <a:gd name="connsiteX4" fmla="*/ 0 w 13001"/>
                                        <a:gd name="connsiteY4" fmla="*/ 108341 h 117009"/>
                                        <a:gd name="connsiteX5" fmla="*/ 8667 w 13001"/>
                                        <a:gd name="connsiteY5" fmla="*/ 117009 h 117009"/>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Lst>
                                      <a:rect l="l" t="t" r="r" b="b"/>
                                      <a:pathLst>
                                        <a:path w="13001" h="117009">
                                          <a:moveTo>
                                            <a:pt x="0" y="0"/>
                                          </a:moveTo>
                                          <a:cubicBezTo>
                                            <a:pt x="2889" y="7223"/>
                                            <a:pt x="5936" y="14384"/>
                                            <a:pt x="8667" y="21668"/>
                                          </a:cubicBezTo>
                                          <a:cubicBezTo>
                                            <a:pt x="10271" y="25945"/>
                                            <a:pt x="13001" y="30101"/>
                                            <a:pt x="13001" y="34669"/>
                                          </a:cubicBezTo>
                                          <a:cubicBezTo>
                                            <a:pt x="13001" y="50625"/>
                                            <a:pt x="11440" y="66626"/>
                                            <a:pt x="8667" y="82339"/>
                                          </a:cubicBezTo>
                                          <a:cubicBezTo>
                                            <a:pt x="7079" y="91336"/>
                                            <a:pt x="0" y="108341"/>
                                            <a:pt x="0" y="108341"/>
                                          </a:cubicBezTo>
                                          <a:lnTo>
                                            <a:pt x="8667" y="117009"/>
                                          </a:lnTo>
                                        </a:path>
                                      </a:pathLst>
                                    </a:cu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362" name="Group 362"/>
                                <wpg:cNvGrpSpPr/>
                                <wpg:grpSpPr>
                                  <a:xfrm rot="10800000">
                                    <a:off x="581025" y="15875"/>
                                    <a:ext cx="108341" cy="192847"/>
                                    <a:chOff x="0" y="0"/>
                                    <a:chExt cx="161925" cy="273020"/>
                                  </a:xfrm>
                                </wpg:grpSpPr>
                                <wps:wsp>
                                  <wps:cNvPr id="363" name="Oval 363"/>
                                  <wps:cNvSpPr/>
                                  <wps:spPr>
                                    <a:xfrm>
                                      <a:off x="0" y="0"/>
                                      <a:ext cx="161925" cy="1524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4" name="Freeform: Shape 364"/>
                                  <wps:cNvSpPr/>
                                  <wps:spPr>
                                    <a:xfrm>
                                      <a:off x="43336" y="147344"/>
                                      <a:ext cx="13127" cy="117009"/>
                                    </a:xfrm>
                                    <a:custGeom>
                                      <a:avLst/>
                                      <a:gdLst>
                                        <a:gd name="connsiteX0" fmla="*/ 0 w 13127"/>
                                        <a:gd name="connsiteY0" fmla="*/ 0 h 117009"/>
                                        <a:gd name="connsiteX1" fmla="*/ 4334 w 13127"/>
                                        <a:gd name="connsiteY1" fmla="*/ 21668 h 117009"/>
                                        <a:gd name="connsiteX2" fmla="*/ 13001 w 13127"/>
                                        <a:gd name="connsiteY2" fmla="*/ 30336 h 117009"/>
                                        <a:gd name="connsiteX3" fmla="*/ 8667 w 13127"/>
                                        <a:gd name="connsiteY3" fmla="*/ 43336 h 117009"/>
                                        <a:gd name="connsiteX4" fmla="*/ 4334 w 13127"/>
                                        <a:gd name="connsiteY4" fmla="*/ 65005 h 117009"/>
                                        <a:gd name="connsiteX5" fmla="*/ 4334 w 13127"/>
                                        <a:gd name="connsiteY5" fmla="*/ 117009 h 117009"/>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Lst>
                                      <a:rect l="l" t="t" r="r" b="b"/>
                                      <a:pathLst>
                                        <a:path w="13127" h="117009">
                                          <a:moveTo>
                                            <a:pt x="0" y="0"/>
                                          </a:moveTo>
                                          <a:cubicBezTo>
                                            <a:pt x="1445" y="7223"/>
                                            <a:pt x="1433" y="14898"/>
                                            <a:pt x="4334" y="21668"/>
                                          </a:cubicBezTo>
                                          <a:cubicBezTo>
                                            <a:pt x="5943" y="25424"/>
                                            <a:pt x="12200" y="26329"/>
                                            <a:pt x="13001" y="30336"/>
                                          </a:cubicBezTo>
                                          <a:cubicBezTo>
                                            <a:pt x="13897" y="34815"/>
                                            <a:pt x="9775" y="38905"/>
                                            <a:pt x="8667" y="43336"/>
                                          </a:cubicBezTo>
                                          <a:cubicBezTo>
                                            <a:pt x="6881" y="50482"/>
                                            <a:pt x="4766" y="57652"/>
                                            <a:pt x="4334" y="65005"/>
                                          </a:cubicBezTo>
                                          <a:cubicBezTo>
                                            <a:pt x="3316" y="82310"/>
                                            <a:pt x="4334" y="99674"/>
                                            <a:pt x="4334" y="117009"/>
                                          </a:cubicBezTo>
                                        </a:path>
                                      </a:pathLst>
                                    </a:cu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5" name="Freeform: Shape 365"/>
                                  <wps:cNvSpPr/>
                                  <wps:spPr>
                                    <a:xfrm>
                                      <a:off x="108341" y="156011"/>
                                      <a:ext cx="13001" cy="117009"/>
                                    </a:xfrm>
                                    <a:custGeom>
                                      <a:avLst/>
                                      <a:gdLst>
                                        <a:gd name="connsiteX0" fmla="*/ 0 w 13001"/>
                                        <a:gd name="connsiteY0" fmla="*/ 0 h 117009"/>
                                        <a:gd name="connsiteX1" fmla="*/ 8667 w 13001"/>
                                        <a:gd name="connsiteY1" fmla="*/ 21668 h 117009"/>
                                        <a:gd name="connsiteX2" fmla="*/ 13001 w 13001"/>
                                        <a:gd name="connsiteY2" fmla="*/ 34669 h 117009"/>
                                        <a:gd name="connsiteX3" fmla="*/ 8667 w 13001"/>
                                        <a:gd name="connsiteY3" fmla="*/ 82339 h 117009"/>
                                        <a:gd name="connsiteX4" fmla="*/ 0 w 13001"/>
                                        <a:gd name="connsiteY4" fmla="*/ 108341 h 117009"/>
                                        <a:gd name="connsiteX5" fmla="*/ 8667 w 13001"/>
                                        <a:gd name="connsiteY5" fmla="*/ 117009 h 117009"/>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Lst>
                                      <a:rect l="l" t="t" r="r" b="b"/>
                                      <a:pathLst>
                                        <a:path w="13001" h="117009">
                                          <a:moveTo>
                                            <a:pt x="0" y="0"/>
                                          </a:moveTo>
                                          <a:cubicBezTo>
                                            <a:pt x="2889" y="7223"/>
                                            <a:pt x="5936" y="14384"/>
                                            <a:pt x="8667" y="21668"/>
                                          </a:cubicBezTo>
                                          <a:cubicBezTo>
                                            <a:pt x="10271" y="25945"/>
                                            <a:pt x="13001" y="30101"/>
                                            <a:pt x="13001" y="34669"/>
                                          </a:cubicBezTo>
                                          <a:cubicBezTo>
                                            <a:pt x="13001" y="50625"/>
                                            <a:pt x="11440" y="66626"/>
                                            <a:pt x="8667" y="82339"/>
                                          </a:cubicBezTo>
                                          <a:cubicBezTo>
                                            <a:pt x="7079" y="91336"/>
                                            <a:pt x="0" y="108341"/>
                                            <a:pt x="0" y="108341"/>
                                          </a:cubicBezTo>
                                          <a:lnTo>
                                            <a:pt x="8667" y="117009"/>
                                          </a:lnTo>
                                        </a:path>
                                      </a:pathLst>
                                    </a:cu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366" name="Group 366"/>
                                <wpg:cNvGrpSpPr/>
                                <wpg:grpSpPr>
                                  <a:xfrm rot="10800000">
                                    <a:off x="698500" y="12700"/>
                                    <a:ext cx="108341" cy="192847"/>
                                    <a:chOff x="0" y="0"/>
                                    <a:chExt cx="161925" cy="273020"/>
                                  </a:xfrm>
                                </wpg:grpSpPr>
                                <wps:wsp>
                                  <wps:cNvPr id="367" name="Oval 367"/>
                                  <wps:cNvSpPr/>
                                  <wps:spPr>
                                    <a:xfrm>
                                      <a:off x="0" y="0"/>
                                      <a:ext cx="161925" cy="1524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8" name="Freeform: Shape 368"/>
                                  <wps:cNvSpPr/>
                                  <wps:spPr>
                                    <a:xfrm>
                                      <a:off x="43336" y="147344"/>
                                      <a:ext cx="13127" cy="117009"/>
                                    </a:xfrm>
                                    <a:custGeom>
                                      <a:avLst/>
                                      <a:gdLst>
                                        <a:gd name="connsiteX0" fmla="*/ 0 w 13127"/>
                                        <a:gd name="connsiteY0" fmla="*/ 0 h 117009"/>
                                        <a:gd name="connsiteX1" fmla="*/ 4334 w 13127"/>
                                        <a:gd name="connsiteY1" fmla="*/ 21668 h 117009"/>
                                        <a:gd name="connsiteX2" fmla="*/ 13001 w 13127"/>
                                        <a:gd name="connsiteY2" fmla="*/ 30336 h 117009"/>
                                        <a:gd name="connsiteX3" fmla="*/ 8667 w 13127"/>
                                        <a:gd name="connsiteY3" fmla="*/ 43336 h 117009"/>
                                        <a:gd name="connsiteX4" fmla="*/ 4334 w 13127"/>
                                        <a:gd name="connsiteY4" fmla="*/ 65005 h 117009"/>
                                        <a:gd name="connsiteX5" fmla="*/ 4334 w 13127"/>
                                        <a:gd name="connsiteY5" fmla="*/ 117009 h 117009"/>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Lst>
                                      <a:rect l="l" t="t" r="r" b="b"/>
                                      <a:pathLst>
                                        <a:path w="13127" h="117009">
                                          <a:moveTo>
                                            <a:pt x="0" y="0"/>
                                          </a:moveTo>
                                          <a:cubicBezTo>
                                            <a:pt x="1445" y="7223"/>
                                            <a:pt x="1433" y="14898"/>
                                            <a:pt x="4334" y="21668"/>
                                          </a:cubicBezTo>
                                          <a:cubicBezTo>
                                            <a:pt x="5943" y="25424"/>
                                            <a:pt x="12200" y="26329"/>
                                            <a:pt x="13001" y="30336"/>
                                          </a:cubicBezTo>
                                          <a:cubicBezTo>
                                            <a:pt x="13897" y="34815"/>
                                            <a:pt x="9775" y="38905"/>
                                            <a:pt x="8667" y="43336"/>
                                          </a:cubicBezTo>
                                          <a:cubicBezTo>
                                            <a:pt x="6881" y="50482"/>
                                            <a:pt x="4766" y="57652"/>
                                            <a:pt x="4334" y="65005"/>
                                          </a:cubicBezTo>
                                          <a:cubicBezTo>
                                            <a:pt x="3316" y="82310"/>
                                            <a:pt x="4334" y="99674"/>
                                            <a:pt x="4334" y="117009"/>
                                          </a:cubicBezTo>
                                        </a:path>
                                      </a:pathLst>
                                    </a:cu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9" name="Freeform: Shape 369"/>
                                  <wps:cNvSpPr/>
                                  <wps:spPr>
                                    <a:xfrm>
                                      <a:off x="108341" y="156011"/>
                                      <a:ext cx="13001" cy="117009"/>
                                    </a:xfrm>
                                    <a:custGeom>
                                      <a:avLst/>
                                      <a:gdLst>
                                        <a:gd name="connsiteX0" fmla="*/ 0 w 13001"/>
                                        <a:gd name="connsiteY0" fmla="*/ 0 h 117009"/>
                                        <a:gd name="connsiteX1" fmla="*/ 8667 w 13001"/>
                                        <a:gd name="connsiteY1" fmla="*/ 21668 h 117009"/>
                                        <a:gd name="connsiteX2" fmla="*/ 13001 w 13001"/>
                                        <a:gd name="connsiteY2" fmla="*/ 34669 h 117009"/>
                                        <a:gd name="connsiteX3" fmla="*/ 8667 w 13001"/>
                                        <a:gd name="connsiteY3" fmla="*/ 82339 h 117009"/>
                                        <a:gd name="connsiteX4" fmla="*/ 0 w 13001"/>
                                        <a:gd name="connsiteY4" fmla="*/ 108341 h 117009"/>
                                        <a:gd name="connsiteX5" fmla="*/ 8667 w 13001"/>
                                        <a:gd name="connsiteY5" fmla="*/ 117009 h 117009"/>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Lst>
                                      <a:rect l="l" t="t" r="r" b="b"/>
                                      <a:pathLst>
                                        <a:path w="13001" h="117009">
                                          <a:moveTo>
                                            <a:pt x="0" y="0"/>
                                          </a:moveTo>
                                          <a:cubicBezTo>
                                            <a:pt x="2889" y="7223"/>
                                            <a:pt x="5936" y="14384"/>
                                            <a:pt x="8667" y="21668"/>
                                          </a:cubicBezTo>
                                          <a:cubicBezTo>
                                            <a:pt x="10271" y="25945"/>
                                            <a:pt x="13001" y="30101"/>
                                            <a:pt x="13001" y="34669"/>
                                          </a:cubicBezTo>
                                          <a:cubicBezTo>
                                            <a:pt x="13001" y="50625"/>
                                            <a:pt x="11440" y="66626"/>
                                            <a:pt x="8667" y="82339"/>
                                          </a:cubicBezTo>
                                          <a:cubicBezTo>
                                            <a:pt x="7079" y="91336"/>
                                            <a:pt x="0" y="108341"/>
                                            <a:pt x="0" y="108341"/>
                                          </a:cubicBezTo>
                                          <a:lnTo>
                                            <a:pt x="8667" y="117009"/>
                                          </a:lnTo>
                                        </a:path>
                                      </a:pathLst>
                                    </a:cu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370" name="Group 370"/>
                                <wpg:cNvGrpSpPr/>
                                <wpg:grpSpPr>
                                  <a:xfrm rot="10800000">
                                    <a:off x="812800" y="15875"/>
                                    <a:ext cx="108341" cy="192847"/>
                                    <a:chOff x="0" y="0"/>
                                    <a:chExt cx="161925" cy="273020"/>
                                  </a:xfrm>
                                </wpg:grpSpPr>
                                <wps:wsp>
                                  <wps:cNvPr id="371" name="Oval 371"/>
                                  <wps:cNvSpPr/>
                                  <wps:spPr>
                                    <a:xfrm>
                                      <a:off x="0" y="0"/>
                                      <a:ext cx="161925" cy="1524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72" name="Freeform: Shape 372"/>
                                  <wps:cNvSpPr/>
                                  <wps:spPr>
                                    <a:xfrm>
                                      <a:off x="43336" y="147344"/>
                                      <a:ext cx="13127" cy="117009"/>
                                    </a:xfrm>
                                    <a:custGeom>
                                      <a:avLst/>
                                      <a:gdLst>
                                        <a:gd name="connsiteX0" fmla="*/ 0 w 13127"/>
                                        <a:gd name="connsiteY0" fmla="*/ 0 h 117009"/>
                                        <a:gd name="connsiteX1" fmla="*/ 4334 w 13127"/>
                                        <a:gd name="connsiteY1" fmla="*/ 21668 h 117009"/>
                                        <a:gd name="connsiteX2" fmla="*/ 13001 w 13127"/>
                                        <a:gd name="connsiteY2" fmla="*/ 30336 h 117009"/>
                                        <a:gd name="connsiteX3" fmla="*/ 8667 w 13127"/>
                                        <a:gd name="connsiteY3" fmla="*/ 43336 h 117009"/>
                                        <a:gd name="connsiteX4" fmla="*/ 4334 w 13127"/>
                                        <a:gd name="connsiteY4" fmla="*/ 65005 h 117009"/>
                                        <a:gd name="connsiteX5" fmla="*/ 4334 w 13127"/>
                                        <a:gd name="connsiteY5" fmla="*/ 117009 h 117009"/>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Lst>
                                      <a:rect l="l" t="t" r="r" b="b"/>
                                      <a:pathLst>
                                        <a:path w="13127" h="117009">
                                          <a:moveTo>
                                            <a:pt x="0" y="0"/>
                                          </a:moveTo>
                                          <a:cubicBezTo>
                                            <a:pt x="1445" y="7223"/>
                                            <a:pt x="1433" y="14898"/>
                                            <a:pt x="4334" y="21668"/>
                                          </a:cubicBezTo>
                                          <a:cubicBezTo>
                                            <a:pt x="5943" y="25424"/>
                                            <a:pt x="12200" y="26329"/>
                                            <a:pt x="13001" y="30336"/>
                                          </a:cubicBezTo>
                                          <a:cubicBezTo>
                                            <a:pt x="13897" y="34815"/>
                                            <a:pt x="9775" y="38905"/>
                                            <a:pt x="8667" y="43336"/>
                                          </a:cubicBezTo>
                                          <a:cubicBezTo>
                                            <a:pt x="6881" y="50482"/>
                                            <a:pt x="4766" y="57652"/>
                                            <a:pt x="4334" y="65005"/>
                                          </a:cubicBezTo>
                                          <a:cubicBezTo>
                                            <a:pt x="3316" y="82310"/>
                                            <a:pt x="4334" y="99674"/>
                                            <a:pt x="4334" y="117009"/>
                                          </a:cubicBezTo>
                                        </a:path>
                                      </a:pathLst>
                                    </a:cu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73" name="Freeform: Shape 373"/>
                                  <wps:cNvSpPr/>
                                  <wps:spPr>
                                    <a:xfrm>
                                      <a:off x="108341" y="156011"/>
                                      <a:ext cx="13001" cy="117009"/>
                                    </a:xfrm>
                                    <a:custGeom>
                                      <a:avLst/>
                                      <a:gdLst>
                                        <a:gd name="connsiteX0" fmla="*/ 0 w 13001"/>
                                        <a:gd name="connsiteY0" fmla="*/ 0 h 117009"/>
                                        <a:gd name="connsiteX1" fmla="*/ 8667 w 13001"/>
                                        <a:gd name="connsiteY1" fmla="*/ 21668 h 117009"/>
                                        <a:gd name="connsiteX2" fmla="*/ 13001 w 13001"/>
                                        <a:gd name="connsiteY2" fmla="*/ 34669 h 117009"/>
                                        <a:gd name="connsiteX3" fmla="*/ 8667 w 13001"/>
                                        <a:gd name="connsiteY3" fmla="*/ 82339 h 117009"/>
                                        <a:gd name="connsiteX4" fmla="*/ 0 w 13001"/>
                                        <a:gd name="connsiteY4" fmla="*/ 108341 h 117009"/>
                                        <a:gd name="connsiteX5" fmla="*/ 8667 w 13001"/>
                                        <a:gd name="connsiteY5" fmla="*/ 117009 h 117009"/>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Lst>
                                      <a:rect l="l" t="t" r="r" b="b"/>
                                      <a:pathLst>
                                        <a:path w="13001" h="117009">
                                          <a:moveTo>
                                            <a:pt x="0" y="0"/>
                                          </a:moveTo>
                                          <a:cubicBezTo>
                                            <a:pt x="2889" y="7223"/>
                                            <a:pt x="5936" y="14384"/>
                                            <a:pt x="8667" y="21668"/>
                                          </a:cubicBezTo>
                                          <a:cubicBezTo>
                                            <a:pt x="10271" y="25945"/>
                                            <a:pt x="13001" y="30101"/>
                                            <a:pt x="13001" y="34669"/>
                                          </a:cubicBezTo>
                                          <a:cubicBezTo>
                                            <a:pt x="13001" y="50625"/>
                                            <a:pt x="11440" y="66626"/>
                                            <a:pt x="8667" y="82339"/>
                                          </a:cubicBezTo>
                                          <a:cubicBezTo>
                                            <a:pt x="7079" y="91336"/>
                                            <a:pt x="0" y="108341"/>
                                            <a:pt x="0" y="108341"/>
                                          </a:cubicBezTo>
                                          <a:lnTo>
                                            <a:pt x="8667" y="117009"/>
                                          </a:lnTo>
                                        </a:path>
                                      </a:pathLst>
                                    </a:cu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374" name="Group 374"/>
                                <wpg:cNvGrpSpPr/>
                                <wpg:grpSpPr>
                                  <a:xfrm rot="10800000">
                                    <a:off x="923925" y="12700"/>
                                    <a:ext cx="108341" cy="192847"/>
                                    <a:chOff x="0" y="0"/>
                                    <a:chExt cx="161925" cy="273020"/>
                                  </a:xfrm>
                                </wpg:grpSpPr>
                                <wps:wsp>
                                  <wps:cNvPr id="375" name="Oval 375"/>
                                  <wps:cNvSpPr/>
                                  <wps:spPr>
                                    <a:xfrm>
                                      <a:off x="0" y="0"/>
                                      <a:ext cx="161925" cy="1524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76" name="Freeform: Shape 376"/>
                                  <wps:cNvSpPr/>
                                  <wps:spPr>
                                    <a:xfrm>
                                      <a:off x="43336" y="147344"/>
                                      <a:ext cx="13127" cy="117009"/>
                                    </a:xfrm>
                                    <a:custGeom>
                                      <a:avLst/>
                                      <a:gdLst>
                                        <a:gd name="connsiteX0" fmla="*/ 0 w 13127"/>
                                        <a:gd name="connsiteY0" fmla="*/ 0 h 117009"/>
                                        <a:gd name="connsiteX1" fmla="*/ 4334 w 13127"/>
                                        <a:gd name="connsiteY1" fmla="*/ 21668 h 117009"/>
                                        <a:gd name="connsiteX2" fmla="*/ 13001 w 13127"/>
                                        <a:gd name="connsiteY2" fmla="*/ 30336 h 117009"/>
                                        <a:gd name="connsiteX3" fmla="*/ 8667 w 13127"/>
                                        <a:gd name="connsiteY3" fmla="*/ 43336 h 117009"/>
                                        <a:gd name="connsiteX4" fmla="*/ 4334 w 13127"/>
                                        <a:gd name="connsiteY4" fmla="*/ 65005 h 117009"/>
                                        <a:gd name="connsiteX5" fmla="*/ 4334 w 13127"/>
                                        <a:gd name="connsiteY5" fmla="*/ 117009 h 117009"/>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Lst>
                                      <a:rect l="l" t="t" r="r" b="b"/>
                                      <a:pathLst>
                                        <a:path w="13127" h="117009">
                                          <a:moveTo>
                                            <a:pt x="0" y="0"/>
                                          </a:moveTo>
                                          <a:cubicBezTo>
                                            <a:pt x="1445" y="7223"/>
                                            <a:pt x="1433" y="14898"/>
                                            <a:pt x="4334" y="21668"/>
                                          </a:cubicBezTo>
                                          <a:cubicBezTo>
                                            <a:pt x="5943" y="25424"/>
                                            <a:pt x="12200" y="26329"/>
                                            <a:pt x="13001" y="30336"/>
                                          </a:cubicBezTo>
                                          <a:cubicBezTo>
                                            <a:pt x="13897" y="34815"/>
                                            <a:pt x="9775" y="38905"/>
                                            <a:pt x="8667" y="43336"/>
                                          </a:cubicBezTo>
                                          <a:cubicBezTo>
                                            <a:pt x="6881" y="50482"/>
                                            <a:pt x="4766" y="57652"/>
                                            <a:pt x="4334" y="65005"/>
                                          </a:cubicBezTo>
                                          <a:cubicBezTo>
                                            <a:pt x="3316" y="82310"/>
                                            <a:pt x="4334" y="99674"/>
                                            <a:pt x="4334" y="117009"/>
                                          </a:cubicBezTo>
                                        </a:path>
                                      </a:pathLst>
                                    </a:cu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77" name="Freeform: Shape 377"/>
                                  <wps:cNvSpPr/>
                                  <wps:spPr>
                                    <a:xfrm>
                                      <a:off x="108341" y="156011"/>
                                      <a:ext cx="13001" cy="117009"/>
                                    </a:xfrm>
                                    <a:custGeom>
                                      <a:avLst/>
                                      <a:gdLst>
                                        <a:gd name="connsiteX0" fmla="*/ 0 w 13001"/>
                                        <a:gd name="connsiteY0" fmla="*/ 0 h 117009"/>
                                        <a:gd name="connsiteX1" fmla="*/ 8667 w 13001"/>
                                        <a:gd name="connsiteY1" fmla="*/ 21668 h 117009"/>
                                        <a:gd name="connsiteX2" fmla="*/ 13001 w 13001"/>
                                        <a:gd name="connsiteY2" fmla="*/ 34669 h 117009"/>
                                        <a:gd name="connsiteX3" fmla="*/ 8667 w 13001"/>
                                        <a:gd name="connsiteY3" fmla="*/ 82339 h 117009"/>
                                        <a:gd name="connsiteX4" fmla="*/ 0 w 13001"/>
                                        <a:gd name="connsiteY4" fmla="*/ 108341 h 117009"/>
                                        <a:gd name="connsiteX5" fmla="*/ 8667 w 13001"/>
                                        <a:gd name="connsiteY5" fmla="*/ 117009 h 117009"/>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Lst>
                                      <a:rect l="l" t="t" r="r" b="b"/>
                                      <a:pathLst>
                                        <a:path w="13001" h="117009">
                                          <a:moveTo>
                                            <a:pt x="0" y="0"/>
                                          </a:moveTo>
                                          <a:cubicBezTo>
                                            <a:pt x="2889" y="7223"/>
                                            <a:pt x="5936" y="14384"/>
                                            <a:pt x="8667" y="21668"/>
                                          </a:cubicBezTo>
                                          <a:cubicBezTo>
                                            <a:pt x="10271" y="25945"/>
                                            <a:pt x="13001" y="30101"/>
                                            <a:pt x="13001" y="34669"/>
                                          </a:cubicBezTo>
                                          <a:cubicBezTo>
                                            <a:pt x="13001" y="50625"/>
                                            <a:pt x="11440" y="66626"/>
                                            <a:pt x="8667" y="82339"/>
                                          </a:cubicBezTo>
                                          <a:cubicBezTo>
                                            <a:pt x="7079" y="91336"/>
                                            <a:pt x="0" y="108341"/>
                                            <a:pt x="0" y="108341"/>
                                          </a:cubicBezTo>
                                          <a:lnTo>
                                            <a:pt x="8667" y="117009"/>
                                          </a:lnTo>
                                        </a:path>
                                      </a:pathLst>
                                    </a:cu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378" name="Group 378"/>
                                <wpg:cNvGrpSpPr/>
                                <wpg:grpSpPr>
                                  <a:xfrm rot="10800000">
                                    <a:off x="1038225" y="15875"/>
                                    <a:ext cx="108341" cy="192847"/>
                                    <a:chOff x="0" y="0"/>
                                    <a:chExt cx="161925" cy="273020"/>
                                  </a:xfrm>
                                </wpg:grpSpPr>
                                <wps:wsp>
                                  <wps:cNvPr id="379" name="Oval 379"/>
                                  <wps:cNvSpPr/>
                                  <wps:spPr>
                                    <a:xfrm>
                                      <a:off x="0" y="0"/>
                                      <a:ext cx="161925" cy="1524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0" name="Freeform: Shape 380"/>
                                  <wps:cNvSpPr/>
                                  <wps:spPr>
                                    <a:xfrm>
                                      <a:off x="43336" y="147344"/>
                                      <a:ext cx="13127" cy="117009"/>
                                    </a:xfrm>
                                    <a:custGeom>
                                      <a:avLst/>
                                      <a:gdLst>
                                        <a:gd name="connsiteX0" fmla="*/ 0 w 13127"/>
                                        <a:gd name="connsiteY0" fmla="*/ 0 h 117009"/>
                                        <a:gd name="connsiteX1" fmla="*/ 4334 w 13127"/>
                                        <a:gd name="connsiteY1" fmla="*/ 21668 h 117009"/>
                                        <a:gd name="connsiteX2" fmla="*/ 13001 w 13127"/>
                                        <a:gd name="connsiteY2" fmla="*/ 30336 h 117009"/>
                                        <a:gd name="connsiteX3" fmla="*/ 8667 w 13127"/>
                                        <a:gd name="connsiteY3" fmla="*/ 43336 h 117009"/>
                                        <a:gd name="connsiteX4" fmla="*/ 4334 w 13127"/>
                                        <a:gd name="connsiteY4" fmla="*/ 65005 h 117009"/>
                                        <a:gd name="connsiteX5" fmla="*/ 4334 w 13127"/>
                                        <a:gd name="connsiteY5" fmla="*/ 117009 h 117009"/>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Lst>
                                      <a:rect l="l" t="t" r="r" b="b"/>
                                      <a:pathLst>
                                        <a:path w="13127" h="117009">
                                          <a:moveTo>
                                            <a:pt x="0" y="0"/>
                                          </a:moveTo>
                                          <a:cubicBezTo>
                                            <a:pt x="1445" y="7223"/>
                                            <a:pt x="1433" y="14898"/>
                                            <a:pt x="4334" y="21668"/>
                                          </a:cubicBezTo>
                                          <a:cubicBezTo>
                                            <a:pt x="5943" y="25424"/>
                                            <a:pt x="12200" y="26329"/>
                                            <a:pt x="13001" y="30336"/>
                                          </a:cubicBezTo>
                                          <a:cubicBezTo>
                                            <a:pt x="13897" y="34815"/>
                                            <a:pt x="9775" y="38905"/>
                                            <a:pt x="8667" y="43336"/>
                                          </a:cubicBezTo>
                                          <a:cubicBezTo>
                                            <a:pt x="6881" y="50482"/>
                                            <a:pt x="4766" y="57652"/>
                                            <a:pt x="4334" y="65005"/>
                                          </a:cubicBezTo>
                                          <a:cubicBezTo>
                                            <a:pt x="3316" y="82310"/>
                                            <a:pt x="4334" y="99674"/>
                                            <a:pt x="4334" y="117009"/>
                                          </a:cubicBezTo>
                                        </a:path>
                                      </a:pathLst>
                                    </a:cu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1" name="Freeform: Shape 381"/>
                                  <wps:cNvSpPr/>
                                  <wps:spPr>
                                    <a:xfrm>
                                      <a:off x="108341" y="156011"/>
                                      <a:ext cx="13001" cy="117009"/>
                                    </a:xfrm>
                                    <a:custGeom>
                                      <a:avLst/>
                                      <a:gdLst>
                                        <a:gd name="connsiteX0" fmla="*/ 0 w 13001"/>
                                        <a:gd name="connsiteY0" fmla="*/ 0 h 117009"/>
                                        <a:gd name="connsiteX1" fmla="*/ 8667 w 13001"/>
                                        <a:gd name="connsiteY1" fmla="*/ 21668 h 117009"/>
                                        <a:gd name="connsiteX2" fmla="*/ 13001 w 13001"/>
                                        <a:gd name="connsiteY2" fmla="*/ 34669 h 117009"/>
                                        <a:gd name="connsiteX3" fmla="*/ 8667 w 13001"/>
                                        <a:gd name="connsiteY3" fmla="*/ 82339 h 117009"/>
                                        <a:gd name="connsiteX4" fmla="*/ 0 w 13001"/>
                                        <a:gd name="connsiteY4" fmla="*/ 108341 h 117009"/>
                                        <a:gd name="connsiteX5" fmla="*/ 8667 w 13001"/>
                                        <a:gd name="connsiteY5" fmla="*/ 117009 h 117009"/>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Lst>
                                      <a:rect l="l" t="t" r="r" b="b"/>
                                      <a:pathLst>
                                        <a:path w="13001" h="117009">
                                          <a:moveTo>
                                            <a:pt x="0" y="0"/>
                                          </a:moveTo>
                                          <a:cubicBezTo>
                                            <a:pt x="2889" y="7223"/>
                                            <a:pt x="5936" y="14384"/>
                                            <a:pt x="8667" y="21668"/>
                                          </a:cubicBezTo>
                                          <a:cubicBezTo>
                                            <a:pt x="10271" y="25945"/>
                                            <a:pt x="13001" y="30101"/>
                                            <a:pt x="13001" y="34669"/>
                                          </a:cubicBezTo>
                                          <a:cubicBezTo>
                                            <a:pt x="13001" y="50625"/>
                                            <a:pt x="11440" y="66626"/>
                                            <a:pt x="8667" y="82339"/>
                                          </a:cubicBezTo>
                                          <a:cubicBezTo>
                                            <a:pt x="7079" y="91336"/>
                                            <a:pt x="0" y="108341"/>
                                            <a:pt x="0" y="108341"/>
                                          </a:cubicBezTo>
                                          <a:lnTo>
                                            <a:pt x="8667" y="117009"/>
                                          </a:lnTo>
                                        </a:path>
                                      </a:pathLst>
                                    </a:cu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wpg:grpSp>
                            <wpg:cNvPr id="382" name="Group 382"/>
                            <wpg:cNvGrpSpPr/>
                            <wpg:grpSpPr>
                              <a:xfrm>
                                <a:off x="0" y="1151814"/>
                                <a:ext cx="5039223" cy="583593"/>
                                <a:chOff x="0" y="0"/>
                                <a:chExt cx="5039223" cy="583593"/>
                              </a:xfrm>
                            </wpg:grpSpPr>
                            <wpg:grpSp>
                              <wpg:cNvPr id="383" name="Group 383"/>
                              <wpg:cNvGrpSpPr/>
                              <wpg:grpSpPr>
                                <a:xfrm>
                                  <a:off x="0" y="0"/>
                                  <a:ext cx="4403450" cy="583593"/>
                                  <a:chOff x="0" y="0"/>
                                  <a:chExt cx="4403450" cy="583593"/>
                                </a:xfrm>
                              </wpg:grpSpPr>
                              <wps:wsp>
                                <wps:cNvPr id="384" name="Straight Arrow Connector 384"/>
                                <wps:cNvCnPr/>
                                <wps:spPr>
                                  <a:xfrm flipH="1">
                                    <a:off x="968991" y="343753"/>
                                    <a:ext cx="336550"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385" name="Straight Arrow Connector 385"/>
                                <wps:cNvCnPr/>
                                <wps:spPr>
                                  <a:xfrm flipH="1">
                                    <a:off x="0" y="371048"/>
                                    <a:ext cx="200025"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386" name="Straight Arrow Connector 386"/>
                                <wps:cNvCnPr/>
                                <wps:spPr>
                                  <a:xfrm>
                                    <a:off x="2336611" y="343753"/>
                                    <a:ext cx="440117"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387" name="Star: 7 Points 387"/>
                                <wps:cNvSpPr/>
                                <wps:spPr>
                                  <a:xfrm>
                                    <a:off x="2778741" y="0"/>
                                    <a:ext cx="720421" cy="583593"/>
                                  </a:xfrm>
                                  <a:prstGeom prst="star7">
                                    <a:avLst/>
                                  </a:prstGeom>
                                  <a:solidFill>
                                    <a:srgbClr val="FFC000"/>
                                  </a:solidFill>
                                </wps:spPr>
                                <wps:style>
                                  <a:lnRef idx="2">
                                    <a:schemeClr val="accent1">
                                      <a:shade val="50000"/>
                                    </a:schemeClr>
                                  </a:lnRef>
                                  <a:fillRef idx="1">
                                    <a:schemeClr val="accent1"/>
                                  </a:fillRef>
                                  <a:effectRef idx="0">
                                    <a:schemeClr val="accent1"/>
                                  </a:effectRef>
                                  <a:fontRef idx="minor">
                                    <a:schemeClr val="lt1"/>
                                  </a:fontRef>
                                </wps:style>
                                <wps:txbx>
                                  <w:txbxContent>
                                    <w:p w14:paraId="57C92433" w14:textId="77777777" w:rsidR="008F7A56" w:rsidRPr="003D133D" w:rsidRDefault="008F7A56" w:rsidP="008F7A56">
                                      <w:pPr>
                                        <w:jc w:val="center"/>
                                        <w:rPr>
                                          <w:sz w:val="16"/>
                                          <w:szCs w:val="16"/>
                                        </w:rPr>
                                      </w:pPr>
                                      <w:r w:rsidRPr="003D133D">
                                        <w:rPr>
                                          <w:sz w:val="16"/>
                                          <w:szCs w:val="16"/>
                                        </w:rPr>
                                        <w:t>B</w:t>
                                      </w:r>
                                      <w:r>
                                        <w:rPr>
                                          <w:sz w:val="16"/>
                                          <w:szCs w:val="16"/>
                                        </w:rPr>
                                        <w:t>i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8" name="Straight Arrow Connector 388"/>
                                <wps:cNvCnPr/>
                                <wps:spPr>
                                  <a:xfrm>
                                    <a:off x="3496670" y="371048"/>
                                    <a:ext cx="906780"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grpSp>
                            <wps:wsp>
                              <wps:cNvPr id="389" name="Plaque 389"/>
                              <wps:cNvSpPr/>
                              <wps:spPr>
                                <a:xfrm>
                                  <a:off x="4411070" y="8245"/>
                                  <a:ext cx="628153" cy="485030"/>
                                </a:xfrm>
                                <a:prstGeom prst="plaque">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5A7EAADE" w14:textId="77777777" w:rsidR="008F7A56" w:rsidRPr="003D133D" w:rsidRDefault="008F7A56" w:rsidP="008F7A56">
                                    <w:pPr>
                                      <w:jc w:val="center"/>
                                      <w:rPr>
                                        <w:sz w:val="16"/>
                                        <w:szCs w:val="16"/>
                                      </w:rPr>
                                    </w:pPr>
                                    <w:proofErr w:type="spellStart"/>
                                    <w:r w:rsidRPr="003D133D">
                                      <w:rPr>
                                        <w:sz w:val="16"/>
                                        <w:szCs w:val="16"/>
                                      </w:rPr>
                                      <w:t>T</w:t>
                                    </w:r>
                                    <w:r>
                                      <w:rPr>
                                        <w:sz w:val="16"/>
                                        <w:szCs w:val="16"/>
                                      </w:rPr>
                                      <w:t>bid</w:t>
                                    </w:r>
                                    <w:proofErr w:type="spellEnd"/>
                                  </w:p>
                                  <w:p w14:paraId="486DE788" w14:textId="77777777" w:rsidR="008F7A56" w:rsidRDefault="008F7A56" w:rsidP="008F7A56"/>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wpg:grpSp>
                        <wpg:cNvPr id="390" name="Group 390"/>
                        <wpg:cNvGrpSpPr/>
                        <wpg:grpSpPr>
                          <a:xfrm>
                            <a:off x="0" y="0"/>
                            <a:ext cx="7475855" cy="6428154"/>
                            <a:chOff x="0" y="0"/>
                            <a:chExt cx="7475855" cy="6428154"/>
                          </a:xfrm>
                        </wpg:grpSpPr>
                        <wps:wsp>
                          <wps:cNvPr id="391" name="Straight Arrow Connector 391"/>
                          <wps:cNvCnPr/>
                          <wps:spPr>
                            <a:xfrm>
                              <a:off x="510369" y="3998794"/>
                              <a:ext cx="45719" cy="143918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grpSp>
                          <wpg:cNvPr id="392" name="Group 392"/>
                          <wpg:cNvGrpSpPr/>
                          <wpg:grpSpPr>
                            <a:xfrm>
                              <a:off x="0" y="0"/>
                              <a:ext cx="7475855" cy="6428154"/>
                              <a:chOff x="0" y="-805208"/>
                              <a:chExt cx="7476419" cy="6428621"/>
                            </a:xfrm>
                          </wpg:grpSpPr>
                          <wpg:grpSp>
                            <wpg:cNvPr id="393" name="Group 393"/>
                            <wpg:cNvGrpSpPr/>
                            <wpg:grpSpPr>
                              <a:xfrm>
                                <a:off x="690634" y="887104"/>
                                <a:ext cx="1698625" cy="381000"/>
                                <a:chOff x="0" y="0"/>
                                <a:chExt cx="1715212" cy="320675"/>
                              </a:xfrm>
                            </wpg:grpSpPr>
                            <wps:wsp>
                              <wps:cNvPr id="394" name="Text Box 394"/>
                              <wps:cNvSpPr txBox="1"/>
                              <wps:spPr>
                                <a:xfrm>
                                  <a:off x="0" y="0"/>
                                  <a:ext cx="917575" cy="320675"/>
                                </a:xfrm>
                                <a:prstGeom prst="rect">
                                  <a:avLst/>
                                </a:prstGeom>
                                <a:solidFill>
                                  <a:schemeClr val="lt1"/>
                                </a:solidFill>
                                <a:ln w="6350">
                                  <a:solidFill>
                                    <a:prstClr val="black"/>
                                  </a:solidFill>
                                </a:ln>
                              </wps:spPr>
                              <wps:txbx>
                                <w:txbxContent>
                                  <w:p w14:paraId="3B5820ED" w14:textId="77777777" w:rsidR="008F7A56" w:rsidRPr="0018460E" w:rsidRDefault="008F7A56" w:rsidP="008F7A56">
                                    <w:pPr>
                                      <w:rPr>
                                        <w:sz w:val="16"/>
                                        <w:szCs w:val="16"/>
                                      </w:rPr>
                                    </w:pPr>
                                    <w:r w:rsidRPr="0018460E">
                                      <w:rPr>
                                        <w:sz w:val="16"/>
                                        <w:szCs w:val="16"/>
                                      </w:rPr>
                                      <w:t>Cell stress signal</w:t>
                                    </w:r>
                                    <w:r>
                                      <w:rPr>
                                        <w:sz w:val="16"/>
                                        <w:szCs w:val="16"/>
                                      </w:rPr>
                                      <w:t xml:space="preserve"> </w:t>
                                    </w:r>
                                    <w:r w:rsidRPr="0018460E">
                                      <w:rPr>
                                        <w:sz w:val="16"/>
                                        <w:szCs w:val="16"/>
                                      </w:rPr>
                                      <w:t>DNA damag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95" name="Straight Arrow Connector 395"/>
                              <wps:cNvCnPr/>
                              <wps:spPr>
                                <a:xfrm>
                                  <a:off x="901700" y="152400"/>
                                  <a:ext cx="813512" cy="762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grpSp>
                          <wps:wsp>
                            <wps:cNvPr id="396" name="Text Box 396"/>
                            <wps:cNvSpPr txBox="1"/>
                            <wps:spPr>
                              <a:xfrm>
                                <a:off x="2724150" y="1037230"/>
                                <a:ext cx="938254" cy="197292"/>
                              </a:xfrm>
                              <a:prstGeom prst="rect">
                                <a:avLst/>
                              </a:prstGeom>
                              <a:solidFill>
                                <a:schemeClr val="lt1"/>
                              </a:solidFill>
                              <a:ln w="6350">
                                <a:solidFill>
                                  <a:prstClr val="black"/>
                                </a:solidFill>
                              </a:ln>
                            </wps:spPr>
                            <wps:txbx>
                              <w:txbxContent>
                                <w:p w14:paraId="3EF3F9BE" w14:textId="77777777" w:rsidR="008F7A56" w:rsidRPr="00A16EF4" w:rsidRDefault="008F7A56" w:rsidP="008F7A56">
                                  <w:pPr>
                                    <w:rPr>
                                      <w:sz w:val="16"/>
                                      <w:szCs w:val="16"/>
                                    </w:rPr>
                                  </w:pPr>
                                  <w:r w:rsidRPr="00A16EF4">
                                    <w:rPr>
                                      <w:sz w:val="16"/>
                                      <w:szCs w:val="16"/>
                                    </w:rPr>
                                    <w:t>Death receptor</w:t>
                                  </w:r>
                                  <w:r>
                                    <w:rPr>
                                      <w:sz w:val="16"/>
                                      <w:szCs w:val="16"/>
                                    </w:rPr>
                                    <w: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397" name="Group 397"/>
                            <wpg:cNvGrpSpPr/>
                            <wpg:grpSpPr>
                              <a:xfrm>
                                <a:off x="0" y="1105469"/>
                                <a:ext cx="7476419" cy="4517944"/>
                                <a:chOff x="0" y="0"/>
                                <a:chExt cx="7476419" cy="4517944"/>
                              </a:xfrm>
                            </wpg:grpSpPr>
                            <wpg:grpSp>
                              <wpg:cNvPr id="398" name="Group 398"/>
                              <wpg:cNvGrpSpPr/>
                              <wpg:grpSpPr>
                                <a:xfrm>
                                  <a:off x="0" y="0"/>
                                  <a:ext cx="5918532" cy="3086984"/>
                                  <a:chOff x="0" y="0"/>
                                  <a:chExt cx="5918532" cy="3086984"/>
                                </a:xfrm>
                              </wpg:grpSpPr>
                              <wpg:grpSp>
                                <wpg:cNvPr id="399" name="Group 399"/>
                                <wpg:cNvGrpSpPr/>
                                <wpg:grpSpPr>
                                  <a:xfrm>
                                    <a:off x="2003729" y="0"/>
                                    <a:ext cx="2921000" cy="3086984"/>
                                    <a:chOff x="0" y="0"/>
                                    <a:chExt cx="2921000" cy="3086984"/>
                                  </a:xfrm>
                                </wpg:grpSpPr>
                                <wpg:grpSp>
                                  <wpg:cNvPr id="400" name="Group 400"/>
                                  <wpg:cNvGrpSpPr/>
                                  <wpg:grpSpPr>
                                    <a:xfrm>
                                      <a:off x="247650" y="0"/>
                                      <a:ext cx="2673350" cy="971550"/>
                                      <a:chOff x="0" y="0"/>
                                      <a:chExt cx="2673350" cy="971550"/>
                                    </a:xfrm>
                                  </wpg:grpSpPr>
                                  <wpg:grpSp>
                                    <wpg:cNvPr id="401" name="Group 401"/>
                                    <wpg:cNvGrpSpPr/>
                                    <wpg:grpSpPr>
                                      <a:xfrm>
                                        <a:off x="193675" y="0"/>
                                        <a:ext cx="148767" cy="669925"/>
                                        <a:chOff x="0" y="0"/>
                                        <a:chExt cx="148767" cy="669925"/>
                                      </a:xfrm>
                                    </wpg:grpSpPr>
                                    <wps:wsp>
                                      <wps:cNvPr id="402" name="Cylinder 402"/>
                                      <wps:cNvSpPr/>
                                      <wps:spPr>
                                        <a:xfrm>
                                          <a:off x="0" y="0"/>
                                          <a:ext cx="47167" cy="669925"/>
                                        </a:xfrm>
                                        <a:prstGeom prst="can">
                                          <a:avLst/>
                                        </a:prstGeom>
                                        <a:solidFill>
                                          <a:srgbClr val="92D050"/>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3" name="Cylinder 403"/>
                                      <wps:cNvSpPr/>
                                      <wps:spPr>
                                        <a:xfrm>
                                          <a:off x="47625" y="0"/>
                                          <a:ext cx="47167" cy="669925"/>
                                        </a:xfrm>
                                        <a:prstGeom prst="can">
                                          <a:avLst/>
                                        </a:prstGeom>
                                        <a:solidFill>
                                          <a:schemeClr val="accent2"/>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4" name="Cylinder 404"/>
                                      <wps:cNvSpPr/>
                                      <wps:spPr>
                                        <a:xfrm>
                                          <a:off x="101600" y="0"/>
                                          <a:ext cx="47167" cy="669925"/>
                                        </a:xfrm>
                                        <a:prstGeom prst="can">
                                          <a:avLst/>
                                        </a:prstGeom>
                                        <a:solidFill>
                                          <a:schemeClr val="accent4">
                                            <a:lumMod val="60000"/>
                                            <a:lumOff val="4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405" name="Group 405"/>
                                    <wpg:cNvGrpSpPr/>
                                    <wpg:grpSpPr>
                                      <a:xfrm>
                                        <a:off x="0" y="546100"/>
                                        <a:ext cx="2673350" cy="425450"/>
                                        <a:chOff x="0" y="0"/>
                                        <a:chExt cx="2673350" cy="425450"/>
                                      </a:xfrm>
                                    </wpg:grpSpPr>
                                    <wps:wsp>
                                      <wps:cNvPr id="406" name="Flowchart: Preparation 406"/>
                                      <wps:cNvSpPr/>
                                      <wps:spPr>
                                        <a:xfrm>
                                          <a:off x="0" y="0"/>
                                          <a:ext cx="514350" cy="324485"/>
                                        </a:xfrm>
                                        <a:prstGeom prst="flowChartPreparation">
                                          <a:avLst/>
                                        </a:prstGeom>
                                        <a:solidFill>
                                          <a:srgbClr val="FFFF00"/>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7" name="Straight Arrow Connector 407"/>
                                      <wps:cNvCnPr/>
                                      <wps:spPr>
                                        <a:xfrm>
                                          <a:off x="514350" y="161925"/>
                                          <a:ext cx="521498"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408" name="Text Box 408"/>
                                      <wps:cNvSpPr txBox="1"/>
                                      <wps:spPr>
                                        <a:xfrm>
                                          <a:off x="1035050" y="34925"/>
                                          <a:ext cx="1638300" cy="390525"/>
                                        </a:xfrm>
                                        <a:prstGeom prst="rect">
                                          <a:avLst/>
                                        </a:prstGeom>
                                        <a:solidFill>
                                          <a:schemeClr val="lt1"/>
                                        </a:solidFill>
                                        <a:ln w="6350">
                                          <a:solidFill>
                                            <a:prstClr val="black"/>
                                          </a:solidFill>
                                        </a:ln>
                                      </wps:spPr>
                                      <wps:txbx>
                                        <w:txbxContent>
                                          <w:p w14:paraId="30C0B91A" w14:textId="77777777" w:rsidR="008F7A56" w:rsidRPr="0018460E" w:rsidRDefault="008F7A56" w:rsidP="008F7A56">
                                            <w:pPr>
                                              <w:rPr>
                                                <w:sz w:val="16"/>
                                                <w:szCs w:val="16"/>
                                              </w:rPr>
                                            </w:pPr>
                                            <w:r>
                                              <w:rPr>
                                                <w:rFonts w:ascii="Times New Roman" w:hAnsi="Times New Roman" w:cs="Times New Roman"/>
                                                <w:color w:val="000000"/>
                                                <w:sz w:val="16"/>
                                                <w:szCs w:val="16"/>
                                              </w:rPr>
                                              <w:t>D</w:t>
                                            </w:r>
                                            <w:r w:rsidRPr="0018460E">
                                              <w:rPr>
                                                <w:rFonts w:ascii="Times New Roman" w:hAnsi="Times New Roman" w:cs="Times New Roman"/>
                                                <w:color w:val="000000"/>
                                                <w:sz w:val="16"/>
                                                <w:szCs w:val="16"/>
                                              </w:rPr>
                                              <w:t>eath domain signal DISC (death inducing signaling cascad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s:wsp>
                                  <wps:cNvPr id="409" name="Straight Arrow Connector 409"/>
                                  <wps:cNvCnPr/>
                                  <wps:spPr>
                                    <a:xfrm>
                                      <a:off x="520700" y="869950"/>
                                      <a:ext cx="0" cy="35496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410" name="Flowchart: Decision 410"/>
                                  <wps:cNvSpPr/>
                                  <wps:spPr>
                                    <a:xfrm>
                                      <a:off x="0" y="1225550"/>
                                      <a:ext cx="1035848" cy="854075"/>
                                    </a:xfrm>
                                    <a:prstGeom prst="flowChartDecision">
                                      <a:avLst/>
                                    </a:prstGeom>
                                    <a:solidFill>
                                      <a:srgbClr val="92D050"/>
                                    </a:solidFill>
                                  </wps:spPr>
                                  <wps:style>
                                    <a:lnRef idx="2">
                                      <a:schemeClr val="accent1">
                                        <a:shade val="50000"/>
                                      </a:schemeClr>
                                    </a:lnRef>
                                    <a:fillRef idx="1">
                                      <a:schemeClr val="accent1"/>
                                    </a:fillRef>
                                    <a:effectRef idx="0">
                                      <a:schemeClr val="accent1"/>
                                    </a:effectRef>
                                    <a:fontRef idx="minor">
                                      <a:schemeClr val="lt1"/>
                                    </a:fontRef>
                                  </wps:style>
                                  <wps:txbx>
                                    <w:txbxContent>
                                      <w:p w14:paraId="6C89F46F" w14:textId="77777777" w:rsidR="008F7A56" w:rsidRPr="0018460E" w:rsidRDefault="008F7A56" w:rsidP="008F7A56">
                                        <w:pPr>
                                          <w:jc w:val="center"/>
                                          <w:rPr>
                                            <w:sz w:val="16"/>
                                            <w:szCs w:val="16"/>
                                          </w:rPr>
                                        </w:pPr>
                                        <w:r w:rsidRPr="0018460E">
                                          <w:rPr>
                                            <w:sz w:val="16"/>
                                            <w:szCs w:val="16"/>
                                          </w:rPr>
                                          <w:t>Caspase 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11" name="Teardrop 411"/>
                                  <wps:cNvSpPr/>
                                  <wps:spPr>
                                    <a:xfrm>
                                      <a:off x="77151" y="2448174"/>
                                      <a:ext cx="673100" cy="638810"/>
                                    </a:xfrm>
                                    <a:prstGeom prst="teardrop">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037325F0" w14:textId="77777777" w:rsidR="008F7A56" w:rsidRPr="003D133D" w:rsidRDefault="008F7A56" w:rsidP="008F7A56">
                                        <w:pPr>
                                          <w:jc w:val="center"/>
                                          <w:rPr>
                                            <w:sz w:val="16"/>
                                            <w:szCs w:val="16"/>
                                          </w:rPr>
                                        </w:pPr>
                                        <w:r w:rsidRPr="003D133D">
                                          <w:rPr>
                                            <w:sz w:val="16"/>
                                            <w:szCs w:val="16"/>
                                          </w:rPr>
                                          <w:t>Procaspase</w:t>
                                        </w:r>
                                        <w:r>
                                          <w:rPr>
                                            <w:sz w:val="16"/>
                                            <w:szCs w:val="16"/>
                                          </w:rPr>
                                          <w:t xml:space="preserve"> 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412" name="Text Box 412"/>
                                <wps:cNvSpPr txBox="1"/>
                                <wps:spPr>
                                  <a:xfrm>
                                    <a:off x="2914982" y="2115047"/>
                                    <a:ext cx="3003550" cy="333375"/>
                                  </a:xfrm>
                                  <a:prstGeom prst="rect">
                                    <a:avLst/>
                                  </a:prstGeom>
                                  <a:solidFill>
                                    <a:schemeClr val="lt1"/>
                                  </a:solidFill>
                                  <a:ln w="6350">
                                    <a:solidFill>
                                      <a:prstClr val="black"/>
                                    </a:solidFill>
                                  </a:ln>
                                </wps:spPr>
                                <wps:txbx>
                                  <w:txbxContent>
                                    <w:p w14:paraId="738312F8" w14:textId="77777777" w:rsidR="008F7A56" w:rsidRPr="003D133D" w:rsidRDefault="008F7A56" w:rsidP="008F7A56">
                                      <w:pPr>
                                        <w:rPr>
                                          <w:sz w:val="16"/>
                                          <w:szCs w:val="16"/>
                                        </w:rPr>
                                      </w:pPr>
                                      <w:r>
                                        <w:rPr>
                                          <w:rFonts w:ascii="Times New Roman" w:hAnsi="Times New Roman" w:cs="Times New Roman"/>
                                          <w:color w:val="000000"/>
                                          <w:sz w:val="16"/>
                                          <w:szCs w:val="16"/>
                                        </w:rPr>
                                        <w:t>DISC complex</w:t>
                                      </w:r>
                                      <w:r w:rsidRPr="003D133D">
                                        <w:rPr>
                                          <w:rFonts w:ascii="Times New Roman" w:hAnsi="Times New Roman" w:cs="Times New Roman"/>
                                          <w:color w:val="000000"/>
                                          <w:sz w:val="16"/>
                                          <w:szCs w:val="16"/>
                                        </w:rPr>
                                        <w:t xml:space="preserve"> active caspase 8 from precursor procaspase 8. Caspase 8 can activate caspase 3 from procaspase 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13" name="Pentagon 413"/>
                                <wps:cNvSpPr/>
                                <wps:spPr>
                                  <a:xfrm>
                                    <a:off x="874644" y="1323064"/>
                                    <a:ext cx="790575" cy="736600"/>
                                  </a:xfrm>
                                  <a:prstGeom prst="pentagon">
                                    <a:avLst/>
                                  </a:prstGeom>
                                  <a:solidFill>
                                    <a:srgbClr val="FF0000"/>
                                  </a:solidFill>
                                </wps:spPr>
                                <wps:style>
                                  <a:lnRef idx="2">
                                    <a:schemeClr val="accent1">
                                      <a:shade val="50000"/>
                                    </a:schemeClr>
                                  </a:lnRef>
                                  <a:fillRef idx="1">
                                    <a:schemeClr val="accent1"/>
                                  </a:fillRef>
                                  <a:effectRef idx="0">
                                    <a:schemeClr val="accent1"/>
                                  </a:effectRef>
                                  <a:fontRef idx="minor">
                                    <a:schemeClr val="lt1"/>
                                  </a:fontRef>
                                </wps:style>
                                <wps:txbx>
                                  <w:txbxContent>
                                    <w:p w14:paraId="067BA96F" w14:textId="77777777" w:rsidR="008F7A56" w:rsidRPr="003D133D" w:rsidRDefault="008F7A56" w:rsidP="008F7A56">
                                      <w:pPr>
                                        <w:jc w:val="center"/>
                                        <w:rPr>
                                          <w:sz w:val="16"/>
                                          <w:szCs w:val="16"/>
                                        </w:rPr>
                                      </w:pPr>
                                      <w:r w:rsidRPr="003D133D">
                                        <w:rPr>
                                          <w:sz w:val="16"/>
                                          <w:szCs w:val="16"/>
                                        </w:rPr>
                                        <w:t>Procaspase 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14" name="Flowchart: Preparation 414"/>
                                <wps:cNvSpPr/>
                                <wps:spPr>
                                  <a:xfrm>
                                    <a:off x="0" y="1423284"/>
                                    <a:ext cx="727075" cy="647700"/>
                                  </a:xfrm>
                                  <a:prstGeom prst="flowChartPreparation">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511FCC2F" w14:textId="77777777" w:rsidR="008F7A56" w:rsidRPr="003D133D" w:rsidRDefault="008F7A56" w:rsidP="008F7A56">
                                      <w:pPr>
                                        <w:jc w:val="center"/>
                                        <w:rPr>
                                          <w:sz w:val="16"/>
                                          <w:szCs w:val="16"/>
                                        </w:rPr>
                                      </w:pPr>
                                      <w:r w:rsidRPr="003D133D">
                                        <w:rPr>
                                          <w:sz w:val="16"/>
                                          <w:szCs w:val="16"/>
                                        </w:rPr>
                                        <w:t>Caspase 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415" name="Straight Arrow Connector 415"/>
                              <wps:cNvCnPr/>
                              <wps:spPr>
                                <a:xfrm>
                                  <a:off x="5794896" y="1659340"/>
                                  <a:ext cx="516835"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416" name="Flowchart: Preparation 416"/>
                              <wps:cNvSpPr/>
                              <wps:spPr>
                                <a:xfrm>
                                  <a:off x="6359857" y="1323832"/>
                                  <a:ext cx="1062327" cy="636104"/>
                                </a:xfrm>
                                <a:prstGeom prst="flowChartPreparation">
                                  <a:avLst/>
                                </a:prstGeom>
                                <a:solidFill>
                                  <a:schemeClr val="accent2">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4BE8FE24" w14:textId="77777777" w:rsidR="008F7A56" w:rsidRPr="00A16EF4" w:rsidRDefault="008F7A56" w:rsidP="008F7A56">
                                    <w:pPr>
                                      <w:rPr>
                                        <w:sz w:val="16"/>
                                        <w:szCs w:val="16"/>
                                      </w:rPr>
                                    </w:pPr>
                                    <w:proofErr w:type="spellStart"/>
                                    <w:proofErr w:type="gramStart"/>
                                    <w:r w:rsidRPr="00A16EF4">
                                      <w:rPr>
                                        <w:sz w:val="16"/>
                                        <w:szCs w:val="16"/>
                                      </w:rPr>
                                      <w:t>Bax</w:t>
                                    </w:r>
                                    <w:proofErr w:type="spellEnd"/>
                                    <w:r w:rsidRPr="00A16EF4">
                                      <w:rPr>
                                        <w:sz w:val="16"/>
                                        <w:szCs w:val="16"/>
                                      </w:rPr>
                                      <w:t xml:space="preserve"> ,</w:t>
                                    </w:r>
                                    <w:proofErr w:type="gramEnd"/>
                                    <w:r w:rsidRPr="00A16EF4">
                                      <w:rPr>
                                        <w:sz w:val="16"/>
                                        <w:szCs w:val="16"/>
                                      </w:rPr>
                                      <w:t xml:space="preserve"> </w:t>
                                    </w:r>
                                    <w:proofErr w:type="spellStart"/>
                                    <w:r w:rsidRPr="00A16EF4">
                                      <w:rPr>
                                        <w:sz w:val="16"/>
                                        <w:szCs w:val="16"/>
                                      </w:rPr>
                                      <w:t>Ba</w:t>
                                    </w:r>
                                    <w:r>
                                      <w:rPr>
                                        <w:sz w:val="16"/>
                                        <w:szCs w:val="16"/>
                                      </w:rPr>
                                      <w:t>k</w:t>
                                    </w:r>
                                    <w:proofErr w:type="spellEnd"/>
                                    <w:r w:rsidRPr="00A16EF4">
                                      <w:rPr>
                                        <w:sz w:val="16"/>
                                        <w:szCs w:val="16"/>
                                      </w:rPr>
                                      <w:t xml:space="preserve"> activ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17" name="Straight Arrow Connector 417"/>
                              <wps:cNvCnPr/>
                              <wps:spPr>
                                <a:xfrm>
                                  <a:off x="6908326" y="1965277"/>
                                  <a:ext cx="0" cy="421889"/>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418" name="Rectangle: Diagonal Corners Snipped 418"/>
                              <wps:cNvSpPr/>
                              <wps:spPr>
                                <a:xfrm>
                                  <a:off x="6108795" y="2497540"/>
                                  <a:ext cx="1367624" cy="365760"/>
                                </a:xfrm>
                                <a:prstGeom prst="snip2DiagRect">
                                  <a:avLst/>
                                </a:prstGeom>
                                <a:solidFill>
                                  <a:srgbClr val="DDEC1C"/>
                                </a:solidFill>
                              </wps:spPr>
                              <wps:style>
                                <a:lnRef idx="2">
                                  <a:schemeClr val="accent1">
                                    <a:shade val="50000"/>
                                  </a:schemeClr>
                                </a:lnRef>
                                <a:fillRef idx="1">
                                  <a:schemeClr val="accent1"/>
                                </a:fillRef>
                                <a:effectRef idx="0">
                                  <a:schemeClr val="accent1"/>
                                </a:effectRef>
                                <a:fontRef idx="minor">
                                  <a:schemeClr val="lt1"/>
                                </a:fontRef>
                              </wps:style>
                              <wps:txbx>
                                <w:txbxContent>
                                  <w:p w14:paraId="446A8777" w14:textId="77777777" w:rsidR="008F7A56" w:rsidRDefault="008F7A56" w:rsidP="008F7A56">
                                    <w:pPr>
                                      <w:jc w:val="center"/>
                                    </w:pPr>
                                    <w:r>
                                      <w:t>Intrinsic pathwa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19" name="Explosion: 14 Points 419"/>
                              <wps:cNvSpPr/>
                              <wps:spPr>
                                <a:xfrm>
                                  <a:off x="346596" y="3349103"/>
                                  <a:ext cx="1866960" cy="1168841"/>
                                </a:xfrm>
                                <a:prstGeom prst="irregularSeal2">
                                  <a:avLst/>
                                </a:prstGeom>
                                <a:solidFill>
                                  <a:srgbClr val="7030A0"/>
                                </a:solidFill>
                              </wps:spPr>
                              <wps:style>
                                <a:lnRef idx="2">
                                  <a:schemeClr val="accent1">
                                    <a:shade val="50000"/>
                                  </a:schemeClr>
                                </a:lnRef>
                                <a:fillRef idx="1">
                                  <a:schemeClr val="accent1"/>
                                </a:fillRef>
                                <a:effectRef idx="0">
                                  <a:schemeClr val="accent1"/>
                                </a:effectRef>
                                <a:fontRef idx="minor">
                                  <a:schemeClr val="lt1"/>
                                </a:fontRef>
                              </wps:style>
                              <wps:txbx>
                                <w:txbxContent>
                                  <w:p w14:paraId="45DBB8A5" w14:textId="77777777" w:rsidR="008F7A56" w:rsidRDefault="008F7A56" w:rsidP="008F7A56">
                                    <w:pPr>
                                      <w:jc w:val="center"/>
                                    </w:pPr>
                                    <w:r>
                                      <w:t>Apoptosi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0" name="Text Box 420"/>
                              <wps:cNvSpPr txBox="1"/>
                              <wps:spPr>
                                <a:xfrm>
                                  <a:off x="2574025" y="3152632"/>
                                  <a:ext cx="3975653" cy="604299"/>
                                </a:xfrm>
                                <a:prstGeom prst="rect">
                                  <a:avLst/>
                                </a:prstGeom>
                                <a:solidFill>
                                  <a:schemeClr val="lt1"/>
                                </a:solidFill>
                                <a:ln w="6350">
                                  <a:solidFill>
                                    <a:prstClr val="black"/>
                                  </a:solidFill>
                                </a:ln>
                              </wps:spPr>
                              <wps:txbx>
                                <w:txbxContent>
                                  <w:p w14:paraId="194778AC" w14:textId="77777777" w:rsidR="008F7A56" w:rsidRPr="00A16EF4" w:rsidRDefault="008F7A56" w:rsidP="008F7A56">
                                    <w:pPr>
                                      <w:rPr>
                                        <w:sz w:val="16"/>
                                        <w:szCs w:val="16"/>
                                      </w:rPr>
                                    </w:pPr>
                                    <w:r w:rsidRPr="00A16EF4">
                                      <w:rPr>
                                        <w:rFonts w:ascii="Times New Roman" w:hAnsi="Times New Roman" w:cs="Times New Roman"/>
                                        <w:color w:val="000000"/>
                                        <w:sz w:val="16"/>
                                        <w:szCs w:val="16"/>
                                      </w:rPr>
                                      <w:t>Ca</w:t>
                                    </w:r>
                                    <w:r>
                                      <w:rPr>
                                        <w:rFonts w:ascii="Times New Roman" w:hAnsi="Times New Roman" w:cs="Times New Roman"/>
                                        <w:color w:val="000000"/>
                                        <w:sz w:val="16"/>
                                        <w:szCs w:val="16"/>
                                      </w:rPr>
                                      <w:t>s</w:t>
                                    </w:r>
                                    <w:r w:rsidRPr="00A16EF4">
                                      <w:rPr>
                                        <w:rFonts w:ascii="Times New Roman" w:hAnsi="Times New Roman" w:cs="Times New Roman"/>
                                        <w:color w:val="000000"/>
                                        <w:sz w:val="16"/>
                                        <w:szCs w:val="16"/>
                                      </w:rPr>
                                      <w:t>pase 8 can degrade inhibitor holding on to nuclear enzyme freeing the nucleus making it active which will breakdown DNA, chromosome and will eventually lead to death of ce</w:t>
                                    </w:r>
                                    <w:r>
                                      <w:rPr>
                                        <w:rFonts w:ascii="Times New Roman" w:hAnsi="Times New Roman" w:cs="Times New Roman"/>
                                        <w:color w:val="000000"/>
                                        <w:sz w:val="16"/>
                                        <w:szCs w:val="16"/>
                                      </w:rPr>
                                      <w:t>l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421" name="Text Box 421"/>
                            <wps:cNvSpPr txBox="1"/>
                            <wps:spPr>
                              <a:xfrm>
                                <a:off x="117428" y="109182"/>
                                <a:ext cx="3856383" cy="595768"/>
                              </a:xfrm>
                              <a:prstGeom prst="rect">
                                <a:avLst/>
                              </a:prstGeom>
                              <a:solidFill>
                                <a:schemeClr val="lt1"/>
                              </a:solidFill>
                              <a:ln w="6350">
                                <a:solidFill>
                                  <a:prstClr val="black"/>
                                </a:solidFill>
                              </a:ln>
                            </wps:spPr>
                            <wps:txbx>
                              <w:txbxContent>
                                <w:p w14:paraId="65ED1315" w14:textId="77777777" w:rsidR="008F7A56" w:rsidRPr="00A16EF4" w:rsidRDefault="008F7A56" w:rsidP="008F7A56">
                                  <w:pPr>
                                    <w:rPr>
                                      <w:sz w:val="16"/>
                                      <w:szCs w:val="16"/>
                                    </w:rPr>
                                  </w:pPr>
                                  <w:r w:rsidRPr="00A16EF4">
                                    <w:rPr>
                                      <w:rFonts w:ascii="Times New Roman" w:hAnsi="Times New Roman" w:cs="Times New Roman"/>
                                      <w:color w:val="000000"/>
                                      <w:sz w:val="16"/>
                                      <w:szCs w:val="16"/>
                                    </w:rPr>
                                    <w:t>Death domain containing receptors are fast receptors. The signal when received from outside the cell due to infection or DNA damage attach to the fast ligand receptor and activate intracellular death domain receptors. Due to multiple receptors of close proximity death receptors will be activated and give death domain signal DIS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22" name="AutoShape 14"/>
                            <wps:cNvSpPr>
                              <a:spLocks noChangeArrowheads="1"/>
                            </wps:cNvSpPr>
                            <wps:spPr bwMode="auto">
                              <a:xfrm>
                                <a:off x="1579916" y="-805208"/>
                                <a:ext cx="3956090" cy="832510"/>
                              </a:xfrm>
                              <a:prstGeom prst="rect">
                                <a:avLst/>
                              </a:prstGeom>
                              <a:solidFill>
                                <a:schemeClr val="bg1"/>
                              </a:solidFill>
                              <a:ln w="15875">
                                <a:solidFill>
                                  <a:schemeClr val="bg2">
                                    <a:lumMod val="50000"/>
                                  </a:schemeClr>
                                </a:solidFill>
                              </a:ln>
                            </wps:spPr>
                            <wps:style>
                              <a:lnRef idx="0">
                                <a:scrgbClr r="0" g="0" b="0"/>
                              </a:lnRef>
                              <a:fillRef idx="1002">
                                <a:schemeClr val="lt2"/>
                              </a:fillRef>
                              <a:effectRef idx="0">
                                <a:scrgbClr r="0" g="0" b="0"/>
                              </a:effectRef>
                              <a:fontRef idx="major"/>
                            </wps:style>
                            <wps:txbx>
                              <w:txbxContent>
                                <w:p w14:paraId="5301FA19" w14:textId="77777777" w:rsidR="008F7A56" w:rsidRPr="00DD0CBA" w:rsidRDefault="008F7A56" w:rsidP="008F7A56">
                                  <w:pPr>
                                    <w:rPr>
                                      <w:b/>
                                      <w:color w:val="F7CAAC" w:themeColor="accent2" w:themeTint="66"/>
                                      <w:sz w:val="28"/>
                                      <w:szCs w:val="28"/>
                                      <w14:textOutline w14:w="11112" w14:cap="flat" w14:cmpd="sng" w14:algn="ctr">
                                        <w14:solidFill>
                                          <w14:schemeClr w14:val="accent2"/>
                                        </w14:solidFill>
                                        <w14:prstDash w14:val="solid"/>
                                        <w14:round/>
                                      </w14:textOutline>
                                    </w:rPr>
                                  </w:pPr>
                                  <w:r w:rsidRPr="00DD0CBA">
                                    <w:rPr>
                                      <w:b/>
                                      <w:color w:val="F7CAAC" w:themeColor="accent2" w:themeTint="66"/>
                                      <w:sz w:val="28"/>
                                      <w:szCs w:val="28"/>
                                      <w14:textOutline w14:w="11112" w14:cap="flat" w14:cmpd="sng" w14:algn="ctr">
                                        <w14:solidFill>
                                          <w14:schemeClr w14:val="accent2"/>
                                        </w14:solidFill>
                                        <w14:prstDash w14:val="solid"/>
                                        <w14:round/>
                                      </w14:textOutline>
                                    </w:rPr>
                                    <w:t>EXTRINSIC PATHWAY OF APOPTOSIS</w:t>
                                  </w:r>
                                </w:p>
                              </w:txbxContent>
                            </wps:txbx>
                            <wps:bodyPr rot="0" vert="horz" wrap="square" lIns="182880" tIns="457200" rIns="182880" bIns="73152" anchor="t" anchorCtr="0" upright="1">
                              <a:noAutofit/>
                            </wps:bodyPr>
                          </wps:wsp>
                        </wpg:grpSp>
                      </wpg:grpSp>
                    </wpg:wgp>
                  </a:graphicData>
                </a:graphic>
                <wp14:sizeRelH relativeFrom="margin">
                  <wp14:pctWidth>0</wp14:pctWidth>
                </wp14:sizeRelH>
                <wp14:sizeRelV relativeFrom="margin">
                  <wp14:pctHeight>0</wp14:pctHeight>
                </wp14:sizeRelV>
              </wp:anchor>
            </w:drawing>
          </mc:Choice>
          <mc:Fallback>
            <w:pict>
              <v:group w14:anchorId="11117873" id="Group 296" o:spid="_x0000_s1128" style="position:absolute;margin-left:-10.3pt;margin-top:7.5pt;width:501.45pt;height:526.55pt;z-index:251669504;mso-width-relative:margin;mso-height-relative:margin" coordsize="74899,6428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">
                <v:group id="Group 297" o:spid="_x0000_s1129" style="position:absolute;left:7014;top:20744;width:67885;height:17348" coordsize="67885,173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">
                  <v:shape id="Text Box 2" o:spid="_x0000_s1130" type="#_x0000_t202" style="position:absolute;left:43564;top:6141;width:24321;height:50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">
                    <v:textbox>
                      <w:txbxContent>
                        <w:p w14:paraId="3EAEED0F" w14:textId="77777777" w:rsidR="008F7A56" w:rsidRPr="00A16EF4" w:rsidRDefault="008F7A56" w:rsidP="008F7A56">
                          <w:pPr>
                            <w:rPr>
                              <w:sz w:val="16"/>
                              <w:szCs w:val="16"/>
                            </w:rPr>
                          </w:pPr>
                          <w:r w:rsidRPr="00A16EF4">
                            <w:rPr>
                              <w:rFonts w:ascii="Times New Roman" w:hAnsi="Times New Roman" w:cs="Times New Roman"/>
                              <w:color w:val="000000"/>
                              <w:sz w:val="16"/>
                              <w:szCs w:val="16"/>
                            </w:rPr>
                            <w:t xml:space="preserve">Caspase 8 can activate the molecule bid to </w:t>
                          </w:r>
                          <w:proofErr w:type="spellStart"/>
                          <w:r>
                            <w:rPr>
                              <w:rFonts w:ascii="Times New Roman" w:hAnsi="Times New Roman" w:cs="Times New Roman"/>
                              <w:color w:val="000000"/>
                              <w:sz w:val="16"/>
                              <w:szCs w:val="16"/>
                            </w:rPr>
                            <w:t>t</w:t>
                          </w:r>
                          <w:r w:rsidRPr="00A16EF4">
                            <w:rPr>
                              <w:rFonts w:ascii="Times New Roman" w:hAnsi="Times New Roman" w:cs="Times New Roman"/>
                              <w:color w:val="000000"/>
                              <w:sz w:val="16"/>
                              <w:szCs w:val="16"/>
                            </w:rPr>
                            <w:t>bi</w:t>
                          </w:r>
                          <w:r>
                            <w:rPr>
                              <w:rFonts w:ascii="Times New Roman" w:hAnsi="Times New Roman" w:cs="Times New Roman"/>
                              <w:color w:val="000000"/>
                              <w:sz w:val="16"/>
                              <w:szCs w:val="16"/>
                            </w:rPr>
                            <w:t>d</w:t>
                          </w:r>
                          <w:proofErr w:type="spellEnd"/>
                          <w:r w:rsidRPr="00A16EF4">
                            <w:rPr>
                              <w:rFonts w:ascii="Times New Roman" w:hAnsi="Times New Roman" w:cs="Times New Roman"/>
                              <w:color w:val="000000"/>
                              <w:sz w:val="16"/>
                              <w:szCs w:val="16"/>
                            </w:rPr>
                            <w:t xml:space="preserve"> which will activate </w:t>
                          </w:r>
                          <w:proofErr w:type="spellStart"/>
                          <w:r w:rsidRPr="00A16EF4">
                            <w:rPr>
                              <w:rFonts w:ascii="Times New Roman" w:hAnsi="Times New Roman" w:cs="Times New Roman"/>
                              <w:color w:val="000000"/>
                              <w:sz w:val="16"/>
                              <w:szCs w:val="16"/>
                            </w:rPr>
                            <w:t>Bax</w:t>
                          </w:r>
                          <w:proofErr w:type="spellEnd"/>
                          <w:r w:rsidRPr="00A16EF4">
                            <w:rPr>
                              <w:rFonts w:ascii="Times New Roman" w:hAnsi="Times New Roman" w:cs="Times New Roman"/>
                              <w:color w:val="000000"/>
                              <w:sz w:val="16"/>
                              <w:szCs w:val="16"/>
                            </w:rPr>
                            <w:t xml:space="preserve"> and </w:t>
                          </w:r>
                          <w:proofErr w:type="spellStart"/>
                          <w:r w:rsidRPr="00A16EF4">
                            <w:rPr>
                              <w:rFonts w:ascii="Times New Roman" w:hAnsi="Times New Roman" w:cs="Times New Roman"/>
                              <w:color w:val="000000"/>
                              <w:sz w:val="16"/>
                              <w:szCs w:val="16"/>
                            </w:rPr>
                            <w:t>Bak</w:t>
                          </w:r>
                          <w:proofErr w:type="spellEnd"/>
                          <w:r w:rsidRPr="00A16EF4">
                            <w:rPr>
                              <w:rFonts w:ascii="Times New Roman" w:hAnsi="Times New Roman" w:cs="Times New Roman"/>
                              <w:color w:val="000000"/>
                              <w:sz w:val="16"/>
                              <w:szCs w:val="16"/>
                            </w:rPr>
                            <w:t xml:space="preserve"> which will trigger intrinsic pathwa</w:t>
                          </w:r>
                          <w:r>
                            <w:rPr>
                              <w:rFonts w:ascii="Times New Roman" w:hAnsi="Times New Roman" w:cs="Times New Roman"/>
                              <w:color w:val="000000"/>
                              <w:sz w:val="16"/>
                              <w:szCs w:val="16"/>
                            </w:rPr>
                            <w:t>y</w:t>
                          </w:r>
                        </w:p>
                      </w:txbxContent>
                    </v:textbox>
                  </v:shape>
                  <v:group id="Group 299" o:spid="_x0000_s1131" style="position:absolute;width:50387;height:17348" coordsize="50392,173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">
                    <v:group id="Group 300" o:spid="_x0000_s1132" style="position:absolute;left:12857;width:11589;height:3899" coordsize="11588,38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">
                      <v:group id="Group 301" o:spid="_x0000_s1133" style="position:absolute;left:63;width:1080;height:1924" coordsize="161925,2730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">
                        <v:oval id="Oval 302" o:spid="_x0000_s1134" style="position:absolute;width:161925;height:1524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" fillcolor="#4472c4 [3204]" strokecolor="#1f3763 [1604]" strokeweight="1pt">
                          <v:stroke joinstyle="miter"/>
                        </v:oval>
                        <v:shape id="Freeform: Shape 303" o:spid="_x0000_s1135" style="position:absolute;left:43336;top:147344;width:13127;height:117009;visibility:visible;mso-wrap-style:square;v-text-anchor:middle" coordsize="13127,1170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" path="m,c1445,7223,1433,14898,4334,21668v1609,3756,7866,4661,8667,8668c13897,34815,9775,38905,8667,43336,6881,50482,4766,57652,4334,65005v-1018,17305,,34669,,52004e" filled="f" strokecolor="#1f3763 [1604]" strokeweight="1pt">
                          <v:stroke joinstyle="miter"/>
                          <v:path arrowok="t" o:connecttype="custom" o:connectlocs="0,0;4334,21668;13001,30336;8667,43336;4334,65005;4334,117009" o:connectangles="0,0,0,0,0,0"/>
                        </v:shape>
                        <v:shape id="Freeform: Shape 304" o:spid="_x0000_s1136" style="position:absolute;left:108341;top:156011;width:13001;height:117009;visibility:visible;mso-wrap-style:square;v-text-anchor:middle" coordsize="13001,1170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" path="m,c2889,7223,5936,14384,8667,21668v1604,4277,4334,8433,4334,13001c13001,50625,11440,66626,8667,82339,7079,91336,,108341,,108341r8667,8668e" filled="f" strokecolor="#1f3763 [1604]" strokeweight="1pt">
                          <v:stroke joinstyle="miter"/>
                          <v:path arrowok="t" o:connecttype="custom" o:connectlocs="0,0;8667,21668;13001,34669;8667,82339;0,108341;8667,117009" o:connectangles="0,0,0,0,0,0"/>
                        </v:shape>
                      </v:group>
                      <v:group id="Group 305" o:spid="_x0000_s1137" style="position:absolute;left:1270;width:1079;height:1924" coordsize="161925,2730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">
                        <v:oval id="Oval 306" o:spid="_x0000_s1138" style="position:absolute;width:161925;height:1524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" fillcolor="#4472c4 [3204]" strokecolor="#1f3763 [1604]" strokeweight="1pt">
                          <v:stroke joinstyle="miter"/>
                        </v:oval>
                        <v:shape id="Freeform: Shape 307" o:spid="_x0000_s1139" style="position:absolute;left:43336;top:147344;width:13127;height:117009;visibility:visible;mso-wrap-style:square;v-text-anchor:middle" coordsize="13127,1170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" path="m,c1445,7223,1433,14898,4334,21668v1609,3756,7866,4661,8667,8668c13897,34815,9775,38905,8667,43336,6881,50482,4766,57652,4334,65005v-1018,17305,,34669,,52004e" filled="f" strokecolor="#1f3763 [1604]" strokeweight="1pt">
                          <v:stroke joinstyle="miter"/>
                          <v:path arrowok="t" o:connecttype="custom" o:connectlocs="0,0;4334,21668;13001,30336;8667,43336;4334,65005;4334,117009" o:connectangles="0,0,0,0,0,0"/>
                        </v:shape>
                        <v:shape id="Freeform: Shape 308" o:spid="_x0000_s1140" style="position:absolute;left:108341;top:156011;width:13001;height:117009;visibility:visible;mso-wrap-style:square;v-text-anchor:middle" coordsize="13001,1170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" path="m,c2889,7223,5936,14384,8667,21668v1604,4277,4334,8433,4334,13001c13001,50625,11440,66626,8667,82339,7079,91336,,108341,,108341r8667,8668e" filled="f" strokecolor="#1f3763 [1604]" strokeweight="1pt">
                          <v:stroke joinstyle="miter"/>
                          <v:path arrowok="t" o:connecttype="custom" o:connectlocs="0,0;8667,21668;13001,34669;8667,82339;0,108341;8667,117009" o:connectangles="0,0,0,0,0,0"/>
                        </v:shape>
                      </v:group>
                      <v:group id="Group 309" o:spid="_x0000_s1141" style="position:absolute;left:2413;width:1079;height:1924" coordsize="161925,2730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">
                        <v:oval id="Oval 310" o:spid="_x0000_s1142" style="position:absolute;width:161925;height:1524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" fillcolor="#4472c4 [3204]" strokecolor="#1f3763 [1604]" strokeweight="1pt">
                          <v:stroke joinstyle="miter"/>
                        </v:oval>
                        <v:shape id="Freeform: Shape 311" o:spid="_x0000_s1143" style="position:absolute;left:43336;top:147344;width:13127;height:117009;visibility:visible;mso-wrap-style:square;v-text-anchor:middle" coordsize="13127,1170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" path="m,c1445,7223,1433,14898,4334,21668v1609,3756,7866,4661,8667,8668c13897,34815,9775,38905,8667,43336,6881,50482,4766,57652,4334,65005v-1018,17305,,34669,,52004e" filled="f" strokecolor="#1f3763 [1604]" strokeweight="1pt">
                          <v:stroke joinstyle="miter"/>
                          <v:path arrowok="t" o:connecttype="custom" o:connectlocs="0,0;4334,21668;13001,30336;8667,43336;4334,65005;4334,117009" o:connectangles="0,0,0,0,0,0"/>
                        </v:shape>
                        <v:shape id="Freeform: Shape 312" o:spid="_x0000_s1144" style="position:absolute;left:108341;top:156011;width:13001;height:117009;visibility:visible;mso-wrap-style:square;v-text-anchor:middle" coordsize="13001,1170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" path="m,c2889,7223,5936,14384,8667,21668v1604,4277,4334,8433,4334,13001c13001,50625,11440,66626,8667,82339,7079,91336,,108341,,108341r8667,8668e" filled="f" strokecolor="#1f3763 [1604]" strokeweight="1pt">
                          <v:stroke joinstyle="miter"/>
                          <v:path arrowok="t" o:connecttype="custom" o:connectlocs="0,0;8667,21668;13001,34669;8667,82339;0,108341;8667,117009" o:connectangles="0,0,0,0,0,0"/>
                        </v:shape>
                      </v:group>
                      <v:group id="Group 313" o:spid="_x0000_s1145" style="position:absolute;left:3524;width:1079;height:1924" coordsize="161925,2730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">
                        <v:oval id="Oval 314" o:spid="_x0000_s1146" style="position:absolute;width:161925;height:1524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" fillcolor="#4472c4 [3204]" strokecolor="#1f3763 [1604]" strokeweight="1pt">
                          <v:stroke joinstyle="miter"/>
                        </v:oval>
                        <v:shape id="Freeform: Shape 315" o:spid="_x0000_s1147" style="position:absolute;left:43336;top:147344;width:13127;height:117009;visibility:visible;mso-wrap-style:square;v-text-anchor:middle" coordsize="13127,1170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" path="m,c1445,7223,1433,14898,4334,21668v1609,3756,7866,4661,8667,8668c13897,34815,9775,38905,8667,43336,6881,50482,4766,57652,4334,65005v-1018,17305,,34669,,52004e" filled="f" strokecolor="#1f3763 [1604]" strokeweight="1pt">
                          <v:stroke joinstyle="miter"/>
                          <v:path arrowok="t" o:connecttype="custom" o:connectlocs="0,0;4334,21668;13001,30336;8667,43336;4334,65005;4334,117009" o:connectangles="0,0,0,0,0,0"/>
                        </v:shape>
                        <v:shape id="Freeform: Shape 316" o:spid="_x0000_s1148" style="position:absolute;left:108341;top:156011;width:13001;height:117009;visibility:visible;mso-wrap-style:square;v-text-anchor:middle" coordsize="13001,1170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" path="m,c2889,7223,5936,14384,8667,21668v1604,4277,4334,8433,4334,13001c13001,50625,11440,66626,8667,82339,7079,91336,,108341,,108341r8667,8668e" filled="f" strokecolor="#1f3763 [1604]" strokeweight="1pt">
                          <v:stroke joinstyle="miter"/>
                          <v:path arrowok="t" o:connecttype="custom" o:connectlocs="0,0;8667,21668;13001,34669;8667,82339;0,108341;8667,117009" o:connectangles="0,0,0,0,0,0"/>
                        </v:shape>
                      </v:group>
                      <v:group id="Group 317" o:spid="_x0000_s1149" style="position:absolute;left:4699;width:1079;height:1924" coordsize="161925,2730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">
                        <v:oval id="Oval 318" o:spid="_x0000_s1150" style="position:absolute;width:161925;height:1524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" fillcolor="#4472c4 [3204]" strokecolor="#1f3763 [1604]" strokeweight="1pt">
                          <v:stroke joinstyle="miter"/>
                        </v:oval>
                        <v:shape id="Freeform: Shape 319" o:spid="_x0000_s1151" style="position:absolute;left:43336;top:147344;width:13127;height:117009;visibility:visible;mso-wrap-style:square;v-text-anchor:middle" coordsize="13127,1170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" path="m,c1445,7223,1433,14898,4334,21668v1609,3756,7866,4661,8667,8668c13897,34815,9775,38905,8667,43336,6881,50482,4766,57652,4334,65005v-1018,17305,,34669,,52004e" filled="f" strokecolor="#1f3763 [1604]" strokeweight="1pt">
                          <v:stroke joinstyle="miter"/>
                          <v:path arrowok="t" o:connecttype="custom" o:connectlocs="0,0;4334,21668;13001,30336;8667,43336;4334,65005;4334,117009" o:connectangles="0,0,0,0,0,0"/>
                        </v:shape>
                        <v:shape id="Freeform: Shape 320" o:spid="_x0000_s1152" style="position:absolute;left:108341;top:156011;width:13001;height:117009;visibility:visible;mso-wrap-style:square;v-text-anchor:middle" coordsize="13001,1170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" path="m,c2889,7223,5936,14384,8667,21668v1604,4277,4334,8433,4334,13001c13001,50625,11440,66626,8667,82339,7079,91336,,108341,,108341r8667,8668e" filled="f" strokecolor="#1f3763 [1604]" strokeweight="1pt">
                          <v:stroke joinstyle="miter"/>
                          <v:path arrowok="t" o:connecttype="custom" o:connectlocs="0,0;8667,21668;13001,34669;8667,82339;0,108341;8667,117009" o:connectangles="0,0,0,0,0,0"/>
                        </v:shape>
                      </v:group>
                      <v:group id="Group 321" o:spid="_x0000_s1153" style="position:absolute;left:5905;top:31;width:1080;height:1924" coordsize="161925,2730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">
                        <v:oval id="Oval 322" o:spid="_x0000_s1154" style="position:absolute;width:161925;height:1524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" fillcolor="#4472c4 [3204]" strokecolor="#1f3763 [1604]" strokeweight="1pt">
                          <v:stroke joinstyle="miter"/>
                        </v:oval>
                        <v:shape id="Freeform: Shape 323" o:spid="_x0000_s1155" style="position:absolute;left:43336;top:147344;width:13127;height:117009;visibility:visible;mso-wrap-style:square;v-text-anchor:middle" coordsize="13127,1170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" path="m,c1445,7223,1433,14898,4334,21668v1609,3756,7866,4661,8667,8668c13897,34815,9775,38905,8667,43336,6881,50482,4766,57652,4334,65005v-1018,17305,,34669,,52004e" filled="f" strokecolor="#1f3763 [1604]" strokeweight="1pt">
                          <v:stroke joinstyle="miter"/>
                          <v:path arrowok="t" o:connecttype="custom" o:connectlocs="0,0;4334,21668;13001,30336;8667,43336;4334,65005;4334,117009" o:connectangles="0,0,0,0,0,0"/>
                        </v:shape>
                        <v:shape id="Freeform: Shape 324" o:spid="_x0000_s1156" style="position:absolute;left:108341;top:156011;width:13001;height:117009;visibility:visible;mso-wrap-style:square;v-text-anchor:middle" coordsize="13001,1170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" path="m,c2889,7223,5936,14384,8667,21668v1604,4277,4334,8433,4334,13001c13001,50625,11440,66626,8667,82339,7079,91336,,108341,,108341r8667,8668e" filled="f" strokecolor="#1f3763 [1604]" strokeweight="1pt">
                          <v:stroke joinstyle="miter"/>
                          <v:path arrowok="t" o:connecttype="custom" o:connectlocs="0,0;8667,21668;13001,34669;8667,82339;0,108341;8667,117009" o:connectangles="0,0,0,0,0,0"/>
                        </v:shape>
                      </v:group>
                      <v:group id="Group 325" o:spid="_x0000_s1157" style="position:absolute;left:7048;top:31;width:1080;height:1924" coordsize="161925,2730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">
                        <v:oval id="Oval 326" o:spid="_x0000_s1158" style="position:absolute;width:161925;height:1524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" fillcolor="#4472c4 [3204]" strokecolor="#1f3763 [1604]" strokeweight="1pt">
                          <v:stroke joinstyle="miter"/>
                        </v:oval>
                        <v:shape id="Freeform: Shape 327" o:spid="_x0000_s1159" style="position:absolute;left:43336;top:147344;width:13127;height:117009;visibility:visible;mso-wrap-style:square;v-text-anchor:middle" coordsize="13127,1170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" path="m,c1445,7223,1433,14898,4334,21668v1609,3756,7866,4661,8667,8668c13897,34815,9775,38905,8667,43336,6881,50482,4766,57652,4334,65005v-1018,17305,,34669,,52004e" filled="f" strokecolor="#1f3763 [1604]" strokeweight="1pt">
                          <v:stroke joinstyle="miter"/>
                          <v:path arrowok="t" o:connecttype="custom" o:connectlocs="0,0;4334,21668;13001,30336;8667,43336;4334,65005;4334,117009" o:connectangles="0,0,0,0,0,0"/>
                        </v:shape>
                        <v:shape id="Freeform: Shape 328" o:spid="_x0000_s1160" style="position:absolute;left:108341;top:156011;width:13001;height:117009;visibility:visible;mso-wrap-style:square;v-text-anchor:middle" coordsize="13001,1170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" path="m,c2889,7223,5936,14384,8667,21668v1604,4277,4334,8433,4334,13001c13001,50625,11440,66626,8667,82339,7079,91336,,108341,,108341r8667,8668e" filled="f" strokecolor="#1f3763 [1604]" strokeweight="1pt">
                          <v:stroke joinstyle="miter"/>
                          <v:path arrowok="t" o:connecttype="custom" o:connectlocs="0,0;8667,21668;13001,34669;8667,82339;0,108341;8667,117009" o:connectangles="0,0,0,0,0,0"/>
                        </v:shape>
                      </v:group>
                      <v:group id="Group 329" o:spid="_x0000_s1161" style="position:absolute;left:8191;width:1080;height:1924" coordsize="161925,2730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">
                        <v:oval id="Oval 330" o:spid="_x0000_s1162" style="position:absolute;width:161925;height:1524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" fillcolor="#4472c4 [3204]" strokecolor="#1f3763 [1604]" strokeweight="1pt">
                          <v:stroke joinstyle="miter"/>
                        </v:oval>
                        <v:shape id="Freeform: Shape 331" o:spid="_x0000_s1163" style="position:absolute;left:43336;top:147344;width:13127;height:117009;visibility:visible;mso-wrap-style:square;v-text-anchor:middle" coordsize="13127,1170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" path="m,c1445,7223,1433,14898,4334,21668v1609,3756,7866,4661,8667,8668c13897,34815,9775,38905,8667,43336,6881,50482,4766,57652,4334,65005v-1018,17305,,34669,,52004e" filled="f" strokecolor="#1f3763 [1604]" strokeweight="1pt">
                          <v:stroke joinstyle="miter"/>
                          <v:path arrowok="t" o:connecttype="custom" o:connectlocs="0,0;4334,21668;13001,30336;8667,43336;4334,65005;4334,117009" o:connectangles="0,0,0,0,0,0"/>
                        </v:shape>
                        <v:shape id="Freeform: Shape 332" o:spid="_x0000_s1164" style="position:absolute;left:108341;top:156011;width:13001;height:117009;visibility:visible;mso-wrap-style:square;v-text-anchor:middle" coordsize="13001,1170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" path="m,c2889,7223,5936,14384,8667,21668v1604,4277,4334,8433,4334,13001c13001,50625,11440,66626,8667,82339,7079,91336,,108341,,108341r8667,8668e" filled="f" strokecolor="#1f3763 [1604]" strokeweight="1pt">
                          <v:stroke joinstyle="miter"/>
                          <v:path arrowok="t" o:connecttype="custom" o:connectlocs="0,0;8667,21668;13001,34669;8667,82339;0,108341;8667,117009" o:connectangles="0,0,0,0,0,0"/>
                        </v:shape>
                      </v:group>
                      <v:group id="Group 333" o:spid="_x0000_s1165" style="position:absolute;left:9366;width:1079;height:1924" coordsize="161925,2730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">
                        <v:oval id="Oval 334" o:spid="_x0000_s1166" style="position:absolute;width:161925;height:1524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" fillcolor="#4472c4 [3204]" strokecolor="#1f3763 [1604]" strokeweight="1pt">
                          <v:stroke joinstyle="miter"/>
                        </v:oval>
                        <v:shape id="Freeform: Shape 335" o:spid="_x0000_s1167" style="position:absolute;left:43336;top:147344;width:13127;height:117009;visibility:visible;mso-wrap-style:square;v-text-anchor:middle" coordsize="13127,1170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" path="m,c1445,7223,1433,14898,4334,21668v1609,3756,7866,4661,8667,8668c13897,34815,9775,38905,8667,43336,6881,50482,4766,57652,4334,65005v-1018,17305,,34669,,52004e" filled="f" strokecolor="#1f3763 [1604]" strokeweight="1pt">
                          <v:stroke joinstyle="miter"/>
                          <v:path arrowok="t" o:connecttype="custom" o:connectlocs="0,0;4334,21668;13001,30336;8667,43336;4334,65005;4334,117009" o:connectangles="0,0,0,0,0,0"/>
                        </v:shape>
                        <v:shape id="Freeform: Shape 336" o:spid="_x0000_s1168" style="position:absolute;left:108341;top:156011;width:13001;height:117009;visibility:visible;mso-wrap-style:square;v-text-anchor:middle" coordsize="13001,1170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" path="m,c2889,7223,5936,14384,8667,21668v1604,4277,4334,8433,4334,13001c13001,50625,11440,66626,8667,82339,7079,91336,,108341,,108341r8667,8668e" filled="f" strokecolor="#1f3763 [1604]" strokeweight="1pt">
                          <v:stroke joinstyle="miter"/>
                          <v:path arrowok="t" o:connecttype="custom" o:connectlocs="0,0;8667,21668;13001,34669;8667,82339;0,108341;8667,117009" o:connectangles="0,0,0,0,0,0"/>
                        </v:shape>
                      </v:group>
                      <v:group id="Group 337" o:spid="_x0000_s1169" style="position:absolute;left:10509;top:63;width:1079;height:1924" coordsize="161925,2730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">
                        <v:oval id="Oval 338" o:spid="_x0000_s1170" style="position:absolute;width:161925;height:1524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" fillcolor="#4472c4 [3204]" strokecolor="#1f3763 [1604]" strokeweight="1pt">
                          <v:stroke joinstyle="miter"/>
                        </v:oval>
                        <v:shape id="Freeform: Shape 339" o:spid="_x0000_s1171" style="position:absolute;left:43336;top:147344;width:13127;height:117009;visibility:visible;mso-wrap-style:square;v-text-anchor:middle" coordsize="13127,1170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" path="m,c1445,7223,1433,14898,4334,21668v1609,3756,7866,4661,8667,8668c13897,34815,9775,38905,8667,43336,6881,50482,4766,57652,4334,65005v-1018,17305,,34669,,52004e" filled="f" strokecolor="#1f3763 [1604]" strokeweight="1pt">
                          <v:stroke joinstyle="miter"/>
                          <v:path arrowok="t" o:connecttype="custom" o:connectlocs="0,0;4334,21668;13001,30336;8667,43336;4334,65005;4334,117009" o:connectangles="0,0,0,0,0,0"/>
                        </v:shape>
                        <v:shape id="Freeform: Shape 340" o:spid="_x0000_s1172" style="position:absolute;left:108341;top:156011;width:13001;height:117009;visibility:visible;mso-wrap-style:square;v-text-anchor:middle" coordsize="13001,1170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" path="m,c2889,7223,5936,14384,8667,21668v1604,4277,4334,8433,4334,13001c13001,50625,11440,66626,8667,82339,7079,91336,,108341,,108341r8667,8668e" filled="f" strokecolor="#1f3763 [1604]" strokeweight="1pt">
                          <v:stroke joinstyle="miter"/>
                          <v:path arrowok="t" o:connecttype="custom" o:connectlocs="0,0;8667,21668;13001,34669;8667,82339;0,108341;8667,117009" o:connectangles="0,0,0,0,0,0"/>
                        </v:shape>
                      </v:group>
                      <v:group id="Group 341" o:spid="_x0000_s1173" style="position:absolute;top:1809;width:11465;height:2090" coordsize="11465,2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">
                        <v:group id="Group 342" o:spid="_x0000_s1174" style="position:absolute;width:1079;height:2090" coordsize="107950,2090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">
                          <v:oval id="Oval 343" o:spid="_x0000_s1175" style="position:absolute;top:95250;width:107950;height:1137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" fillcolor="#4472c4 [3204]" strokecolor="#1f3763 [1604]" strokeweight="1pt">
                            <v:stroke joinstyle="miter"/>
                          </v:oval>
                          <v:shape id="Freeform: Shape 344" o:spid="_x0000_s1176" style="position:absolute;left:15875;width:19050;height:98425;visibility:visible;mso-wrap-style:square;v-text-anchor:middle" coordsize="19050,984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" path="m19050,98425c17992,84667,19387,70495,15875,57150,13933,49770,5588,45340,3175,38100l,28575c2007,20547,3313,13941,6350,6350,7229,4153,8467,2117,9525,e" filled="f" strokecolor="#1f3763 [1604]" strokeweight="1pt">
                            <v:stroke joinstyle="miter"/>
                            <v:path arrowok="t" o:connecttype="custom" o:connectlocs="19050,98425;15875,57150;3175,38100;0,28575;6350,6350;9525,0" o:connectangles="0,0,0,0,0,0"/>
                          </v:shape>
                          <v:shape id="Freeform: Shape 345" o:spid="_x0000_s1177" style="position:absolute;left:66675;width:15886;height:101600;visibility:visible;mso-wrap-style:square;v-text-anchor:middle" coordsize="15886,10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" path="m9525,101600v1058,-7408,1707,-14887,3175,-22225c13356,76093,16084,73190,15875,69850,15007,55957,14207,41684,9525,28575,8399,25423,3175,26458,,25400,3667,3397,-1377,10902,9525,e" filled="f" strokecolor="#1f3763 [1604]" strokeweight="1pt">
                            <v:stroke joinstyle="miter"/>
                            <v:path arrowok="t" o:connecttype="custom" o:connectlocs="9525,101600;12700,79375;15875,69850;9525,28575;0,25400;9525,0" o:connectangles="0,0,0,0,0,0"/>
                          </v:shape>
                        </v:group>
                        <v:group id="Group 346" o:spid="_x0000_s1178" style="position:absolute;left:1206;top:158;width:1083;height:1929;rotation:180" coordsize="161925,2730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">
                          <v:oval id="Oval 347" o:spid="_x0000_s1179" style="position:absolute;width:161925;height:1524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" fillcolor="#4472c4 [3204]" strokecolor="#1f3763 [1604]" strokeweight="1pt">
                            <v:stroke joinstyle="miter"/>
                          </v:oval>
                          <v:shape id="Freeform: Shape 348" o:spid="_x0000_s1180" style="position:absolute;left:43336;top:147344;width:13127;height:117009;visibility:visible;mso-wrap-style:square;v-text-anchor:middle" coordsize="13127,1170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" path="m,c1445,7223,1433,14898,4334,21668v1609,3756,7866,4661,8667,8668c13897,34815,9775,38905,8667,43336,6881,50482,4766,57652,4334,65005v-1018,17305,,34669,,52004e" filled="f" strokecolor="#1f3763 [1604]" strokeweight="1pt">
                            <v:stroke joinstyle="miter"/>
                            <v:path arrowok="t" o:connecttype="custom" o:connectlocs="0,0;4334,21668;13001,30336;8667,43336;4334,65005;4334,117009" o:connectangles="0,0,0,0,0,0"/>
                          </v:shape>
                          <v:shape id="Freeform: Shape 349" o:spid="_x0000_s1181" style="position:absolute;left:108341;top:156011;width:13001;height:117009;visibility:visible;mso-wrap-style:square;v-text-anchor:middle" coordsize="13001,1170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" path="m,c2889,7223,5936,14384,8667,21668v1604,4277,4334,8433,4334,13001c13001,50625,11440,66626,8667,82339,7079,91336,,108341,,108341r8667,8668e" filled="f" strokecolor="#1f3763 [1604]" strokeweight="1pt">
                            <v:stroke joinstyle="miter"/>
                            <v:path arrowok="t" o:connecttype="custom" o:connectlocs="0,0;8667,21668;13001,34669;8667,82339;0,108341;8667,117009" o:connectangles="0,0,0,0,0,0"/>
                          </v:shape>
                        </v:group>
                        <v:group id="Group 350" o:spid="_x0000_s1182" style="position:absolute;left:2349;top:158;width:1083;height:1929;rotation:180" coordsize="161925,2730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">
                          <v:oval id="Oval 351" o:spid="_x0000_s1183" style="position:absolute;width:161925;height:1524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" fillcolor="#4472c4 [3204]" strokecolor="#1f3763 [1604]" strokeweight="1pt">
                            <v:stroke joinstyle="miter"/>
                          </v:oval>
                          <v:shape id="Freeform: Shape 352" o:spid="_x0000_s1184" style="position:absolute;left:43336;top:147344;width:13127;height:117009;visibility:visible;mso-wrap-style:square;v-text-anchor:middle" coordsize="13127,1170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" path="m,c1445,7223,1433,14898,4334,21668v1609,3756,7866,4661,8667,8668c13897,34815,9775,38905,8667,43336,6881,50482,4766,57652,4334,65005v-1018,17305,,34669,,52004e" filled="f" strokecolor="#1f3763 [1604]" strokeweight="1pt">
                            <v:stroke joinstyle="miter"/>
                            <v:path arrowok="t" o:connecttype="custom" o:connectlocs="0,0;4334,21668;13001,30336;8667,43336;4334,65005;4334,117009" o:connectangles="0,0,0,0,0,0"/>
                          </v:shape>
                          <v:shape id="Freeform: Shape 353" o:spid="_x0000_s1185" style="position:absolute;left:108341;top:156011;width:13001;height:117009;visibility:visible;mso-wrap-style:square;v-text-anchor:middle" coordsize="13001,1170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" path="m,c2889,7223,5936,14384,8667,21668v1604,4277,4334,8433,4334,13001c13001,50625,11440,66626,8667,82339,7079,91336,,108341,,108341r8667,8668e" filled="f" strokecolor="#1f3763 [1604]" strokeweight="1pt">
                            <v:stroke joinstyle="miter"/>
                            <v:path arrowok="t" o:connecttype="custom" o:connectlocs="0,0;8667,21668;13001,34669;8667,82339;0,108341;8667,117009" o:connectangles="0,0,0,0,0,0"/>
                          </v:shape>
                        </v:group>
                        <v:group id="Group 354" o:spid="_x0000_s1186" style="position:absolute;left:3524;top:158;width:1083;height:1929;rotation:180" coordsize="161925,2730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">
                          <v:oval id="Oval 355" o:spid="_x0000_s1187" style="position:absolute;width:161925;height:1524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" fillcolor="#4472c4 [3204]" strokecolor="#1f3763 [1604]" strokeweight="1pt">
                            <v:stroke joinstyle="miter"/>
                          </v:oval>
                          <v:shape id="Freeform: Shape 356" o:spid="_x0000_s1188" style="position:absolute;left:43336;top:147344;width:13127;height:117009;visibility:visible;mso-wrap-style:square;v-text-anchor:middle" coordsize="13127,1170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" path="m,c1445,7223,1433,14898,4334,21668v1609,3756,7866,4661,8667,8668c13897,34815,9775,38905,8667,43336,6881,50482,4766,57652,4334,65005v-1018,17305,,34669,,52004e" filled="f" strokecolor="#1f3763 [1604]" strokeweight="1pt">
                            <v:stroke joinstyle="miter"/>
                            <v:path arrowok="t" o:connecttype="custom" o:connectlocs="0,0;4334,21668;13001,30336;8667,43336;4334,65005;4334,117009" o:connectangles="0,0,0,0,0,0"/>
                          </v:shape>
                          <v:shape id="Freeform: Shape 357" o:spid="_x0000_s1189" style="position:absolute;left:108341;top:156011;width:13001;height:117009;visibility:visible;mso-wrap-style:square;v-text-anchor:middle" coordsize="13001,1170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" path="m,c2889,7223,5936,14384,8667,21668v1604,4277,4334,8433,4334,13001c13001,50625,11440,66626,8667,82339,7079,91336,,108341,,108341r8667,8668e" filled="f" strokecolor="#1f3763 [1604]" strokeweight="1pt">
                            <v:stroke joinstyle="miter"/>
                            <v:path arrowok="t" o:connecttype="custom" o:connectlocs="0,0;8667,21668;13001,34669;8667,82339;0,108341;8667,117009" o:connectangles="0,0,0,0,0,0"/>
                          </v:shape>
                        </v:group>
                        <v:group id="Group 358" o:spid="_x0000_s1190" style="position:absolute;left:4667;top:127;width:1083;height:1928;rotation:180" coordsize="161925,2730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">
                          <v:oval id="Oval 359" o:spid="_x0000_s1191" style="position:absolute;width:161925;height:1524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" fillcolor="#4472c4 [3204]" strokecolor="#1f3763 [1604]" strokeweight="1pt">
                            <v:stroke joinstyle="miter"/>
                          </v:oval>
                          <v:shape id="Freeform: Shape 360" o:spid="_x0000_s1192" style="position:absolute;left:43336;top:147344;width:13127;height:117009;visibility:visible;mso-wrap-style:square;v-text-anchor:middle" coordsize="13127,1170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" path="m,c1445,7223,1433,14898,4334,21668v1609,3756,7866,4661,8667,8668c13897,34815,9775,38905,8667,43336,6881,50482,4766,57652,4334,65005v-1018,17305,,34669,,52004e" filled="f" strokecolor="#1f3763 [1604]" strokeweight="1pt">
                            <v:stroke joinstyle="miter"/>
                            <v:path arrowok="t" o:connecttype="custom" o:connectlocs="0,0;4334,21668;13001,30336;8667,43336;4334,65005;4334,117009" o:connectangles="0,0,0,0,0,0"/>
                          </v:shape>
                          <v:shape id="Freeform: Shape 361" o:spid="_x0000_s1193" style="position:absolute;left:108341;top:156011;width:13001;height:117009;visibility:visible;mso-wrap-style:square;v-text-anchor:middle" coordsize="13001,1170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" path="m,c2889,7223,5936,14384,8667,21668v1604,4277,4334,8433,4334,13001c13001,50625,11440,66626,8667,82339,7079,91336,,108341,,108341r8667,8668e" filled="f" strokecolor="#1f3763 [1604]" strokeweight="1pt">
                            <v:stroke joinstyle="miter"/>
                            <v:path arrowok="t" o:connecttype="custom" o:connectlocs="0,0;8667,21668;13001,34669;8667,82339;0,108341;8667,117009" o:connectangles="0,0,0,0,0,0"/>
                          </v:shape>
                        </v:group>
                        <v:group id="Group 362" o:spid="_x0000_s1194" style="position:absolute;left:5810;top:158;width:1083;height:1929;rotation:180" coordsize="161925,2730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">
                          <v:oval id="Oval 363" o:spid="_x0000_s1195" style="position:absolute;width:161925;height:1524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" fillcolor="#4472c4 [3204]" strokecolor="#1f3763 [1604]" strokeweight="1pt">
                            <v:stroke joinstyle="miter"/>
                          </v:oval>
                          <v:shape id="Freeform: Shape 364" o:spid="_x0000_s1196" style="position:absolute;left:43336;top:147344;width:13127;height:117009;visibility:visible;mso-wrap-style:square;v-text-anchor:middle" coordsize="13127,1170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" path="m,c1445,7223,1433,14898,4334,21668v1609,3756,7866,4661,8667,8668c13897,34815,9775,38905,8667,43336,6881,50482,4766,57652,4334,65005v-1018,17305,,34669,,52004e" filled="f" strokecolor="#1f3763 [1604]" strokeweight="1pt">
                            <v:stroke joinstyle="miter"/>
                            <v:path arrowok="t" o:connecttype="custom" o:connectlocs="0,0;4334,21668;13001,30336;8667,43336;4334,65005;4334,117009" o:connectangles="0,0,0,0,0,0"/>
                          </v:shape>
                          <v:shape id="Freeform: Shape 365" o:spid="_x0000_s1197" style="position:absolute;left:108341;top:156011;width:13001;height:117009;visibility:visible;mso-wrap-style:square;v-text-anchor:middle" coordsize="13001,1170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" path="m,c2889,7223,5936,14384,8667,21668v1604,4277,4334,8433,4334,13001c13001,50625,11440,66626,8667,82339,7079,91336,,108341,,108341r8667,8668e" filled="f" strokecolor="#1f3763 [1604]" strokeweight="1pt">
                            <v:stroke joinstyle="miter"/>
                            <v:path arrowok="t" o:connecttype="custom" o:connectlocs="0,0;8667,21668;13001,34669;8667,82339;0,108341;8667,117009" o:connectangles="0,0,0,0,0,0"/>
                          </v:shape>
                        </v:group>
                        <v:group id="Group 366" o:spid="_x0000_s1198" style="position:absolute;left:6985;top:127;width:1083;height:1928;rotation:180" coordsize="161925,2730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">
                          <v:oval id="Oval 367" o:spid="_x0000_s1199" style="position:absolute;width:161925;height:1524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" fillcolor="#4472c4 [3204]" strokecolor="#1f3763 [1604]" strokeweight="1pt">
                            <v:stroke joinstyle="miter"/>
                          </v:oval>
                          <v:shape id="Freeform: Shape 368" o:spid="_x0000_s1200" style="position:absolute;left:43336;top:147344;width:13127;height:117009;visibility:visible;mso-wrap-style:square;v-text-anchor:middle" coordsize="13127,1170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" path="m,c1445,7223,1433,14898,4334,21668v1609,3756,7866,4661,8667,8668c13897,34815,9775,38905,8667,43336,6881,50482,4766,57652,4334,65005v-1018,17305,,34669,,52004e" filled="f" strokecolor="#1f3763 [1604]" strokeweight="1pt">
                            <v:stroke joinstyle="miter"/>
                            <v:path arrowok="t" o:connecttype="custom" o:connectlocs="0,0;4334,21668;13001,30336;8667,43336;4334,65005;4334,117009" o:connectangles="0,0,0,0,0,0"/>
                          </v:shape>
                          <v:shape id="Freeform: Shape 369" o:spid="_x0000_s1201" style="position:absolute;left:108341;top:156011;width:13001;height:117009;visibility:visible;mso-wrap-style:square;v-text-anchor:middle" coordsize="13001,1170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" path="m,c2889,7223,5936,14384,8667,21668v1604,4277,4334,8433,4334,13001c13001,50625,11440,66626,8667,82339,7079,91336,,108341,,108341r8667,8668e" filled="f" strokecolor="#1f3763 [1604]" strokeweight="1pt">
                            <v:stroke joinstyle="miter"/>
                            <v:path arrowok="t" o:connecttype="custom" o:connectlocs="0,0;8667,21668;13001,34669;8667,82339;0,108341;8667,117009" o:connectangles="0,0,0,0,0,0"/>
                          </v:shape>
                        </v:group>
                        <v:group id="Group 370" o:spid="_x0000_s1202" style="position:absolute;left:8128;top:158;width:1083;height:1929;rotation:180" coordsize="161925,2730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">
                          <v:oval id="Oval 371" o:spid="_x0000_s1203" style="position:absolute;width:161925;height:1524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" fillcolor="#4472c4 [3204]" strokecolor="#1f3763 [1604]" strokeweight="1pt">
                            <v:stroke joinstyle="miter"/>
                          </v:oval>
                          <v:shape id="Freeform: Shape 372" o:spid="_x0000_s1204" style="position:absolute;left:43336;top:147344;width:13127;height:117009;visibility:visible;mso-wrap-style:square;v-text-anchor:middle" coordsize="13127,1170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" path="m,c1445,7223,1433,14898,4334,21668v1609,3756,7866,4661,8667,8668c13897,34815,9775,38905,8667,43336,6881,50482,4766,57652,4334,65005v-1018,17305,,34669,,52004e" filled="f" strokecolor="#1f3763 [1604]" strokeweight="1pt">
                            <v:stroke joinstyle="miter"/>
                            <v:path arrowok="t" o:connecttype="custom" o:connectlocs="0,0;4334,21668;13001,30336;8667,43336;4334,65005;4334,117009" o:connectangles="0,0,0,0,0,0"/>
                          </v:shape>
                          <v:shape id="Freeform: Shape 373" o:spid="_x0000_s1205" style="position:absolute;left:108341;top:156011;width:13001;height:117009;visibility:visible;mso-wrap-style:square;v-text-anchor:middle" coordsize="13001,1170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" path="m,c2889,7223,5936,14384,8667,21668v1604,4277,4334,8433,4334,13001c13001,50625,11440,66626,8667,82339,7079,91336,,108341,,108341r8667,8668e" filled="f" strokecolor="#1f3763 [1604]" strokeweight="1pt">
                            <v:stroke joinstyle="miter"/>
                            <v:path arrowok="t" o:connecttype="custom" o:connectlocs="0,0;8667,21668;13001,34669;8667,82339;0,108341;8667,117009" o:connectangles="0,0,0,0,0,0"/>
                          </v:shape>
                        </v:group>
                        <v:group id="Group 374" o:spid="_x0000_s1206" style="position:absolute;left:9239;top:127;width:1083;height:1928;rotation:180" coordsize="161925,2730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">
                          <v:oval id="Oval 375" o:spid="_x0000_s1207" style="position:absolute;width:161925;height:1524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" fillcolor="#4472c4 [3204]" strokecolor="#1f3763 [1604]" strokeweight="1pt">
                            <v:stroke joinstyle="miter"/>
                          </v:oval>
                          <v:shape id="Freeform: Shape 376" o:spid="_x0000_s1208" style="position:absolute;left:43336;top:147344;width:13127;height:117009;visibility:visible;mso-wrap-style:square;v-text-anchor:middle" coordsize="13127,1170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" path="m,c1445,7223,1433,14898,4334,21668v1609,3756,7866,4661,8667,8668c13897,34815,9775,38905,8667,43336,6881,50482,4766,57652,4334,65005v-1018,17305,,34669,,52004e" filled="f" strokecolor="#1f3763 [1604]" strokeweight="1pt">
                            <v:stroke joinstyle="miter"/>
                            <v:path arrowok="t" o:connecttype="custom" o:connectlocs="0,0;4334,21668;13001,30336;8667,43336;4334,65005;4334,117009" o:connectangles="0,0,0,0,0,0"/>
                          </v:shape>
                          <v:shape id="Freeform: Shape 377" o:spid="_x0000_s1209" style="position:absolute;left:108341;top:156011;width:13001;height:117009;visibility:visible;mso-wrap-style:square;v-text-anchor:middle" coordsize="13001,1170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" path="m,c2889,7223,5936,14384,8667,21668v1604,4277,4334,8433,4334,13001c13001,50625,11440,66626,8667,82339,7079,91336,,108341,,108341r8667,8668e" filled="f" strokecolor="#1f3763 [1604]" strokeweight="1pt">
                            <v:stroke joinstyle="miter"/>
                            <v:path arrowok="t" o:connecttype="custom" o:connectlocs="0,0;8667,21668;13001,34669;8667,82339;0,108341;8667,117009" o:connectangles="0,0,0,0,0,0"/>
                          </v:shape>
                        </v:group>
                        <v:group id="Group 378" o:spid="_x0000_s1210" style="position:absolute;left:10382;top:158;width:1083;height:1929;rotation:180" coordsize="161925,2730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">
                          <v:oval id="Oval 379" o:spid="_x0000_s1211" style="position:absolute;width:161925;height:1524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" fillcolor="#4472c4 [3204]" strokecolor="#1f3763 [1604]" strokeweight="1pt">
                            <v:stroke joinstyle="miter"/>
                          </v:oval>
                          <v:shape id="Freeform: Shape 380" o:spid="_x0000_s1212" style="position:absolute;left:43336;top:147344;width:13127;height:117009;visibility:visible;mso-wrap-style:square;v-text-anchor:middle" coordsize="13127,1170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" path="m,c1445,7223,1433,14898,4334,21668v1609,3756,7866,4661,8667,8668c13897,34815,9775,38905,8667,43336,6881,50482,4766,57652,4334,65005v-1018,17305,,34669,,52004e" filled="f" strokecolor="#1f3763 [1604]" strokeweight="1pt">
                            <v:stroke joinstyle="miter"/>
                            <v:path arrowok="t" o:connecttype="custom" o:connectlocs="0,0;4334,21668;13001,30336;8667,43336;4334,65005;4334,117009" o:connectangles="0,0,0,0,0,0"/>
                          </v:shape>
                          <v:shape id="Freeform: Shape 381" o:spid="_x0000_s1213" style="position:absolute;left:108341;top:156011;width:13001;height:117009;visibility:visible;mso-wrap-style:square;v-text-anchor:middle" coordsize="13001,1170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" path="m,c2889,7223,5936,14384,8667,21668v1604,4277,4334,8433,4334,13001c13001,50625,11440,66626,8667,82339,7079,91336,,108341,,108341r8667,8668e" filled="f" strokecolor="#1f3763 [1604]" strokeweight="1pt">
                            <v:stroke joinstyle="miter"/>
                            <v:path arrowok="t" o:connecttype="custom" o:connectlocs="0,0;8667,21668;13001,34669;8667,82339;0,108341;8667,117009" o:connectangles="0,0,0,0,0,0"/>
                          </v:shape>
                        </v:group>
                      </v:group>
                    </v:group>
                    <v:group id="Group 382" o:spid="_x0000_s1214" style="position:absolute;top:11518;width:50392;height:5836" coordsize="50392,58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">
                      <v:group id="Group 383" o:spid="_x0000_s1215" style="position:absolute;width:44034;height:5835" coordsize="44034,58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">
                        <v:shape id="Straight Arrow Connector 384" o:spid="_x0000_s1216" type="#_x0000_t32" style="position:absolute;left:9689;top:3437;width:3366;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" strokecolor="#4472c4 [3204]" strokeweight=".5pt">
                          <v:stroke endarrow="block" joinstyle="miter"/>
                        </v:shape>
                        <v:shape id="Straight Arrow Connector 385" o:spid="_x0000_s1217" type="#_x0000_t32" style="position:absolute;top:3710;width:2000;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" strokecolor="#4472c4 [3204]" strokeweight=".5pt">
                          <v:stroke endarrow="block" joinstyle="miter"/>
                        </v:shape>
                        <v:shape id="Straight Arrow Connector 386" o:spid="_x0000_s1218" type="#_x0000_t32" style="position:absolute;left:23366;top:3437;width:440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" strokecolor="#4472c4 [3204]" strokeweight=".5pt">
                          <v:stroke endarrow="block" joinstyle="miter"/>
                        </v:shape>
                        <v:shape id="Star: 7 Points 387" o:spid="_x0000_s1219" style="position:absolute;left:27787;width:7204;height:5835;visibility:visible;mso-wrap-style:square;v-text-anchor:middle" coordsize="720421,583593"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" adj="-11796480,,5400" path="m-2,375313l110936,259725,71344,115588r177930,l360211,,471147,115588r177930,l609485,259725,720423,375313,560112,439459,520518,583596,360211,519449,199903,583596,160309,439459,-2,375313xe" fillcolor="#ffc000" strokecolor="#1f3763 [1604]" strokeweight="1pt">
                          <v:stroke joinstyle="miter"/>
                          <v:formulas/>
                          <v:path arrowok="t" o:connecttype="custom" o:connectlocs="-2,375313;110936,259725;71344,115588;249274,115588;360211,0;471147,115588;649077,115588;609485,259725;720423,375313;560112,439459;520518,583596;360211,519449;199903,583596;160309,439459;-2,375313" o:connectangles="0,0,0,0,0,0,0,0,0,0,0,0,0,0,0" textboxrect="0,0,720421,583593"/>
                          <v:textbox>
                            <w:txbxContent>
                              <w:p w14:paraId="57C92433" w14:textId="77777777" w:rsidR="008F7A56" w:rsidRPr="003D133D" w:rsidRDefault="008F7A56" w:rsidP="008F7A56">
                                <w:pPr>
                                  <w:jc w:val="center"/>
                                  <w:rPr>
                                    <w:sz w:val="16"/>
                                    <w:szCs w:val="16"/>
                                  </w:rPr>
                                </w:pPr>
                                <w:r w:rsidRPr="003D133D">
                                  <w:rPr>
                                    <w:sz w:val="16"/>
                                    <w:szCs w:val="16"/>
                                  </w:rPr>
                                  <w:t>B</w:t>
                                </w:r>
                                <w:r>
                                  <w:rPr>
                                    <w:sz w:val="16"/>
                                    <w:szCs w:val="16"/>
                                  </w:rPr>
                                  <w:t>id</w:t>
                                </w:r>
                              </w:p>
                            </w:txbxContent>
                          </v:textbox>
                        </v:shape>
                        <v:shape id="Straight Arrow Connector 388" o:spid="_x0000_s1220" type="#_x0000_t32" style="position:absolute;left:34966;top:3710;width:906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" strokecolor="#4472c4 [3204]" strokeweight=".5pt">
                          <v:stroke endarrow="block" joinstyle="miter"/>
                        </v:shape>
                      </v:group>
                      <v:shapetype id="_x0000_t21" coordsize="21600,21600" o:spt="21" adj="3600" path="m@0,qy0@0l0@2qx@0,21600l@1,21600qy21600@2l21600@0qx@1,xe">
                        <v:stroke joinstyle="miter"/>
                        <v:formulas>
                          <v:f eqn="val #0"/>
                          <v:f eqn="sum width 0 #0"/>
                          <v:f eqn="sum height 0 #0"/>
                          <v:f eqn="prod @0 7071 10000"/>
                          <v:f eqn="sum width 0 @3"/>
                          <v:f eqn="sum height 0 @3"/>
                          <v:f eqn="val width"/>
                          <v:f eqn="val height"/>
                          <v:f eqn="prod width 1 2"/>
                          <v:f eqn="prod height 1 2"/>
                        </v:formulas>
                        <v:path gradientshapeok="t" limo="10800,10800" o:connecttype="custom" o:connectlocs="@8,0;0,@9;@8,@7;@6,@9" textboxrect="@3,@3,@4,@5"/>
                        <v:handles>
                          <v:h position="#0,topLeft" switch="" xrange="0,10800"/>
                        </v:handles>
                      </v:shapetype>
                      <v:shape id="Plaque 389" o:spid="_x0000_s1221" type="#_x0000_t21" style="position:absolute;left:44110;top:82;width:6282;height:485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" fillcolor="#4472c4 [3204]" strokecolor="#1f3763 [1604]" strokeweight="1pt">
                        <v:textbox>
                          <w:txbxContent>
                            <w:p w14:paraId="5A7EAADE" w14:textId="77777777" w:rsidR="008F7A56" w:rsidRPr="003D133D" w:rsidRDefault="008F7A56" w:rsidP="008F7A56">
                              <w:pPr>
                                <w:jc w:val="center"/>
                                <w:rPr>
                                  <w:sz w:val="16"/>
                                  <w:szCs w:val="16"/>
                                </w:rPr>
                              </w:pPr>
                              <w:proofErr w:type="spellStart"/>
                              <w:r w:rsidRPr="003D133D">
                                <w:rPr>
                                  <w:sz w:val="16"/>
                                  <w:szCs w:val="16"/>
                                </w:rPr>
                                <w:t>T</w:t>
                              </w:r>
                              <w:r>
                                <w:rPr>
                                  <w:sz w:val="16"/>
                                  <w:szCs w:val="16"/>
                                </w:rPr>
                                <w:t>bid</w:t>
                              </w:r>
                              <w:proofErr w:type="spellEnd"/>
                            </w:p>
                            <w:p w14:paraId="486DE788" w14:textId="77777777" w:rsidR="008F7A56" w:rsidRDefault="008F7A56" w:rsidP="008F7A56"/>
                          </w:txbxContent>
                        </v:textbox>
                      </v:shape>
                    </v:group>
                  </v:group>
                </v:group>
                <v:group id="Group 390" o:spid="_x0000_s1222" style="position:absolute;width:74758;height:64281" coordsize="74758,642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">
                  <v:shape id="Straight Arrow Connector 391" o:spid="_x0000_s1223" type="#_x0000_t32" style="position:absolute;left:5103;top:39987;width:457;height:1439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" strokecolor="#4472c4 [3204]" strokeweight=".5pt">
                    <v:stroke endarrow="block" joinstyle="miter"/>
                  </v:shape>
                  <v:group id="Group 392" o:spid="_x0000_s1224" style="position:absolute;width:74758;height:64281" coordorigin=",-8052" coordsize="74764,642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">
                    <v:group id="Group 393" o:spid="_x0000_s1225" style="position:absolute;left:6906;top:8871;width:16986;height:3810" coordsize="17152,32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">
                      <v:shape id="Text Box 394" o:spid="_x0000_s1226" type="#_x0000_t202" style="position:absolute;width:9175;height:32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" fillcolor="white [3201]" strokeweight=".5pt">
                        <v:textbox>
                          <w:txbxContent>
                            <w:p w14:paraId="3B5820ED" w14:textId="77777777" w:rsidR="008F7A56" w:rsidRPr="0018460E" w:rsidRDefault="008F7A56" w:rsidP="008F7A56">
                              <w:pPr>
                                <w:rPr>
                                  <w:sz w:val="16"/>
                                  <w:szCs w:val="16"/>
                                </w:rPr>
                              </w:pPr>
                              <w:r w:rsidRPr="0018460E">
                                <w:rPr>
                                  <w:sz w:val="16"/>
                                  <w:szCs w:val="16"/>
                                </w:rPr>
                                <w:t>Cell stress signal</w:t>
                              </w:r>
                              <w:r>
                                <w:rPr>
                                  <w:sz w:val="16"/>
                                  <w:szCs w:val="16"/>
                                </w:rPr>
                                <w:t xml:space="preserve"> </w:t>
                              </w:r>
                              <w:r w:rsidRPr="0018460E">
                                <w:rPr>
                                  <w:sz w:val="16"/>
                                  <w:szCs w:val="16"/>
                                </w:rPr>
                                <w:t>DNA damage</w:t>
                              </w:r>
                            </w:p>
                          </w:txbxContent>
                        </v:textbox>
                      </v:shape>
                      <v:shape id="Straight Arrow Connector 395" o:spid="_x0000_s1227" type="#_x0000_t32" style="position:absolute;left:9017;top:1524;width:8135;height:76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" strokecolor="#4472c4 [3204]" strokeweight=".5pt">
                        <v:stroke endarrow="block" joinstyle="miter"/>
                      </v:shape>
                    </v:group>
                    <v:shape id="Text Box 396" o:spid="_x0000_s1228" type="#_x0000_t202" style="position:absolute;left:27241;top:10372;width:9383;height:19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" fillcolor="white [3201]" strokeweight=".5pt">
                      <v:textbox>
                        <w:txbxContent>
                          <w:p w14:paraId="3EF3F9BE" w14:textId="77777777" w:rsidR="008F7A56" w:rsidRPr="00A16EF4" w:rsidRDefault="008F7A56" w:rsidP="008F7A56">
                            <w:pPr>
                              <w:rPr>
                                <w:sz w:val="16"/>
                                <w:szCs w:val="16"/>
                              </w:rPr>
                            </w:pPr>
                            <w:r w:rsidRPr="00A16EF4">
                              <w:rPr>
                                <w:sz w:val="16"/>
                                <w:szCs w:val="16"/>
                              </w:rPr>
                              <w:t>Death receptor</w:t>
                            </w:r>
                            <w:r>
                              <w:rPr>
                                <w:sz w:val="16"/>
                                <w:szCs w:val="16"/>
                              </w:rPr>
                              <w:t>s</w:t>
                            </w:r>
                          </w:p>
                        </w:txbxContent>
                      </v:textbox>
                    </v:shape>
                    <v:group id="Group 397" o:spid="_x0000_s1229" style="position:absolute;top:11054;width:74764;height:45180" coordsize="74764,451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">
                      <v:group id="Group 398" o:spid="_x0000_s1230" style="position:absolute;width:59185;height:30869" coordsize="59185,308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">
                        <v:group id="Group 399" o:spid="_x0000_s1231" style="position:absolute;left:20037;width:29210;height:30869" coordsize="29210,308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">
                          <v:group id="Group 400" o:spid="_x0000_s1232" style="position:absolute;left:2476;width:26734;height:9715" coordsize="26733,97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">
                            <v:group id="Group 401" o:spid="_x0000_s1233" style="position:absolute;left:1936;width:1488;height:6699" coordsize="1487,66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">
                              <v:shape id="Cylinder 402" o:spid="_x0000_s1234" type="#_x0000_t22" style="position:absolute;width:471;height:66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" adj="380" fillcolor="#92d050" strokecolor="black [3213]" strokeweight="1pt">
                                <v:stroke joinstyle="miter"/>
                              </v:shape>
                              <v:shape id="Cylinder 403" o:spid="_x0000_s1235" type="#_x0000_t22" style="position:absolute;left:476;width:471;height:66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" adj="380" fillcolor="#ed7d31 [3205]" strokecolor="black [3213]" strokeweight="1pt">
                                <v:stroke joinstyle="miter"/>
                              </v:shape>
                              <v:shape id="Cylinder 404" o:spid="_x0000_s1236" type="#_x0000_t22" style="position:absolute;left:1016;width:471;height:66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" adj="380" fillcolor="#ffd966 [1943]" strokecolor="black [3213]" strokeweight="1pt">
                                <v:stroke joinstyle="miter"/>
                              </v:shape>
                            </v:group>
                            <v:group id="Group 405" o:spid="_x0000_s1237" style="position:absolute;top:5461;width:26733;height:4254" coordsize="26733,42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">
                              <v:shape id="Flowchart: Preparation 406" o:spid="_x0000_s1238" type="#_x0000_t117" style="position:absolute;width:5143;height:32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" fillcolor="yellow" strokecolor="#1f3763 [1604]" strokeweight="1pt"/>
                              <v:shape id="Straight Arrow Connector 407" o:spid="_x0000_s1239" type="#_x0000_t32" style="position:absolute;left:5143;top:1619;width:521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" strokecolor="#4472c4 [3204]" strokeweight=".5pt">
                                <v:stroke endarrow="block" joinstyle="miter"/>
                              </v:shape>
                              <v:shape id="Text Box 408" o:spid="_x0000_s1240" type="#_x0000_t202" style="position:absolute;left:10350;top:349;width:16383;height:39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" fillcolor="white [3201]" strokeweight=".5pt">
                                <v:textbox>
                                  <w:txbxContent>
                                    <w:p w14:paraId="30C0B91A" w14:textId="77777777" w:rsidR="008F7A56" w:rsidRPr="0018460E" w:rsidRDefault="008F7A56" w:rsidP="008F7A56">
                                      <w:pPr>
                                        <w:rPr>
                                          <w:sz w:val="16"/>
                                          <w:szCs w:val="16"/>
                                        </w:rPr>
                                      </w:pPr>
                                      <w:r>
                                        <w:rPr>
                                          <w:rFonts w:ascii="Times New Roman" w:hAnsi="Times New Roman" w:cs="Times New Roman"/>
                                          <w:color w:val="000000"/>
                                          <w:sz w:val="16"/>
                                          <w:szCs w:val="16"/>
                                        </w:rPr>
                                        <w:t>D</w:t>
                                      </w:r>
                                      <w:r w:rsidRPr="0018460E">
                                        <w:rPr>
                                          <w:rFonts w:ascii="Times New Roman" w:hAnsi="Times New Roman" w:cs="Times New Roman"/>
                                          <w:color w:val="000000"/>
                                          <w:sz w:val="16"/>
                                          <w:szCs w:val="16"/>
                                        </w:rPr>
                                        <w:t>eath domain signal DISC (death inducing signaling cascade)</w:t>
                                      </w:r>
                                    </w:p>
                                  </w:txbxContent>
                                </v:textbox>
                              </v:shape>
                            </v:group>
                          </v:group>
                          <v:shape id="Straight Arrow Connector 409" o:spid="_x0000_s1241" type="#_x0000_t32" style="position:absolute;left:5207;top:8699;width:0;height:355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" strokecolor="#4472c4 [3204]" strokeweight=".5pt">
                            <v:stroke endarrow="block" joinstyle="miter"/>
                          </v:shape>
                          <v:shape id="Flowchart: Decision 410" o:spid="_x0000_s1242" type="#_x0000_t110" style="position:absolute;top:12255;width:10358;height:854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" fillcolor="#92d050" strokecolor="#1f3763 [1604]" strokeweight="1pt">
                            <v:textbox>
                              <w:txbxContent>
                                <w:p w14:paraId="6C89F46F" w14:textId="77777777" w:rsidR="008F7A56" w:rsidRPr="0018460E" w:rsidRDefault="008F7A56" w:rsidP="008F7A56">
                                  <w:pPr>
                                    <w:jc w:val="center"/>
                                    <w:rPr>
                                      <w:sz w:val="16"/>
                                      <w:szCs w:val="16"/>
                                    </w:rPr>
                                  </w:pPr>
                                  <w:r w:rsidRPr="0018460E">
                                    <w:rPr>
                                      <w:sz w:val="16"/>
                                      <w:szCs w:val="16"/>
                                    </w:rPr>
                                    <w:t>Caspase 8</w:t>
                                  </w:r>
                                </w:p>
                              </w:txbxContent>
                            </v:textbox>
                          </v:shape>
                          <v:shape id="Teardrop 411" o:spid="_x0000_s1243" style="position:absolute;left:771;top:24481;width:6731;height:6388;visibility:visible;mso-wrap-style:square;v-text-anchor:middle" coordsize="673100,63881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" adj="-11796480,,5400" path="m,319405c,143002,150679,,336550,l673100,r,319405c673100,495808,522421,638810,336550,638810,150679,638810,,495808,,319405xe" fillcolor="#4472c4 [3204]" strokecolor="#1f3763 [1604]" strokeweight="1pt">
                            <v:stroke joinstyle="miter"/>
                            <v:formulas/>
                            <v:path arrowok="t" o:connecttype="custom" o:connectlocs="0,319405;336550,0;673100,0;673100,319405;336550,638810;0,319405" o:connectangles="0,0,0,0,0,0" textboxrect="0,0,673100,638810"/>
                            <v:textbox>
                              <w:txbxContent>
                                <w:p w14:paraId="037325F0" w14:textId="77777777" w:rsidR="008F7A56" w:rsidRPr="003D133D" w:rsidRDefault="008F7A56" w:rsidP="008F7A56">
                                  <w:pPr>
                                    <w:jc w:val="center"/>
                                    <w:rPr>
                                      <w:sz w:val="16"/>
                                      <w:szCs w:val="16"/>
                                    </w:rPr>
                                  </w:pPr>
                                  <w:r w:rsidRPr="003D133D">
                                    <w:rPr>
                                      <w:sz w:val="16"/>
                                      <w:szCs w:val="16"/>
                                    </w:rPr>
                                    <w:t>Procaspase</w:t>
                                  </w:r>
                                  <w:r>
                                    <w:rPr>
                                      <w:sz w:val="16"/>
                                      <w:szCs w:val="16"/>
                                    </w:rPr>
                                    <w:t xml:space="preserve"> 8</w:t>
                                  </w:r>
                                </w:p>
                              </w:txbxContent>
                            </v:textbox>
                          </v:shape>
                        </v:group>
                        <v:shape id="Text Box 412" o:spid="_x0000_s1244" type="#_x0000_t202" style="position:absolute;left:29149;top:21150;width:30036;height:33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" fillcolor="white [3201]" strokeweight=".5pt">
                          <v:textbox>
                            <w:txbxContent>
                              <w:p w14:paraId="738312F8" w14:textId="77777777" w:rsidR="008F7A56" w:rsidRPr="003D133D" w:rsidRDefault="008F7A56" w:rsidP="008F7A56">
                                <w:pPr>
                                  <w:rPr>
                                    <w:sz w:val="16"/>
                                    <w:szCs w:val="16"/>
                                  </w:rPr>
                                </w:pPr>
                                <w:r>
                                  <w:rPr>
                                    <w:rFonts w:ascii="Times New Roman" w:hAnsi="Times New Roman" w:cs="Times New Roman"/>
                                    <w:color w:val="000000"/>
                                    <w:sz w:val="16"/>
                                    <w:szCs w:val="16"/>
                                  </w:rPr>
                                  <w:t>DISC complex</w:t>
                                </w:r>
                                <w:r w:rsidRPr="003D133D">
                                  <w:rPr>
                                    <w:rFonts w:ascii="Times New Roman" w:hAnsi="Times New Roman" w:cs="Times New Roman"/>
                                    <w:color w:val="000000"/>
                                    <w:sz w:val="16"/>
                                    <w:szCs w:val="16"/>
                                  </w:rPr>
                                  <w:t xml:space="preserve"> active caspase 8 from precursor procaspase 8. Caspase 8 can activate caspase 3 from procaspase 3</w:t>
                                </w:r>
                              </w:p>
                            </w:txbxContent>
                          </v:textbox>
                        </v:shape>
                        <v:shapetype id="_x0000_t56" coordsize="21600,21600" o:spt="56" path="m10800,l,8259,4200,21600r13200,l21600,8259xe">
                          <v:stroke joinstyle="miter"/>
                          <v:path gradientshapeok="t" o:connecttype="custom" o:connectlocs="10800,0;0,8259;4200,21600;10800,21600;17400,21600;21600,8259" o:connectangles="270,180,90,90,90,0" textboxrect="4200,5077,17400,21600"/>
                        </v:shapetype>
                        <v:shape id="Pentagon 413" o:spid="_x0000_s1245" type="#_x0000_t56" style="position:absolute;left:8746;top:13230;width:7906;height:73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" fillcolor="red" strokecolor="#1f3763 [1604]" strokeweight="1pt">
                          <v:textbox>
                            <w:txbxContent>
                              <w:p w14:paraId="067BA96F" w14:textId="77777777" w:rsidR="008F7A56" w:rsidRPr="003D133D" w:rsidRDefault="008F7A56" w:rsidP="008F7A56">
                                <w:pPr>
                                  <w:jc w:val="center"/>
                                  <w:rPr>
                                    <w:sz w:val="16"/>
                                    <w:szCs w:val="16"/>
                                  </w:rPr>
                                </w:pPr>
                                <w:r w:rsidRPr="003D133D">
                                  <w:rPr>
                                    <w:sz w:val="16"/>
                                    <w:szCs w:val="16"/>
                                  </w:rPr>
                                  <w:t>Procaspase 3</w:t>
                                </w:r>
                              </w:p>
                            </w:txbxContent>
                          </v:textbox>
                        </v:shape>
                        <v:shape id="Flowchart: Preparation 414" o:spid="_x0000_s1246" type="#_x0000_t117" style="position:absolute;top:14232;width:7270;height:6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" fillcolor="#4472c4 [3204]" strokecolor="#1f3763 [1604]" strokeweight="1pt">
                          <v:textbox>
                            <w:txbxContent>
                              <w:p w14:paraId="511FCC2F" w14:textId="77777777" w:rsidR="008F7A56" w:rsidRPr="003D133D" w:rsidRDefault="008F7A56" w:rsidP="008F7A56">
                                <w:pPr>
                                  <w:jc w:val="center"/>
                                  <w:rPr>
                                    <w:sz w:val="16"/>
                                    <w:szCs w:val="16"/>
                                  </w:rPr>
                                </w:pPr>
                                <w:r w:rsidRPr="003D133D">
                                  <w:rPr>
                                    <w:sz w:val="16"/>
                                    <w:szCs w:val="16"/>
                                  </w:rPr>
                                  <w:t>Caspase 3</w:t>
                                </w:r>
                              </w:p>
                            </w:txbxContent>
                          </v:textbox>
                        </v:shape>
                      </v:group>
                      <v:shape id="Straight Arrow Connector 415" o:spid="_x0000_s1247" type="#_x0000_t32" style="position:absolute;left:57948;top:16593;width:5169;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" strokecolor="#4472c4 [3204]" strokeweight=".5pt">
                        <v:stroke endarrow="block" joinstyle="miter"/>
                      </v:shape>
                      <v:shape id="Flowchart: Preparation 416" o:spid="_x0000_s1248" type="#_x0000_t117" style="position:absolute;left:63598;top:13238;width:10623;height:63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" fillcolor="#f7caac [1301]" strokecolor="#1f3763 [1604]" strokeweight="1pt">
                        <v:textbox>
                          <w:txbxContent>
                            <w:p w14:paraId="4BE8FE24" w14:textId="77777777" w:rsidR="008F7A56" w:rsidRPr="00A16EF4" w:rsidRDefault="008F7A56" w:rsidP="008F7A56">
                              <w:pPr>
                                <w:rPr>
                                  <w:sz w:val="16"/>
                                  <w:szCs w:val="16"/>
                                </w:rPr>
                              </w:pPr>
                              <w:proofErr w:type="spellStart"/>
                              <w:proofErr w:type="gramStart"/>
                              <w:r w:rsidRPr="00A16EF4">
                                <w:rPr>
                                  <w:sz w:val="16"/>
                                  <w:szCs w:val="16"/>
                                </w:rPr>
                                <w:t>Bax</w:t>
                              </w:r>
                              <w:proofErr w:type="spellEnd"/>
                              <w:r w:rsidRPr="00A16EF4">
                                <w:rPr>
                                  <w:sz w:val="16"/>
                                  <w:szCs w:val="16"/>
                                </w:rPr>
                                <w:t xml:space="preserve"> ,</w:t>
                              </w:r>
                              <w:proofErr w:type="gramEnd"/>
                              <w:r w:rsidRPr="00A16EF4">
                                <w:rPr>
                                  <w:sz w:val="16"/>
                                  <w:szCs w:val="16"/>
                                </w:rPr>
                                <w:t xml:space="preserve"> </w:t>
                              </w:r>
                              <w:proofErr w:type="spellStart"/>
                              <w:r w:rsidRPr="00A16EF4">
                                <w:rPr>
                                  <w:sz w:val="16"/>
                                  <w:szCs w:val="16"/>
                                </w:rPr>
                                <w:t>Ba</w:t>
                              </w:r>
                              <w:r>
                                <w:rPr>
                                  <w:sz w:val="16"/>
                                  <w:szCs w:val="16"/>
                                </w:rPr>
                                <w:t>k</w:t>
                              </w:r>
                              <w:proofErr w:type="spellEnd"/>
                              <w:r w:rsidRPr="00A16EF4">
                                <w:rPr>
                                  <w:sz w:val="16"/>
                                  <w:szCs w:val="16"/>
                                </w:rPr>
                                <w:t xml:space="preserve"> activation</w:t>
                              </w:r>
                            </w:p>
                          </w:txbxContent>
                        </v:textbox>
                      </v:shape>
                      <v:shape id="Straight Arrow Connector 417" o:spid="_x0000_s1249" type="#_x0000_t32" style="position:absolute;left:69083;top:19652;width:0;height:421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" strokecolor="#4472c4 [3204]" strokeweight=".5pt">
                        <v:stroke endarrow="block" joinstyle="miter"/>
                      </v:shape>
                      <v:shape id="Rectangle: Diagonal Corners Snipped 418" o:spid="_x0000_s1250" style="position:absolute;left:61087;top:24975;width:13677;height:3658;visibility:visible;mso-wrap-style:square;v-text-anchor:middle" coordsize="1367624,36576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" adj="-11796480,,5400" path="m,l1306663,r60961,60961l1367624,365760r,l60961,365760,,304799,,xe" fillcolor="#ddec1c" strokecolor="#1f3763 [1604]" strokeweight="1pt">
                        <v:stroke joinstyle="miter"/>
                        <v:formulas/>
                        <v:path arrowok="t" o:connecttype="custom" o:connectlocs="0,0;1306663,0;1367624,60961;1367624,365760;1367624,365760;60961,365760;0,304799;0,0" o:connectangles="0,0,0,0,0,0,0,0" textboxrect="0,0,1367624,365760"/>
                        <v:textbox>
                          <w:txbxContent>
                            <w:p w14:paraId="446A8777" w14:textId="77777777" w:rsidR="008F7A56" w:rsidRDefault="008F7A56" w:rsidP="008F7A56">
                              <w:pPr>
                                <w:jc w:val="center"/>
                              </w:pPr>
                              <w:r>
                                <w:t>Intrinsic pathway</w:t>
                              </w:r>
                            </w:p>
                          </w:txbxContent>
                        </v:textbox>
                      </v:shape>
                      <v:shape id="Explosion: 14 Points 419" o:spid="_x0000_s1251" type="#_x0000_t72" style="position:absolute;left:3465;top:33491;width:18670;height:116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" fillcolor="#7030a0" strokecolor="#1f3763 [1604]" strokeweight="1pt">
                        <v:textbox>
                          <w:txbxContent>
                            <w:p w14:paraId="45DBB8A5" w14:textId="77777777" w:rsidR="008F7A56" w:rsidRDefault="008F7A56" w:rsidP="008F7A56">
                              <w:pPr>
                                <w:jc w:val="center"/>
                              </w:pPr>
                              <w:r>
                                <w:t>Apoptosis</w:t>
                              </w:r>
                            </w:p>
                          </w:txbxContent>
                        </v:textbox>
                      </v:shape>
                      <v:shape id="Text Box 420" o:spid="_x0000_s1252" type="#_x0000_t202" style="position:absolute;left:25740;top:31526;width:39756;height:60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" fillcolor="white [3201]" strokeweight=".5pt">
                        <v:textbox>
                          <w:txbxContent>
                            <w:p w14:paraId="194778AC" w14:textId="77777777" w:rsidR="008F7A56" w:rsidRPr="00A16EF4" w:rsidRDefault="008F7A56" w:rsidP="008F7A56">
                              <w:pPr>
                                <w:rPr>
                                  <w:sz w:val="16"/>
                                  <w:szCs w:val="16"/>
                                </w:rPr>
                              </w:pPr>
                              <w:r w:rsidRPr="00A16EF4">
                                <w:rPr>
                                  <w:rFonts w:ascii="Times New Roman" w:hAnsi="Times New Roman" w:cs="Times New Roman"/>
                                  <w:color w:val="000000"/>
                                  <w:sz w:val="16"/>
                                  <w:szCs w:val="16"/>
                                </w:rPr>
                                <w:t>Ca</w:t>
                              </w:r>
                              <w:r>
                                <w:rPr>
                                  <w:rFonts w:ascii="Times New Roman" w:hAnsi="Times New Roman" w:cs="Times New Roman"/>
                                  <w:color w:val="000000"/>
                                  <w:sz w:val="16"/>
                                  <w:szCs w:val="16"/>
                                </w:rPr>
                                <w:t>s</w:t>
                              </w:r>
                              <w:r w:rsidRPr="00A16EF4">
                                <w:rPr>
                                  <w:rFonts w:ascii="Times New Roman" w:hAnsi="Times New Roman" w:cs="Times New Roman"/>
                                  <w:color w:val="000000"/>
                                  <w:sz w:val="16"/>
                                  <w:szCs w:val="16"/>
                                </w:rPr>
                                <w:t>pase 8 can degrade inhibitor holding on to nuclear enzyme freeing the nucleus making it active which will breakdown DNA, chromosome and will eventually lead to death of ce</w:t>
                              </w:r>
                              <w:r>
                                <w:rPr>
                                  <w:rFonts w:ascii="Times New Roman" w:hAnsi="Times New Roman" w:cs="Times New Roman"/>
                                  <w:color w:val="000000"/>
                                  <w:sz w:val="16"/>
                                  <w:szCs w:val="16"/>
                                </w:rPr>
                                <w:t>ll</w:t>
                              </w:r>
                            </w:p>
                          </w:txbxContent>
                        </v:textbox>
                      </v:shape>
                    </v:group>
                    <v:shape id="Text Box 421" o:spid="_x0000_s1253" type="#_x0000_t202" style="position:absolute;left:1174;top:1091;width:38564;height:59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" fillcolor="white [3201]" strokeweight=".5pt">
                      <v:textbox>
                        <w:txbxContent>
                          <w:p w14:paraId="65ED1315" w14:textId="77777777" w:rsidR="008F7A56" w:rsidRPr="00A16EF4" w:rsidRDefault="008F7A56" w:rsidP="008F7A56">
                            <w:pPr>
                              <w:rPr>
                                <w:sz w:val="16"/>
                                <w:szCs w:val="16"/>
                              </w:rPr>
                            </w:pPr>
                            <w:r w:rsidRPr="00A16EF4">
                              <w:rPr>
                                <w:rFonts w:ascii="Times New Roman" w:hAnsi="Times New Roman" w:cs="Times New Roman"/>
                                <w:color w:val="000000"/>
                                <w:sz w:val="16"/>
                                <w:szCs w:val="16"/>
                              </w:rPr>
                              <w:t>Death domain containing receptors are fast receptors. The signal when received from outside the cell due to infection or DNA damage attach to the fast ligand receptor and activate intracellular death domain receptors. Due to multiple receptors of close proximity death receptors will be activated and give death domain signal DISC</w:t>
                            </w:r>
                          </w:p>
                        </w:txbxContent>
                      </v:textbox>
                    </v:shape>
                    <v:rect id="AutoShape 14" o:spid="_x0000_s1254" style="position:absolute;left:15799;top:-8052;width:39561;height:83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" fillcolor="white [3212]" strokecolor="#747070 [1614]" strokeweight="1.25pt">
                      <v:textbox inset="14.4pt,36pt,14.4pt,5.76pt">
                        <w:txbxContent>
                          <w:p w14:paraId="5301FA19" w14:textId="77777777" w:rsidR="008F7A56" w:rsidRPr="00DD0CBA" w:rsidRDefault="008F7A56" w:rsidP="008F7A56">
                            <w:pPr>
                              <w:rPr>
                                <w:b/>
                                <w:color w:val="F7CAAC" w:themeColor="accent2" w:themeTint="66"/>
                                <w:sz w:val="28"/>
                                <w:szCs w:val="28"/>
                                <w14:textOutline w14:w="11112" w14:cap="flat" w14:cmpd="sng" w14:algn="ctr">
                                  <w14:solidFill>
                                    <w14:schemeClr w14:val="accent2"/>
                                  </w14:solidFill>
                                  <w14:prstDash w14:val="solid"/>
                                  <w14:round/>
                                </w14:textOutline>
                              </w:rPr>
                            </w:pPr>
                            <w:r w:rsidRPr="00DD0CBA">
                              <w:rPr>
                                <w:b/>
                                <w:color w:val="F7CAAC" w:themeColor="accent2" w:themeTint="66"/>
                                <w:sz w:val="28"/>
                                <w:szCs w:val="28"/>
                                <w14:textOutline w14:w="11112" w14:cap="flat" w14:cmpd="sng" w14:algn="ctr">
                                  <w14:solidFill>
                                    <w14:schemeClr w14:val="accent2"/>
                                  </w14:solidFill>
                                  <w14:prstDash w14:val="solid"/>
                                  <w14:round/>
                                </w14:textOutline>
                              </w:rPr>
                              <w:t>EXTRINSIC PATHWAY OF APOPTOSIS</w:t>
                            </w:r>
                          </w:p>
                        </w:txbxContent>
                      </v:textbox>
                    </v:rect>
                  </v:group>
                </v:group>
              </v:group>
            </w:pict>
          </mc:Fallback>
        </mc:AlternateContent>
      </w:r>
    </w:p>
    <w:p w14:paraId="39285021" w14:textId="5A96E052" w:rsidR="008F7A56" w:rsidRDefault="008F7A56"/>
    <w:p w14:paraId="69289DED" w14:textId="563F7BC4" w:rsidR="008F7A56" w:rsidRDefault="008F7A56"/>
    <w:p w14:paraId="5C7BF2E8" w14:textId="5EA90888" w:rsidR="008F7A56" w:rsidRDefault="008F7A56"/>
    <w:p w14:paraId="3A84D6A8" w14:textId="6EFBD790" w:rsidR="008F7A56" w:rsidRDefault="008F7A56"/>
    <w:p w14:paraId="4BD3292F" w14:textId="7EDFC09E" w:rsidR="008F7A56" w:rsidRDefault="008F7A56"/>
    <w:p w14:paraId="68ED77B7" w14:textId="79168D4E" w:rsidR="008F7A56" w:rsidRDefault="008F7A56"/>
    <w:p w14:paraId="7137E3C4" w14:textId="11272804" w:rsidR="008F7A56" w:rsidRDefault="008F7A56"/>
    <w:p w14:paraId="46F3B276" w14:textId="0E122F56" w:rsidR="008F7A56" w:rsidRDefault="008F7A56"/>
    <w:p w14:paraId="6AAEC13E" w14:textId="4D3860E8" w:rsidR="008F7A56" w:rsidRDefault="008F7A56"/>
    <w:p w14:paraId="06EA8804" w14:textId="6E70ABDC" w:rsidR="008F7A56" w:rsidRDefault="008F7A56"/>
    <w:p w14:paraId="737E0FC7" w14:textId="4630450C" w:rsidR="008F7A56" w:rsidRDefault="008F7A56"/>
    <w:p w14:paraId="44D5ABA9" w14:textId="5427451D" w:rsidR="008F7A56" w:rsidRDefault="008F7A56"/>
    <w:p w14:paraId="019357C2" w14:textId="0C9A6860" w:rsidR="008F7A56" w:rsidRDefault="008F7A56"/>
    <w:p w14:paraId="1AA2D583" w14:textId="73E5CF20" w:rsidR="008F7A56" w:rsidRDefault="008F7A56"/>
    <w:p w14:paraId="52480096" w14:textId="2F4B69C3" w:rsidR="008F7A56" w:rsidRDefault="008F7A56"/>
    <w:p w14:paraId="7B252D8F" w14:textId="5C51D157" w:rsidR="008F7A56" w:rsidRDefault="008F7A56"/>
    <w:p w14:paraId="49D8E353" w14:textId="2095D67F" w:rsidR="008F7A56" w:rsidRDefault="008F7A56"/>
    <w:p w14:paraId="2F529CD5" w14:textId="0F5750ED" w:rsidR="008F7A56" w:rsidRDefault="008F7A56"/>
    <w:p w14:paraId="23C85AC2" w14:textId="584E82F7" w:rsidR="008F7A56" w:rsidRDefault="008F7A56"/>
    <w:p w14:paraId="57032A4D" w14:textId="2F7AAD61" w:rsidR="008F7A56" w:rsidRDefault="008F7A56"/>
    <w:p w14:paraId="105A412D" w14:textId="71831424" w:rsidR="008F7A56" w:rsidRDefault="008F7A56"/>
    <w:p w14:paraId="4CA89D24" w14:textId="7BA155DA" w:rsidR="008F7A56" w:rsidRDefault="008F7A56"/>
    <w:p w14:paraId="77677BFC" w14:textId="580C730C" w:rsidR="008F7A56" w:rsidRDefault="008F7A56"/>
    <w:p w14:paraId="70A680FA" w14:textId="77777777" w:rsidR="008F7A56" w:rsidRDefault="008F7A56"/>
    <w:p w14:paraId="5A9D053F" w14:textId="1682E0EB" w:rsidR="008F7A56" w:rsidRDefault="008F7A56">
      <w:r>
        <w:rPr>
          <w:noProof/>
        </w:rPr>
        <mc:AlternateContent>
          <mc:Choice Requires="wps">
            <w:drawing>
              <wp:anchor distT="0" distB="0" distL="114300" distR="114300" simplePos="0" relativeHeight="251671552" behindDoc="0" locked="0" layoutInCell="1" allowOverlap="1" wp14:anchorId="35FB6320" wp14:editId="08168E9B">
                <wp:simplePos x="0" y="0"/>
                <wp:positionH relativeFrom="column">
                  <wp:posOffset>0</wp:posOffset>
                </wp:positionH>
                <wp:positionV relativeFrom="paragraph">
                  <wp:posOffset>0</wp:posOffset>
                </wp:positionV>
                <wp:extent cx="6869430" cy="635"/>
                <wp:effectExtent l="0" t="0" r="0" b="0"/>
                <wp:wrapNone/>
                <wp:docPr id="423" name="Text Box 423"/>
                <wp:cNvGraphicFramePr/>
                <a:graphic xmlns:a="http://schemas.openxmlformats.org/drawingml/2006/main">
                  <a:graphicData uri="http://schemas.microsoft.com/office/word/2010/wordprocessingShape">
                    <wps:wsp>
                      <wps:cNvSpPr txBox="1"/>
                      <wps:spPr>
                        <a:xfrm>
                          <a:off x="0" y="0"/>
                          <a:ext cx="6869430" cy="635"/>
                        </a:xfrm>
                        <a:prstGeom prst="rect">
                          <a:avLst/>
                        </a:prstGeom>
                        <a:solidFill>
                          <a:prstClr val="white"/>
                        </a:solidFill>
                        <a:ln>
                          <a:noFill/>
                        </a:ln>
                      </wps:spPr>
                      <wps:txbx>
                        <w:txbxContent>
                          <w:p w14:paraId="3928A0F5" w14:textId="77777777" w:rsidR="008F7A56" w:rsidRPr="00D420B9" w:rsidRDefault="008F7A56" w:rsidP="008F7A56">
                            <w:pPr>
                              <w:pStyle w:val="Caption"/>
                              <w:rPr>
                                <w:noProof/>
                                <w:sz w:val="20"/>
                                <w:szCs w:val="20"/>
                              </w:rPr>
                            </w:pPr>
                            <w:r>
                              <w:t xml:space="preserve">Figure </w:t>
                            </w:r>
                            <w:r>
                              <w:fldChar w:fldCharType="begin"/>
                            </w:r>
                            <w:r>
                              <w:instrText xml:space="preserve"> SEQ Figure \* ROMAN </w:instrText>
                            </w:r>
                            <w:r>
                              <w:fldChar w:fldCharType="separate"/>
                            </w:r>
                            <w:r>
                              <w:rPr>
                                <w:noProof/>
                              </w:rPr>
                              <w:t>IV</w:t>
                            </w:r>
                            <w:r>
                              <w:rPr>
                                <w:noProof/>
                              </w:rPr>
                              <w:fldChar w:fldCharType="end"/>
                            </w:r>
                            <w:r>
                              <w:t xml:space="preserve"> Extrinsic pathway of Apoptosi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5FB6320" id="Text Box 423" o:spid="_x0000_s1255" type="#_x0000_t202" style="position:absolute;margin-left:0;margin-top:0;width:540.9pt;height:.05pt;z-index:2516715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" stroked="f">
                <v:textbox style="mso-fit-shape-to-text:t" inset="0,0,0,0">
                  <w:txbxContent>
                    <w:p w14:paraId="3928A0F5" w14:textId="77777777" w:rsidR="008F7A56" w:rsidRPr="00D420B9" w:rsidRDefault="008F7A56" w:rsidP="008F7A56">
                      <w:pPr>
                        <w:pStyle w:val="Caption"/>
                        <w:rPr>
                          <w:noProof/>
                          <w:sz w:val="20"/>
                          <w:szCs w:val="20"/>
                        </w:rPr>
                      </w:pPr>
                      <w:r>
                        <w:t xml:space="preserve">Figure </w:t>
                      </w:r>
                      <w:r>
                        <w:fldChar w:fldCharType="begin"/>
                      </w:r>
                      <w:r>
                        <w:instrText xml:space="preserve"> SEQ Figure \* ROMAN </w:instrText>
                      </w:r>
                      <w:r>
                        <w:fldChar w:fldCharType="separate"/>
                      </w:r>
                      <w:r>
                        <w:rPr>
                          <w:noProof/>
                        </w:rPr>
                        <w:t>IV</w:t>
                      </w:r>
                      <w:r>
                        <w:rPr>
                          <w:noProof/>
                        </w:rPr>
                        <w:fldChar w:fldCharType="end"/>
                      </w:r>
                      <w:r>
                        <w:t xml:space="preserve"> Extrinsic pathway of Apoptosis</w:t>
                      </w:r>
                    </w:p>
                  </w:txbxContent>
                </v:textbox>
              </v:shape>
            </w:pict>
          </mc:Fallback>
        </mc:AlternateContent>
      </w:r>
    </w:p>
    <w:p w14:paraId="1264D023" w14:textId="77777777" w:rsidR="008F7A56" w:rsidRDefault="008F7A56"/>
    <w:p w14:paraId="2964A1AA" w14:textId="64698AD3" w:rsidR="008F7A56" w:rsidRDefault="008F7A56"/>
    <w:p w14:paraId="3FFFBB89" w14:textId="50CA4C69" w:rsidR="008F7A56" w:rsidRDefault="008F7A56"/>
    <w:p w14:paraId="7BE24995" w14:textId="332DD97B" w:rsidR="008F7A56" w:rsidRDefault="008F7A56"/>
    <w:p w14:paraId="00FD235F" w14:textId="77777777" w:rsidR="008F7A56" w:rsidRDefault="008F7A56"/>
    <w:p w14:paraId="02277EEC" w14:textId="4091833D" w:rsidR="00561D71" w:rsidRDefault="008F7A56">
      <w:r>
        <w:rPr>
          <w:noProof/>
        </w:rPr>
        <mc:AlternateContent>
          <mc:Choice Requires="wps">
            <w:drawing>
              <wp:anchor distT="0" distB="0" distL="114300" distR="114300" simplePos="0" relativeHeight="251665408" behindDoc="0" locked="0" layoutInCell="1" allowOverlap="1" wp14:anchorId="7B7802A8" wp14:editId="460ADA92">
                <wp:simplePos x="0" y="0"/>
                <wp:positionH relativeFrom="column">
                  <wp:posOffset>0</wp:posOffset>
                </wp:positionH>
                <wp:positionV relativeFrom="paragraph">
                  <wp:posOffset>-635</wp:posOffset>
                </wp:positionV>
                <wp:extent cx="5573395" cy="635"/>
                <wp:effectExtent l="0" t="0" r="0" b="0"/>
                <wp:wrapNone/>
                <wp:docPr id="455" name="Text Box 455"/>
                <wp:cNvGraphicFramePr/>
                <a:graphic xmlns:a="http://schemas.openxmlformats.org/drawingml/2006/main">
                  <a:graphicData uri="http://schemas.microsoft.com/office/word/2010/wordprocessingShape">
                    <wps:wsp>
                      <wps:cNvSpPr txBox="1"/>
                      <wps:spPr>
                        <a:xfrm>
                          <a:off x="0" y="0"/>
                          <a:ext cx="5573395" cy="635"/>
                        </a:xfrm>
                        <a:prstGeom prst="rect">
                          <a:avLst/>
                        </a:prstGeom>
                        <a:solidFill>
                          <a:prstClr val="white"/>
                        </a:solidFill>
                        <a:ln>
                          <a:noFill/>
                        </a:ln>
                      </wps:spPr>
                      <wps:txbx>
                        <w:txbxContent>
                          <w:p w14:paraId="5AD03B89" w14:textId="77777777" w:rsidR="008F7A56" w:rsidRPr="00AD245A" w:rsidRDefault="008F7A56" w:rsidP="008F7A56">
                            <w:pPr>
                              <w:pStyle w:val="Caption"/>
                              <w:rPr>
                                <w:noProof/>
                              </w:rPr>
                            </w:pPr>
                            <w:r>
                              <w:t xml:space="preserve">Figure </w:t>
                            </w:r>
                            <w:r>
                              <w:fldChar w:fldCharType="begin"/>
                            </w:r>
                            <w:r>
                              <w:instrText xml:space="preserve"> SEQ Figure \* ROMAN </w:instrText>
                            </w:r>
                            <w:r>
                              <w:fldChar w:fldCharType="separate"/>
                            </w:r>
                            <w:r>
                              <w:rPr>
                                <w:noProof/>
                              </w:rPr>
                              <w:t>I</w:t>
                            </w:r>
                            <w:r>
                              <w:fldChar w:fldCharType="end"/>
                            </w:r>
                            <w:r>
                              <w:t xml:space="preserve"> Pancreatic Receptors with treatment option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B7802A8" id="Text Box 455" o:spid="_x0000_s1256" type="#_x0000_t202" style="position:absolute;margin-left:0;margin-top:-.05pt;width:438.85pt;height:.05pt;z-index:25166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" stroked="f">
                <v:textbox style="mso-fit-shape-to-text:t" inset="0,0,0,0">
                  <w:txbxContent>
                    <w:p w14:paraId="5AD03B89" w14:textId="77777777" w:rsidR="008F7A56" w:rsidRPr="00AD245A" w:rsidRDefault="008F7A56" w:rsidP="008F7A56">
                      <w:pPr>
                        <w:pStyle w:val="Caption"/>
                        <w:rPr>
                          <w:noProof/>
                        </w:rPr>
                      </w:pPr>
                      <w:r>
                        <w:t xml:space="preserve">Figure </w:t>
                      </w:r>
                      <w:r>
                        <w:fldChar w:fldCharType="begin"/>
                      </w:r>
                      <w:r>
                        <w:instrText xml:space="preserve"> SEQ Figure \* ROMAN </w:instrText>
                      </w:r>
                      <w:r>
                        <w:fldChar w:fldCharType="separate"/>
                      </w:r>
                      <w:r>
                        <w:rPr>
                          <w:noProof/>
                        </w:rPr>
                        <w:t>I</w:t>
                      </w:r>
                      <w:r>
                        <w:fldChar w:fldCharType="end"/>
                      </w:r>
                      <w:r>
                        <w:t xml:space="preserve"> Pancreatic Receptors with treatment options</w:t>
                      </w:r>
                    </w:p>
                  </w:txbxContent>
                </v:textbox>
              </v:shape>
            </w:pict>
          </mc:Fallback>
        </mc:AlternateContent>
      </w:r>
      <w:r>
        <w:rPr>
          <w:noProof/>
        </w:rPr>
        <mc:AlternateContent>
          <mc:Choice Requires="wpg">
            <w:drawing>
              <wp:anchor distT="0" distB="0" distL="114300" distR="114300" simplePos="0" relativeHeight="251661312" behindDoc="0" locked="0" layoutInCell="1" allowOverlap="1" wp14:anchorId="6ECA9560" wp14:editId="0411F663">
                <wp:simplePos x="0" y="0"/>
                <wp:positionH relativeFrom="column">
                  <wp:posOffset>159026</wp:posOffset>
                </wp:positionH>
                <wp:positionV relativeFrom="paragraph">
                  <wp:posOffset>469126</wp:posOffset>
                </wp:positionV>
                <wp:extent cx="5414369" cy="6790193"/>
                <wp:effectExtent l="0" t="0" r="15240" b="10795"/>
                <wp:wrapNone/>
                <wp:docPr id="2" name="Group 2"/>
                <wp:cNvGraphicFramePr/>
                <a:graphic xmlns:a="http://schemas.openxmlformats.org/drawingml/2006/main">
                  <a:graphicData uri="http://schemas.microsoft.com/office/word/2010/wordprocessingGroup">
                    <wpg:wgp>
                      <wpg:cNvGrpSpPr/>
                      <wpg:grpSpPr>
                        <a:xfrm>
                          <a:off x="0" y="0"/>
                          <a:ext cx="5414369" cy="6790193"/>
                          <a:chOff x="0" y="0"/>
                          <a:chExt cx="6463636" cy="7611830"/>
                        </a:xfrm>
                      </wpg:grpSpPr>
                      <wpg:grpSp>
                        <wpg:cNvPr id="3" name="Group 3"/>
                        <wpg:cNvGrpSpPr/>
                        <wpg:grpSpPr>
                          <a:xfrm>
                            <a:off x="57150" y="0"/>
                            <a:ext cx="4098801" cy="1187924"/>
                            <a:chOff x="0" y="0"/>
                            <a:chExt cx="4098801" cy="1187924"/>
                          </a:xfrm>
                        </wpg:grpSpPr>
                        <wpg:grpSp>
                          <wpg:cNvPr id="4" name="Group 4"/>
                          <wpg:cNvGrpSpPr/>
                          <wpg:grpSpPr>
                            <a:xfrm>
                              <a:off x="952500" y="571500"/>
                              <a:ext cx="334652" cy="426531"/>
                              <a:chOff x="0" y="0"/>
                              <a:chExt cx="334652" cy="426531"/>
                            </a:xfrm>
                          </wpg:grpSpPr>
                          <wps:wsp>
                            <wps:cNvPr id="5" name="Straight Connector 5"/>
                            <wps:cNvCnPr/>
                            <wps:spPr>
                              <a:xfrm>
                                <a:off x="0" y="25121"/>
                                <a:ext cx="178937" cy="145917"/>
                              </a:xfrm>
                              <a:prstGeom prst="line">
                                <a:avLst/>
                              </a:prstGeom>
                              <a:ln w="38100">
                                <a:solidFill>
                                  <a:schemeClr val="accent2"/>
                                </a:solidFill>
                              </a:ln>
                            </wps:spPr>
                            <wps:style>
                              <a:lnRef idx="1">
                                <a:schemeClr val="accent1"/>
                              </a:lnRef>
                              <a:fillRef idx="0">
                                <a:schemeClr val="accent1"/>
                              </a:fillRef>
                              <a:effectRef idx="0">
                                <a:schemeClr val="accent1"/>
                              </a:effectRef>
                              <a:fontRef idx="minor">
                                <a:schemeClr val="tx1"/>
                              </a:fontRef>
                            </wps:style>
                            <wps:bodyPr/>
                          </wps:wsp>
                          <wps:wsp>
                            <wps:cNvPr id="6" name="Straight Connector 6"/>
                            <wps:cNvCnPr/>
                            <wps:spPr>
                              <a:xfrm flipV="1">
                                <a:off x="170822" y="0"/>
                                <a:ext cx="163830" cy="172444"/>
                              </a:xfrm>
                              <a:prstGeom prst="line">
                                <a:avLst/>
                              </a:prstGeom>
                              <a:ln w="38100">
                                <a:solidFill>
                                  <a:schemeClr val="accent2"/>
                                </a:solidFill>
                              </a:ln>
                            </wps:spPr>
                            <wps:style>
                              <a:lnRef idx="1">
                                <a:schemeClr val="accent1"/>
                              </a:lnRef>
                              <a:fillRef idx="0">
                                <a:schemeClr val="accent1"/>
                              </a:fillRef>
                              <a:effectRef idx="0">
                                <a:schemeClr val="accent1"/>
                              </a:effectRef>
                              <a:fontRef idx="minor">
                                <a:schemeClr val="tx1"/>
                              </a:fontRef>
                            </wps:style>
                            <wps:bodyPr/>
                          </wps:wsp>
                          <wps:wsp>
                            <wps:cNvPr id="7" name="Straight Connector 7"/>
                            <wps:cNvCnPr/>
                            <wps:spPr>
                              <a:xfrm>
                                <a:off x="175846" y="171869"/>
                                <a:ext cx="0" cy="254662"/>
                              </a:xfrm>
                              <a:prstGeom prst="line">
                                <a:avLst/>
                              </a:prstGeom>
                              <a:ln w="38100">
                                <a:solidFill>
                                  <a:schemeClr val="accent2"/>
                                </a:solidFill>
                              </a:ln>
                            </wps:spPr>
                            <wps:style>
                              <a:lnRef idx="1">
                                <a:schemeClr val="accent1"/>
                              </a:lnRef>
                              <a:fillRef idx="0">
                                <a:schemeClr val="accent1"/>
                              </a:fillRef>
                              <a:effectRef idx="0">
                                <a:schemeClr val="accent1"/>
                              </a:effectRef>
                              <a:fontRef idx="minor">
                                <a:schemeClr val="tx1"/>
                              </a:fontRef>
                            </wps:style>
                            <wps:bodyPr/>
                          </wps:wsp>
                        </wpg:grpSp>
                        <wps:wsp>
                          <wps:cNvPr id="8" name="Arrow: Right 8"/>
                          <wps:cNvSpPr/>
                          <wps:spPr>
                            <a:xfrm>
                              <a:off x="1228725" y="847725"/>
                              <a:ext cx="482321" cy="105507"/>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9" name="Group 9"/>
                          <wpg:cNvGrpSpPr/>
                          <wpg:grpSpPr>
                            <a:xfrm>
                              <a:off x="1762125" y="285750"/>
                              <a:ext cx="361740" cy="718090"/>
                              <a:chOff x="0" y="0"/>
                              <a:chExt cx="361740" cy="718090"/>
                            </a:xfrm>
                          </wpg:grpSpPr>
                          <wpg:grpSp>
                            <wpg:cNvPr id="10" name="Group 10"/>
                            <wpg:cNvGrpSpPr/>
                            <wpg:grpSpPr>
                              <a:xfrm>
                                <a:off x="25874" y="292005"/>
                                <a:ext cx="334645" cy="426085"/>
                                <a:chOff x="0" y="0"/>
                                <a:chExt cx="334652" cy="426531"/>
                              </a:xfrm>
                            </wpg:grpSpPr>
                            <wps:wsp>
                              <wps:cNvPr id="12" name="Straight Connector 12"/>
                              <wps:cNvCnPr/>
                              <wps:spPr>
                                <a:xfrm>
                                  <a:off x="0" y="25121"/>
                                  <a:ext cx="178937" cy="145917"/>
                                </a:xfrm>
                                <a:prstGeom prst="line">
                                  <a:avLst/>
                                </a:prstGeom>
                                <a:ln w="38100">
                                  <a:solidFill>
                                    <a:schemeClr val="accent2"/>
                                  </a:solidFill>
                                </a:ln>
                              </wps:spPr>
                              <wps:style>
                                <a:lnRef idx="1">
                                  <a:schemeClr val="accent1"/>
                                </a:lnRef>
                                <a:fillRef idx="0">
                                  <a:schemeClr val="accent1"/>
                                </a:fillRef>
                                <a:effectRef idx="0">
                                  <a:schemeClr val="accent1"/>
                                </a:effectRef>
                                <a:fontRef idx="minor">
                                  <a:schemeClr val="tx1"/>
                                </a:fontRef>
                              </wps:style>
                              <wps:bodyPr/>
                            </wps:wsp>
                            <wps:wsp>
                              <wps:cNvPr id="13" name="Straight Connector 13"/>
                              <wps:cNvCnPr/>
                              <wps:spPr>
                                <a:xfrm flipV="1">
                                  <a:off x="170822" y="0"/>
                                  <a:ext cx="163830" cy="172444"/>
                                </a:xfrm>
                                <a:prstGeom prst="line">
                                  <a:avLst/>
                                </a:prstGeom>
                                <a:ln w="38100">
                                  <a:solidFill>
                                    <a:schemeClr val="accent2"/>
                                  </a:solidFill>
                                </a:ln>
                              </wps:spPr>
                              <wps:style>
                                <a:lnRef idx="1">
                                  <a:schemeClr val="accent1"/>
                                </a:lnRef>
                                <a:fillRef idx="0">
                                  <a:schemeClr val="accent1"/>
                                </a:fillRef>
                                <a:effectRef idx="0">
                                  <a:schemeClr val="accent1"/>
                                </a:effectRef>
                                <a:fontRef idx="minor">
                                  <a:schemeClr val="tx1"/>
                                </a:fontRef>
                              </wps:style>
                              <wps:bodyPr/>
                            </wps:wsp>
                            <wps:wsp>
                              <wps:cNvPr id="14" name="Straight Connector 14"/>
                              <wps:cNvCnPr/>
                              <wps:spPr>
                                <a:xfrm>
                                  <a:off x="175846" y="171869"/>
                                  <a:ext cx="0" cy="254662"/>
                                </a:xfrm>
                                <a:prstGeom prst="line">
                                  <a:avLst/>
                                </a:prstGeom>
                                <a:ln w="38100">
                                  <a:solidFill>
                                    <a:schemeClr val="accent2"/>
                                  </a:solidFill>
                                </a:ln>
                              </wps:spPr>
                              <wps:style>
                                <a:lnRef idx="1">
                                  <a:schemeClr val="accent1"/>
                                </a:lnRef>
                                <a:fillRef idx="0">
                                  <a:schemeClr val="accent1"/>
                                </a:fillRef>
                                <a:effectRef idx="0">
                                  <a:schemeClr val="accent1"/>
                                </a:effectRef>
                                <a:fontRef idx="minor">
                                  <a:schemeClr val="tx1"/>
                                </a:fontRef>
                              </wps:style>
                              <wps:bodyPr/>
                            </wps:wsp>
                          </wpg:grpSp>
                          <wps:wsp>
                            <wps:cNvPr id="15" name="Oval 15"/>
                            <wps:cNvSpPr/>
                            <wps:spPr>
                              <a:xfrm>
                                <a:off x="0" y="0"/>
                                <a:ext cx="361740" cy="355244"/>
                              </a:xfrm>
                              <a:prstGeom prst="ellipse">
                                <a:avLst/>
                              </a:prstGeom>
                              <a:solidFill>
                                <a:schemeClr val="accent4">
                                  <a:lumMod val="20000"/>
                                  <a:lumOff val="80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6" name="Arrow: Right 16"/>
                          <wps:cNvSpPr/>
                          <wps:spPr>
                            <a:xfrm>
                              <a:off x="2228850" y="847725"/>
                              <a:ext cx="482321" cy="105507"/>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 name="Teardrop 17"/>
                          <wps:cNvSpPr/>
                          <wps:spPr>
                            <a:xfrm>
                              <a:off x="2905125" y="323850"/>
                              <a:ext cx="1193676" cy="864074"/>
                            </a:xfrm>
                            <a:prstGeom prst="teardrop">
                              <a:avLst>
                                <a:gd name="adj" fmla="val 111022"/>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0CBFB14E" w14:textId="77777777" w:rsidR="008F7A56" w:rsidRPr="006D73B3" w:rsidRDefault="008F7A56" w:rsidP="008F7A56">
                                <w:pPr>
                                  <w:jc w:val="center"/>
                                  <w:rPr>
                                    <w:rFonts w:ascii="Times New Roman" w:hAnsi="Times New Roman" w:cs="Times New Roman"/>
                                    <w:sz w:val="16"/>
                                    <w:szCs w:val="16"/>
                                  </w:rPr>
                                </w:pPr>
                                <w:r w:rsidRPr="006D73B3">
                                  <w:rPr>
                                    <w:rFonts w:ascii="Times New Roman" w:hAnsi="Times New Roman" w:cs="Times New Roman"/>
                                    <w:sz w:val="16"/>
                                    <w:szCs w:val="16"/>
                                  </w:rPr>
                                  <w:t>Reduction i</w:t>
                                </w:r>
                                <w:r>
                                  <w:rPr>
                                    <w:rFonts w:ascii="Times New Roman" w:hAnsi="Times New Roman" w:cs="Times New Roman"/>
                                    <w:sz w:val="16"/>
                                    <w:szCs w:val="16"/>
                                  </w:rPr>
                                  <w:t>n cell migration and invasion</w:t>
                                </w:r>
                                <w:r w:rsidRPr="00122D57">
                                  <w:rPr>
                                    <w:shd w:val="clear" w:color="auto" w:fill="0070C0"/>
                                  </w:rPr>
                                  <w:fldChar w:fldCharType="begin"/>
                                </w:r>
                                <w:r>
                                  <w:rPr>
                                    <w:shd w:val="clear" w:color="auto" w:fill="0070C0"/>
                                  </w:rPr>
                                  <w:instrText xml:space="preserve"> ADDIN EN.CITE &lt;EndNote&gt;&lt;Cite&gt;&lt;Author&gt;Lee&lt;/Author&gt;&lt;Year&gt;2011&lt;/Year&gt;&lt;RecNum&gt;799&lt;/RecNum&gt;&lt;DisplayText&gt;[15]&lt;/DisplayText&gt;&lt;record&gt;&lt;rec-number&gt;799&lt;/rec-number&gt;&lt;foreign-keys&gt;&lt;key app="EN" db-id="ta00sar5zfxrs2eat08xe0prwsx9pex5sf9x"&gt;799&lt;/key&gt;&lt;/foreign-keys&gt;&lt;ref-type name="Journal Article"&gt;17&lt;/ref-type&gt;&lt;contributors&gt;&lt;authors&gt;&lt;author&gt;Lee, JY&lt;/author&gt;&lt;author&gt;Lee, KT&lt;/author&gt;&lt;author&gt;Lee, JK&lt;/author&gt;&lt;author&gt;Lee, KH&lt;/author&gt;&lt;author&gt;Jang, KT&lt;/author&gt;&lt;author&gt;Heo, JS&lt;/author&gt;&lt;author&gt;Choi, SH&lt;/author&gt;&lt;author&gt;Kim, YIl&lt;/author&gt;&lt;author&gt;Rhee, JC&lt;/author&gt;&lt;/authors&gt;&lt;/contributors&gt;&lt;titles&gt;&lt;title&gt;Farnesoid X receptor, overexpressed in pancreatic cancer with lymph node metastasis promotes cell migration and invasion&lt;/title&gt;&lt;secondary-title&gt;British journal of cancer&lt;/secondary-title&gt;&lt;/titles&gt;&lt;periodical&gt;&lt;full-title&gt;British journal of cancer&lt;/full-title&gt;&lt;/periodical&gt;&lt;pages&gt;1027&lt;/pages&gt;&lt;volume&gt;104&lt;/volume&gt;&lt;number&gt;6&lt;/number&gt;&lt;dates&gt;&lt;year&gt;2011&lt;/year&gt;&lt;/dates&gt;&lt;isbn&gt;1532-1827&lt;/isbn&gt;&lt;urls&gt;&lt;/urls&gt;&lt;/record&gt;&lt;/Cite&gt;&lt;/EndNote&gt;</w:instrText>
                                </w:r>
                                <w:r w:rsidRPr="00122D57">
                                  <w:rPr>
                                    <w:shd w:val="clear" w:color="auto" w:fill="0070C0"/>
                                  </w:rPr>
                                  <w:fldChar w:fldCharType="separate"/>
                                </w:r>
                                <w:r>
                                  <w:rPr>
                                    <w:noProof/>
                                    <w:shd w:val="clear" w:color="auto" w:fill="0070C0"/>
                                  </w:rPr>
                                  <w:t>[</w:t>
                                </w:r>
                                <w:hyperlink w:anchor="_ENREF_15" w:tooltip="Lee, 2011 #799" w:history="1">
                                  <w:r>
                                    <w:rPr>
                                      <w:noProof/>
                                      <w:shd w:val="clear" w:color="auto" w:fill="0070C0"/>
                                    </w:rPr>
                                    <w:t>15</w:t>
                                  </w:r>
                                </w:hyperlink>
                                <w:r>
                                  <w:rPr>
                                    <w:noProof/>
                                    <w:shd w:val="clear" w:color="auto" w:fill="0070C0"/>
                                  </w:rPr>
                                  <w:t>]</w:t>
                                </w:r>
                                <w:r w:rsidRPr="00122D57">
                                  <w:rPr>
                                    <w:shd w:val="clear" w:color="auto" w:fill="0070C0"/>
                                  </w:rPr>
                                  <w:fldChar w:fldCharType="end"/>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 name="Text Box 18"/>
                          <wps:cNvSpPr txBox="1"/>
                          <wps:spPr>
                            <a:xfrm rot="10800000" flipV="1">
                              <a:off x="0" y="38100"/>
                              <a:ext cx="1124365" cy="251209"/>
                            </a:xfrm>
                            <a:prstGeom prst="rect">
                              <a:avLst/>
                            </a:prstGeom>
                            <a:ln/>
                          </wps:spPr>
                          <wps:style>
                            <a:lnRef idx="2">
                              <a:schemeClr val="accent1"/>
                            </a:lnRef>
                            <a:fillRef idx="1">
                              <a:schemeClr val="lt1"/>
                            </a:fillRef>
                            <a:effectRef idx="0">
                              <a:schemeClr val="accent1"/>
                            </a:effectRef>
                            <a:fontRef idx="minor">
                              <a:schemeClr val="dk1"/>
                            </a:fontRef>
                          </wps:style>
                          <wps:txbx>
                            <w:txbxContent>
                              <w:p w14:paraId="273CA081" w14:textId="77777777" w:rsidR="008F7A56" w:rsidRPr="006D73B3" w:rsidRDefault="008F7A56" w:rsidP="008F7A56">
                                <w:pPr>
                                  <w:rPr>
                                    <w:color w:val="4472C4" w:themeColor="accent1"/>
                                    <w:sz w:val="16"/>
                                    <w:szCs w:val="16"/>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proofErr w:type="spellStart"/>
                                <w:r w:rsidRPr="006D73B3">
                                  <w:rPr>
                                    <w:rFonts w:ascii="Times New Roman" w:hAnsi="Times New Roman" w:cs="Times New Roman"/>
                                    <w:iCs/>
                                    <w:color w:val="4472C4" w:themeColor="accent1"/>
                                    <w:sz w:val="16"/>
                                    <w:szCs w:val="16"/>
                                    <w:shd w:val="clear" w:color="auto" w:fill="FFFFFF"/>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farnesoid</w:t>
                                </w:r>
                                <w:proofErr w:type="spellEnd"/>
                                <w:r w:rsidRPr="006D73B3">
                                  <w:rPr>
                                    <w:rFonts w:ascii="Times New Roman" w:hAnsi="Times New Roman" w:cs="Times New Roman"/>
                                    <w:iCs/>
                                    <w:color w:val="4472C4" w:themeColor="accent1"/>
                                    <w:sz w:val="16"/>
                                    <w:szCs w:val="16"/>
                                    <w:shd w:val="clear" w:color="auto" w:fill="FFFFFF"/>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 xml:space="preserve"> X recepto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9" name="Text Box 19"/>
                          <wps:cNvSpPr txBox="1"/>
                          <wps:spPr>
                            <a:xfrm>
                              <a:off x="1362075" y="0"/>
                              <a:ext cx="2014695" cy="250827"/>
                            </a:xfrm>
                            <a:prstGeom prst="rect">
                              <a:avLst/>
                            </a:prstGeom>
                            <a:ln/>
                          </wps:spPr>
                          <wps:style>
                            <a:lnRef idx="2">
                              <a:schemeClr val="accent1"/>
                            </a:lnRef>
                            <a:fillRef idx="1">
                              <a:schemeClr val="lt1"/>
                            </a:fillRef>
                            <a:effectRef idx="0">
                              <a:schemeClr val="accent1"/>
                            </a:effectRef>
                            <a:fontRef idx="minor">
                              <a:schemeClr val="dk1"/>
                            </a:fontRef>
                          </wps:style>
                          <wps:txbx>
                            <w:txbxContent>
                              <w:p w14:paraId="2D5D8174" w14:textId="77777777" w:rsidR="008F7A56" w:rsidRPr="006D73B3" w:rsidRDefault="008F7A56" w:rsidP="008F7A56">
                                <w:pPr>
                                  <w:rPr>
                                    <w:color w:val="4472C4" w:themeColor="accent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proofErr w:type="spellStart"/>
                                <w:r>
                                  <w:rPr>
                                    <w:rFonts w:ascii="Times New Roman" w:hAnsi="Times New Roman" w:cs="Times New Roman"/>
                                    <w:color w:val="4472C4" w:themeColor="accent1"/>
                                    <w:sz w:val="16"/>
                                    <w:szCs w:val="16"/>
                                    <w:shd w:val="clear" w:color="auto" w:fill="FFFFFF"/>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G</w:t>
                                </w:r>
                                <w:r w:rsidRPr="006D73B3">
                                  <w:rPr>
                                    <w:rFonts w:ascii="Times New Roman" w:hAnsi="Times New Roman" w:cs="Times New Roman"/>
                                    <w:color w:val="4472C4" w:themeColor="accent1"/>
                                    <w:sz w:val="16"/>
                                    <w:szCs w:val="16"/>
                                    <w:shd w:val="clear" w:color="auto" w:fill="FFFFFF"/>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uggulsterone</w:t>
                                </w:r>
                                <w:proofErr w:type="spellEnd"/>
                                <w:r w:rsidRPr="006D73B3">
                                  <w:rPr>
                                    <w:rFonts w:ascii="Times New Roman" w:hAnsi="Times New Roman" w:cs="Times New Roman"/>
                                    <w:color w:val="4472C4" w:themeColor="accent1"/>
                                    <w:sz w:val="16"/>
                                    <w:szCs w:val="16"/>
                                    <w:shd w:val="clear" w:color="auto" w:fill="FFFFFF"/>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mediated FXR inhibi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21" name="Group 21"/>
                        <wpg:cNvGrpSpPr/>
                        <wpg:grpSpPr>
                          <a:xfrm>
                            <a:off x="66675" y="1133475"/>
                            <a:ext cx="4087363" cy="1230431"/>
                            <a:chOff x="0" y="0"/>
                            <a:chExt cx="4087363" cy="1230431"/>
                          </a:xfrm>
                        </wpg:grpSpPr>
                        <wps:wsp>
                          <wps:cNvPr id="22" name="Text Box 22"/>
                          <wps:cNvSpPr txBox="1"/>
                          <wps:spPr>
                            <a:xfrm rot="10800000" flipV="1">
                              <a:off x="0" y="0"/>
                              <a:ext cx="1124365" cy="251209"/>
                            </a:xfrm>
                            <a:prstGeom prst="rect">
                              <a:avLst/>
                            </a:prstGeom>
                            <a:ln/>
                          </wps:spPr>
                          <wps:style>
                            <a:lnRef idx="2">
                              <a:schemeClr val="accent1"/>
                            </a:lnRef>
                            <a:fillRef idx="1">
                              <a:schemeClr val="lt1"/>
                            </a:fillRef>
                            <a:effectRef idx="0">
                              <a:schemeClr val="accent1"/>
                            </a:effectRef>
                            <a:fontRef idx="minor">
                              <a:schemeClr val="dk1"/>
                            </a:fontRef>
                          </wps:style>
                          <wps:txbx>
                            <w:txbxContent>
                              <w:p w14:paraId="53A07482" w14:textId="77777777" w:rsidR="008F7A56" w:rsidRPr="006D73B3" w:rsidRDefault="008F7A56" w:rsidP="008F7A56">
                                <w:pPr>
                                  <w:rPr>
                                    <w:color w:val="4472C4" w:themeColor="accent1"/>
                                    <w:sz w:val="16"/>
                                    <w:szCs w:val="16"/>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r w:rsidRPr="006D73B3">
                                  <w:rPr>
                                    <w:rFonts w:ascii="Times New Roman" w:hAnsi="Times New Roman" w:cs="Times New Roman"/>
                                    <w:iCs/>
                                    <w:color w:val="4472C4" w:themeColor="accent1"/>
                                    <w:sz w:val="16"/>
                                    <w:szCs w:val="16"/>
                                    <w:shd w:val="clear" w:color="auto" w:fill="FFFFFF"/>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sigma-2 receptor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28" name="Group 28"/>
                          <wpg:cNvGrpSpPr/>
                          <wpg:grpSpPr>
                            <a:xfrm>
                              <a:off x="1019175" y="619125"/>
                              <a:ext cx="334652" cy="426531"/>
                              <a:chOff x="0" y="0"/>
                              <a:chExt cx="334652" cy="426531"/>
                            </a:xfrm>
                          </wpg:grpSpPr>
                          <wps:wsp>
                            <wps:cNvPr id="29" name="Straight Connector 29"/>
                            <wps:cNvCnPr/>
                            <wps:spPr>
                              <a:xfrm>
                                <a:off x="0" y="25121"/>
                                <a:ext cx="178937" cy="145917"/>
                              </a:xfrm>
                              <a:prstGeom prst="line">
                                <a:avLst/>
                              </a:prstGeom>
                              <a:ln w="38100">
                                <a:solidFill>
                                  <a:schemeClr val="accent2"/>
                                </a:solidFill>
                              </a:ln>
                            </wps:spPr>
                            <wps:style>
                              <a:lnRef idx="1">
                                <a:schemeClr val="accent1"/>
                              </a:lnRef>
                              <a:fillRef idx="0">
                                <a:schemeClr val="accent1"/>
                              </a:fillRef>
                              <a:effectRef idx="0">
                                <a:schemeClr val="accent1"/>
                              </a:effectRef>
                              <a:fontRef idx="minor">
                                <a:schemeClr val="tx1"/>
                              </a:fontRef>
                            </wps:style>
                            <wps:bodyPr/>
                          </wps:wsp>
                          <wps:wsp>
                            <wps:cNvPr id="30" name="Straight Connector 30"/>
                            <wps:cNvCnPr/>
                            <wps:spPr>
                              <a:xfrm flipV="1">
                                <a:off x="170822" y="0"/>
                                <a:ext cx="163830" cy="172444"/>
                              </a:xfrm>
                              <a:prstGeom prst="line">
                                <a:avLst/>
                              </a:prstGeom>
                              <a:ln w="38100">
                                <a:solidFill>
                                  <a:schemeClr val="accent2"/>
                                </a:solidFill>
                              </a:ln>
                            </wps:spPr>
                            <wps:style>
                              <a:lnRef idx="1">
                                <a:schemeClr val="accent1"/>
                              </a:lnRef>
                              <a:fillRef idx="0">
                                <a:schemeClr val="accent1"/>
                              </a:fillRef>
                              <a:effectRef idx="0">
                                <a:schemeClr val="accent1"/>
                              </a:effectRef>
                              <a:fontRef idx="minor">
                                <a:schemeClr val="tx1"/>
                              </a:fontRef>
                            </wps:style>
                            <wps:bodyPr/>
                          </wps:wsp>
                          <wps:wsp>
                            <wps:cNvPr id="31" name="Straight Connector 31"/>
                            <wps:cNvCnPr/>
                            <wps:spPr>
                              <a:xfrm>
                                <a:off x="175846" y="171869"/>
                                <a:ext cx="0" cy="254662"/>
                              </a:xfrm>
                              <a:prstGeom prst="line">
                                <a:avLst/>
                              </a:prstGeom>
                              <a:ln w="38100">
                                <a:solidFill>
                                  <a:schemeClr val="accent2"/>
                                </a:solidFill>
                              </a:ln>
                            </wps:spPr>
                            <wps:style>
                              <a:lnRef idx="1">
                                <a:schemeClr val="accent1"/>
                              </a:lnRef>
                              <a:fillRef idx="0">
                                <a:schemeClr val="accent1"/>
                              </a:fillRef>
                              <a:effectRef idx="0">
                                <a:schemeClr val="accent1"/>
                              </a:effectRef>
                              <a:fontRef idx="minor">
                                <a:schemeClr val="tx1"/>
                              </a:fontRef>
                            </wps:style>
                            <wps:bodyPr/>
                          </wps:wsp>
                        </wpg:grpSp>
                        <wpg:grpSp>
                          <wpg:cNvPr id="32" name="Group 32"/>
                          <wpg:cNvGrpSpPr/>
                          <wpg:grpSpPr>
                            <a:xfrm>
                              <a:off x="1781175" y="333375"/>
                              <a:ext cx="361740" cy="718090"/>
                              <a:chOff x="0" y="0"/>
                              <a:chExt cx="361740" cy="718090"/>
                            </a:xfrm>
                          </wpg:grpSpPr>
                          <wpg:grpSp>
                            <wpg:cNvPr id="33" name="Group 33"/>
                            <wpg:cNvGrpSpPr/>
                            <wpg:grpSpPr>
                              <a:xfrm>
                                <a:off x="25874" y="292005"/>
                                <a:ext cx="334645" cy="426085"/>
                                <a:chOff x="0" y="0"/>
                                <a:chExt cx="334652" cy="426531"/>
                              </a:xfrm>
                            </wpg:grpSpPr>
                            <wps:wsp>
                              <wps:cNvPr id="34" name="Straight Connector 34"/>
                              <wps:cNvCnPr/>
                              <wps:spPr>
                                <a:xfrm>
                                  <a:off x="0" y="25121"/>
                                  <a:ext cx="178937" cy="145917"/>
                                </a:xfrm>
                                <a:prstGeom prst="line">
                                  <a:avLst/>
                                </a:prstGeom>
                                <a:ln w="38100">
                                  <a:solidFill>
                                    <a:schemeClr val="accent2"/>
                                  </a:solidFill>
                                </a:ln>
                              </wps:spPr>
                              <wps:style>
                                <a:lnRef idx="1">
                                  <a:schemeClr val="accent1"/>
                                </a:lnRef>
                                <a:fillRef idx="0">
                                  <a:schemeClr val="accent1"/>
                                </a:fillRef>
                                <a:effectRef idx="0">
                                  <a:schemeClr val="accent1"/>
                                </a:effectRef>
                                <a:fontRef idx="minor">
                                  <a:schemeClr val="tx1"/>
                                </a:fontRef>
                              </wps:style>
                              <wps:bodyPr/>
                            </wps:wsp>
                            <wps:wsp>
                              <wps:cNvPr id="35" name="Straight Connector 35"/>
                              <wps:cNvCnPr/>
                              <wps:spPr>
                                <a:xfrm flipV="1">
                                  <a:off x="170822" y="0"/>
                                  <a:ext cx="163830" cy="172444"/>
                                </a:xfrm>
                                <a:prstGeom prst="line">
                                  <a:avLst/>
                                </a:prstGeom>
                                <a:ln w="38100">
                                  <a:solidFill>
                                    <a:schemeClr val="accent2"/>
                                  </a:solidFill>
                                </a:ln>
                              </wps:spPr>
                              <wps:style>
                                <a:lnRef idx="1">
                                  <a:schemeClr val="accent1"/>
                                </a:lnRef>
                                <a:fillRef idx="0">
                                  <a:schemeClr val="accent1"/>
                                </a:fillRef>
                                <a:effectRef idx="0">
                                  <a:schemeClr val="accent1"/>
                                </a:effectRef>
                                <a:fontRef idx="minor">
                                  <a:schemeClr val="tx1"/>
                                </a:fontRef>
                              </wps:style>
                              <wps:bodyPr/>
                            </wps:wsp>
                            <wps:wsp>
                              <wps:cNvPr id="36" name="Straight Connector 36"/>
                              <wps:cNvCnPr/>
                              <wps:spPr>
                                <a:xfrm>
                                  <a:off x="175846" y="171869"/>
                                  <a:ext cx="0" cy="254662"/>
                                </a:xfrm>
                                <a:prstGeom prst="line">
                                  <a:avLst/>
                                </a:prstGeom>
                                <a:ln w="38100">
                                  <a:solidFill>
                                    <a:schemeClr val="accent2"/>
                                  </a:solidFill>
                                </a:ln>
                              </wps:spPr>
                              <wps:style>
                                <a:lnRef idx="1">
                                  <a:schemeClr val="accent1"/>
                                </a:lnRef>
                                <a:fillRef idx="0">
                                  <a:schemeClr val="accent1"/>
                                </a:fillRef>
                                <a:effectRef idx="0">
                                  <a:schemeClr val="accent1"/>
                                </a:effectRef>
                                <a:fontRef idx="minor">
                                  <a:schemeClr val="tx1"/>
                                </a:fontRef>
                              </wps:style>
                              <wps:bodyPr/>
                            </wps:wsp>
                          </wpg:grpSp>
                          <wps:wsp>
                            <wps:cNvPr id="37" name="Oval 37"/>
                            <wps:cNvSpPr/>
                            <wps:spPr>
                              <a:xfrm>
                                <a:off x="0" y="0"/>
                                <a:ext cx="361740" cy="355244"/>
                              </a:xfrm>
                              <a:prstGeom prst="ellipse">
                                <a:avLst/>
                              </a:prstGeom>
                              <a:solidFill>
                                <a:schemeClr val="accent4">
                                  <a:lumMod val="20000"/>
                                  <a:lumOff val="80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38" name="Text Box 38"/>
                          <wps:cNvSpPr txBox="1"/>
                          <wps:spPr>
                            <a:xfrm rot="10800000" flipV="1">
                              <a:off x="1285875" y="0"/>
                              <a:ext cx="1124365" cy="251209"/>
                            </a:xfrm>
                            <a:prstGeom prst="rect">
                              <a:avLst/>
                            </a:prstGeom>
                            <a:ln/>
                          </wps:spPr>
                          <wps:style>
                            <a:lnRef idx="2">
                              <a:schemeClr val="accent1"/>
                            </a:lnRef>
                            <a:fillRef idx="1">
                              <a:schemeClr val="lt1"/>
                            </a:fillRef>
                            <a:effectRef idx="0">
                              <a:schemeClr val="accent1"/>
                            </a:effectRef>
                            <a:fontRef idx="minor">
                              <a:schemeClr val="dk1"/>
                            </a:fontRef>
                          </wps:style>
                          <wps:txbx>
                            <w:txbxContent>
                              <w:p w14:paraId="6C8718CB" w14:textId="77777777" w:rsidR="008F7A56" w:rsidRPr="00E52488" w:rsidRDefault="008F7A56" w:rsidP="008F7A56">
                                <w:pPr>
                                  <w:rPr>
                                    <w:color w:val="4472C4" w:themeColor="accent1"/>
                                    <w:sz w:val="16"/>
                                    <w:szCs w:val="16"/>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r w:rsidRPr="00E52488">
                                  <w:rPr>
                                    <w:rFonts w:ascii="Times New Roman" w:hAnsi="Times New Roman" w:cs="Times New Roman"/>
                                    <w:color w:val="4472C4" w:themeColor="accent1"/>
                                    <w:sz w:val="16"/>
                                    <w:szCs w:val="16"/>
                                    <w:shd w:val="clear" w:color="auto" w:fill="FFFFFF"/>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sigma-2 ligand SW4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9" name="Arrow: Right 39"/>
                          <wps:cNvSpPr/>
                          <wps:spPr>
                            <a:xfrm>
                              <a:off x="1333500" y="847725"/>
                              <a:ext cx="482321" cy="105507"/>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 name="Arrow: Right 40"/>
                          <wps:cNvSpPr/>
                          <wps:spPr>
                            <a:xfrm>
                              <a:off x="2219325" y="847725"/>
                              <a:ext cx="482321" cy="88492"/>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1" name="Teardrop 41"/>
                          <wps:cNvSpPr/>
                          <wps:spPr>
                            <a:xfrm>
                              <a:off x="2790825" y="257175"/>
                              <a:ext cx="1296538" cy="973256"/>
                            </a:xfrm>
                            <a:prstGeom prst="teardrop">
                              <a:avLst>
                                <a:gd name="adj" fmla="val 110570"/>
                              </a:avLst>
                            </a:prstGeom>
                            <a:solidFill>
                              <a:srgbClr val="FF0000"/>
                            </a:solidFill>
                          </wps:spPr>
                          <wps:style>
                            <a:lnRef idx="2">
                              <a:schemeClr val="accent1">
                                <a:shade val="50000"/>
                              </a:schemeClr>
                            </a:lnRef>
                            <a:fillRef idx="1">
                              <a:schemeClr val="accent1"/>
                            </a:fillRef>
                            <a:effectRef idx="0">
                              <a:schemeClr val="accent1"/>
                            </a:effectRef>
                            <a:fontRef idx="minor">
                              <a:schemeClr val="lt1"/>
                            </a:fontRef>
                          </wps:style>
                          <wps:txbx>
                            <w:txbxContent>
                              <w:p w14:paraId="463B77AE" w14:textId="77777777" w:rsidR="008F7A56" w:rsidRPr="00326092" w:rsidRDefault="008F7A56" w:rsidP="008F7A56">
                                <w:pPr>
                                  <w:shd w:val="clear" w:color="auto" w:fill="FF0000"/>
                                  <w:jc w:val="center"/>
                                  <w:rPr>
                                    <w:rFonts w:ascii="Times New Roman" w:hAnsi="Times New Roman" w:cs="Times New Roman"/>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326092">
                                  <w:rPr>
                                    <w:rFonts w:ascii="Times New Roman" w:hAnsi="Times New Roman" w:cs="Times New Roman"/>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Augment </w:t>
                                </w:r>
                                <w:proofErr w:type="spellStart"/>
                                <w:r w:rsidRPr="00326092">
                                  <w:rPr>
                                    <w:rFonts w:ascii="Times New Roman" w:hAnsi="Times New Roman" w:cs="Times New Roman"/>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Gemicitabine</w:t>
                                </w:r>
                                <w:proofErr w:type="spellEnd"/>
                                <w:r w:rsidRPr="00326092">
                                  <w:rPr>
                                    <w:rFonts w:ascii="Times New Roman" w:hAnsi="Times New Roman" w:cs="Times New Roman"/>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proofErr w:type="spellStart"/>
                                <w:r w:rsidRPr="00326092">
                                  <w:rPr>
                                    <w:rFonts w:ascii="Times New Roman" w:hAnsi="Times New Roman" w:cs="Times New Roman"/>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tabalize</w:t>
                                </w:r>
                                <w:proofErr w:type="spellEnd"/>
                                <w:r w:rsidRPr="00326092">
                                  <w:rPr>
                                    <w:rFonts w:ascii="Times New Roman" w:hAnsi="Times New Roman" w:cs="Times New Roman"/>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tumor volume</w:t>
                                </w:r>
                                <w:r w:rsidRPr="00122D57">
                                  <w:rPr>
                                    <w:shd w:val="clear" w:color="auto" w:fill="FF0000"/>
                                  </w:rPr>
                                  <w:fldChar w:fldCharType="begin"/>
                                </w:r>
                                <w:r>
                                  <w:rPr>
                                    <w:shd w:val="clear" w:color="auto" w:fill="FF0000"/>
                                  </w:rPr>
                                  <w:instrText xml:space="preserve"> ADDIN EN.CITE &lt;EndNote&gt;&lt;Cite&gt;&lt;Author&gt;Hornick&lt;/Author&gt;&lt;Year&gt;2010&lt;/Year&gt;&lt;RecNum&gt;796&lt;/RecNum&gt;&lt;DisplayText&gt;[16]&lt;/DisplayText&gt;&lt;record&gt;&lt;rec-number&gt;796&lt;/rec-number&gt;&lt;foreign-keys&gt;&lt;key app="EN" db-id="ta00sar5zfxrs2eat08xe0prwsx9pex5sf9x"&gt;796&lt;/key&gt;&lt;/foreign-keys&gt;&lt;ref-type name="Journal Article"&gt;17&lt;/ref-type&gt;&lt;contributors&gt;&lt;authors&gt;&lt;author&gt;Hornick, John R&lt;/author&gt;&lt;author&gt;Xu, Jinbin&lt;/author&gt;&lt;author&gt;Vangveravong, Suwanna&lt;/author&gt;&lt;author&gt;Tu, Zhude&lt;/author&gt;&lt;author&gt;Mitchem, Jonathan B&lt;/author&gt;&lt;author&gt;Spitzer, Dirk&lt;/author&gt;&lt;author&gt;Goedegebuure, Peter&lt;/author&gt;&lt;author&gt;Mach, Robert H&lt;/author&gt;&lt;author&gt;Hawkins, William G&lt;/author&gt;&lt;/authors&gt;&lt;/contributors&gt;&lt;titles&gt;&lt;title&gt;The novel sigma-2 receptor ligand SW43 stabilizes pancreas cancer progression in combination with gemcitabine&lt;/title&gt;&lt;secondary-title&gt;Molecular cancer&lt;/secondary-title&gt;&lt;/titles&gt;&lt;periodical&gt;&lt;full-title&gt;Molecular cancer&lt;/full-title&gt;&lt;/periodical&gt;&lt;pages&gt;298&lt;/pages&gt;&lt;volume&gt;9&lt;/volume&gt;&lt;number&gt;1&lt;/number&gt;&lt;dates&gt;&lt;year&gt;2010&lt;/year&gt;&lt;/dates&gt;&lt;isbn&gt;1476-4598&lt;/isbn&gt;&lt;urls&gt;&lt;/urls&gt;&lt;/record&gt;&lt;/Cite&gt;&lt;/EndNote&gt;</w:instrText>
                                </w:r>
                                <w:r w:rsidRPr="00122D57">
                                  <w:rPr>
                                    <w:shd w:val="clear" w:color="auto" w:fill="FF0000"/>
                                  </w:rPr>
                                  <w:fldChar w:fldCharType="separate"/>
                                </w:r>
                                <w:r>
                                  <w:rPr>
                                    <w:noProof/>
                                    <w:shd w:val="clear" w:color="auto" w:fill="FF0000"/>
                                  </w:rPr>
                                  <w:t>[</w:t>
                                </w:r>
                                <w:hyperlink w:anchor="_ENREF_16" w:tooltip="Hornick, 2010 #796" w:history="1">
                                  <w:r>
                                    <w:rPr>
                                      <w:noProof/>
                                      <w:shd w:val="clear" w:color="auto" w:fill="FF0000"/>
                                    </w:rPr>
                                    <w:t>16</w:t>
                                  </w:r>
                                </w:hyperlink>
                                <w:r>
                                  <w:rPr>
                                    <w:noProof/>
                                    <w:shd w:val="clear" w:color="auto" w:fill="FF0000"/>
                                  </w:rPr>
                                  <w:t>]</w:t>
                                </w:r>
                                <w:r w:rsidRPr="00122D57">
                                  <w:rPr>
                                    <w:shd w:val="clear" w:color="auto" w:fill="FF0000"/>
                                  </w:rPr>
                                  <w:fldChar w:fldCharType="end"/>
                                </w:r>
                              </w:p>
                              <w:p w14:paraId="726B2979" w14:textId="77777777" w:rsidR="008F7A56" w:rsidRPr="00326092" w:rsidRDefault="008F7A56" w:rsidP="008F7A56">
                                <w:pP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42" name="Group 42"/>
                        <wpg:cNvGrpSpPr/>
                        <wpg:grpSpPr>
                          <a:xfrm>
                            <a:off x="0" y="2409825"/>
                            <a:ext cx="6463636" cy="1224602"/>
                            <a:chOff x="0" y="0"/>
                            <a:chExt cx="6463636" cy="1224602"/>
                          </a:xfrm>
                        </wpg:grpSpPr>
                        <wps:wsp>
                          <wps:cNvPr id="43" name="Text Box 43"/>
                          <wps:cNvSpPr txBox="1"/>
                          <wps:spPr>
                            <a:xfrm>
                              <a:off x="0" y="57150"/>
                              <a:ext cx="1419367" cy="272955"/>
                            </a:xfrm>
                            <a:prstGeom prst="rect">
                              <a:avLst/>
                            </a:prstGeom>
                            <a:solidFill>
                              <a:schemeClr val="lt1"/>
                            </a:solidFill>
                            <a:ln w="6350">
                              <a:solidFill>
                                <a:prstClr val="black"/>
                              </a:solidFill>
                            </a:ln>
                          </wps:spPr>
                          <wps:txbx>
                            <w:txbxContent>
                              <w:p w14:paraId="1A757415" w14:textId="77777777" w:rsidR="008F7A56" w:rsidRPr="00122D57" w:rsidRDefault="008F7A56" w:rsidP="008F7A56">
                                <w:pPr>
                                  <w:rPr>
                                    <w:color w:val="4472C4" w:themeColor="accent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r w:rsidRPr="00122D57">
                                  <w:rPr>
                                    <w:rFonts w:ascii="Times New Roman" w:hAnsi="Times New Roman" w:cs="Times New Roman"/>
                                    <w:iCs/>
                                    <w:color w:val="4472C4" w:themeColor="accent1"/>
                                    <w:sz w:val="16"/>
                                    <w:szCs w:val="16"/>
                                    <w:shd w:val="clear" w:color="auto" w:fill="FFFFFF"/>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chemokine receptor CXCR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4" name="Text Box 44"/>
                          <wps:cNvSpPr txBox="1"/>
                          <wps:spPr>
                            <a:xfrm>
                              <a:off x="1485900" y="0"/>
                              <a:ext cx="2033516" cy="368489"/>
                            </a:xfrm>
                            <a:prstGeom prst="rect">
                              <a:avLst/>
                            </a:prstGeom>
                            <a:solidFill>
                              <a:schemeClr val="lt1"/>
                            </a:solidFill>
                            <a:ln w="6350">
                              <a:solidFill>
                                <a:prstClr val="black"/>
                              </a:solidFill>
                            </a:ln>
                          </wps:spPr>
                          <wps:txbx>
                            <w:txbxContent>
                              <w:p w14:paraId="5343A236" w14:textId="77777777" w:rsidR="008F7A56" w:rsidRPr="00122D57" w:rsidRDefault="008F7A56" w:rsidP="008F7A56">
                                <w:pPr>
                                  <w:rPr>
                                    <w:color w:val="4472C4" w:themeColor="accent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r w:rsidRPr="00122D57">
                                  <w:rPr>
                                    <w:rFonts w:ascii="Times New Roman" w:hAnsi="Times New Roman" w:cs="Times New Roman"/>
                                    <w:color w:val="4472C4" w:themeColor="accent1"/>
                                    <w:sz w:val="16"/>
                                    <w:szCs w:val="16"/>
                                    <w:shd w:val="clear" w:color="auto" w:fill="FFFFFF"/>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Treatment of fresh human PDA slices with combination PD-1 and CXCR4 blockade</w:t>
                                </w:r>
                                <w:r w:rsidRPr="00122D57">
                                  <w:rPr>
                                    <w:color w:val="4472C4" w:themeColor="accent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fldChar w:fldCharType="begin"/>
                                </w:r>
                                <w:r w:rsidRPr="00122D57">
                                  <w:rPr>
                                    <w:rFonts w:ascii="Times New Roman" w:hAnsi="Times New Roman" w:cs="Times New Roman"/>
                                    <w:color w:val="4472C4" w:themeColor="accent1"/>
                                    <w:sz w:val="16"/>
                                    <w:szCs w:val="16"/>
                                    <w:shd w:val="clear" w:color="auto" w:fill="FFFFFF"/>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instrText xml:space="preserve"> ADDIN EN.CITE &lt;EndNote&gt;&lt;Cite&gt;&lt;Author&gt;Seo&lt;/Author&gt;&lt;Year&gt;2019&lt;/Year&gt;&lt;RecNum&gt;794&lt;/RecNum&gt;&lt;DisplayText&gt;[2]&lt;/DisplayText&gt;&lt;record&gt;&lt;rec-number&gt;794&lt;/rec-number&gt;&lt;foreign-keys&gt;&lt;key app="EN" db-id="ta00sar5zfxrs2eat08xe0prwsx9pex5sf9x"&gt;794&lt;/key&gt;&lt;/foreign-keys&gt;&lt;ref-type name="Journal Article"&gt;17&lt;/ref-type&gt;&lt;contributors&gt;&lt;authors&gt;&lt;author&gt;Seo, Yongwoo D&lt;/author&gt;&lt;author&gt;Jiang, Xiuyun&lt;/author&gt;&lt;author&gt;Sullivan, Kevin M&lt;/author&gt;&lt;author&gt;Jalikis, Florencia G&lt;/author&gt;&lt;author&gt;Smythe, Kimberly S&lt;/author&gt;&lt;author&gt;Abbasi, Arezou&lt;/author&gt;&lt;author&gt;Vignali, Marissa&lt;/author&gt;&lt;author&gt;Park, James O&lt;/author&gt;&lt;author&gt;Daniel, Sara K&lt;/author&gt;&lt;author&gt;Pollack, Seth M&lt;/author&gt;&lt;/authors&gt;&lt;/contributors&gt;&lt;titles&gt;&lt;title&gt;Mobilization of CD8+ T cells via CXCR4 blockade facilitates PD-1 checkpoint therapy in human pancreatic cancer&lt;/title&gt;&lt;secondary-title&gt;Clinical Cancer Research&lt;/secondary-title&gt;&lt;/titles&gt;&lt;periodical&gt;&lt;full-title&gt;Clinical Cancer Research&lt;/full-title&gt;&lt;/periodical&gt;&lt;pages&gt;clincanres. 0081.2019&lt;/pages&gt;&lt;dates&gt;&lt;year&gt;2019&lt;/year&gt;&lt;/dates&gt;&lt;isbn&gt;1078-0432&lt;/isbn&gt;&lt;urls&gt;&lt;/urls&gt;&lt;/record&gt;&lt;/Cite&gt;&lt;/EndNote&gt;</w:instrText>
                                </w:r>
                                <w:r w:rsidRPr="00122D57">
                                  <w:rPr>
                                    <w:color w:val="4472C4" w:themeColor="accent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fldChar w:fldCharType="separate"/>
                                </w:r>
                                <w:r w:rsidRPr="00122D57">
                                  <w:rPr>
                                    <w:rFonts w:ascii="Times New Roman" w:hAnsi="Times New Roman" w:cs="Times New Roman"/>
                                    <w:noProof/>
                                    <w:color w:val="4472C4" w:themeColor="accent1"/>
                                    <w:sz w:val="16"/>
                                    <w:szCs w:val="16"/>
                                    <w:shd w:val="clear" w:color="auto" w:fill="FFFFFF"/>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w:t>
                                </w:r>
                                <w:hyperlink w:anchor="_ENREF_2" w:tooltip="Seo, 2019 #794" w:history="1">
                                  <w:r w:rsidRPr="00122D57">
                                    <w:rPr>
                                      <w:noProof/>
                                      <w:color w:val="4472C4" w:themeColor="accent1"/>
                                      <w:sz w:val="16"/>
                                      <w:szCs w:val="16"/>
                                      <w:shd w:val="clear" w:color="auto" w:fill="FFFFFF"/>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2</w:t>
                                  </w:r>
                                </w:hyperlink>
                                <w:r w:rsidRPr="00122D57">
                                  <w:rPr>
                                    <w:rFonts w:ascii="Times New Roman" w:hAnsi="Times New Roman" w:cs="Times New Roman"/>
                                    <w:noProof/>
                                    <w:color w:val="4472C4" w:themeColor="accent1"/>
                                    <w:sz w:val="16"/>
                                    <w:szCs w:val="16"/>
                                    <w:shd w:val="clear" w:color="auto" w:fill="FFFFFF"/>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w:t>
                                </w:r>
                                <w:r w:rsidRPr="00122D57">
                                  <w:rPr>
                                    <w:color w:val="4472C4" w:themeColor="accent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45" name="Group 45"/>
                          <wpg:cNvGrpSpPr/>
                          <wpg:grpSpPr>
                            <a:xfrm>
                              <a:off x="914400" y="323850"/>
                              <a:ext cx="5549236" cy="900752"/>
                              <a:chOff x="0" y="0"/>
                              <a:chExt cx="5549236" cy="900752"/>
                            </a:xfrm>
                          </wpg:grpSpPr>
                          <wpg:grpSp>
                            <wpg:cNvPr id="46" name="Group 46"/>
                            <wpg:cNvGrpSpPr/>
                            <wpg:grpSpPr>
                              <a:xfrm>
                                <a:off x="0" y="228600"/>
                                <a:ext cx="334652" cy="426531"/>
                                <a:chOff x="0" y="0"/>
                                <a:chExt cx="334652" cy="426531"/>
                              </a:xfrm>
                            </wpg:grpSpPr>
                            <wps:wsp>
                              <wps:cNvPr id="263" name="Straight Connector 263"/>
                              <wps:cNvCnPr/>
                              <wps:spPr>
                                <a:xfrm>
                                  <a:off x="0" y="25121"/>
                                  <a:ext cx="178937" cy="145917"/>
                                </a:xfrm>
                                <a:prstGeom prst="line">
                                  <a:avLst/>
                                </a:prstGeom>
                                <a:ln w="38100">
                                  <a:solidFill>
                                    <a:schemeClr val="accent2"/>
                                  </a:solidFill>
                                </a:ln>
                              </wps:spPr>
                              <wps:style>
                                <a:lnRef idx="1">
                                  <a:schemeClr val="accent1"/>
                                </a:lnRef>
                                <a:fillRef idx="0">
                                  <a:schemeClr val="accent1"/>
                                </a:fillRef>
                                <a:effectRef idx="0">
                                  <a:schemeClr val="accent1"/>
                                </a:effectRef>
                                <a:fontRef idx="minor">
                                  <a:schemeClr val="tx1"/>
                                </a:fontRef>
                              </wps:style>
                              <wps:bodyPr/>
                            </wps:wsp>
                            <wps:wsp>
                              <wps:cNvPr id="264" name="Straight Connector 264"/>
                              <wps:cNvCnPr/>
                              <wps:spPr>
                                <a:xfrm flipV="1">
                                  <a:off x="170822" y="0"/>
                                  <a:ext cx="163830" cy="172444"/>
                                </a:xfrm>
                                <a:prstGeom prst="line">
                                  <a:avLst/>
                                </a:prstGeom>
                                <a:ln w="38100">
                                  <a:solidFill>
                                    <a:schemeClr val="accent2"/>
                                  </a:solidFill>
                                </a:ln>
                              </wps:spPr>
                              <wps:style>
                                <a:lnRef idx="1">
                                  <a:schemeClr val="accent1"/>
                                </a:lnRef>
                                <a:fillRef idx="0">
                                  <a:schemeClr val="accent1"/>
                                </a:fillRef>
                                <a:effectRef idx="0">
                                  <a:schemeClr val="accent1"/>
                                </a:effectRef>
                                <a:fontRef idx="minor">
                                  <a:schemeClr val="tx1"/>
                                </a:fontRef>
                              </wps:style>
                              <wps:bodyPr/>
                            </wps:wsp>
                            <wps:wsp>
                              <wps:cNvPr id="265" name="Straight Connector 265"/>
                              <wps:cNvCnPr/>
                              <wps:spPr>
                                <a:xfrm>
                                  <a:off x="175846" y="171869"/>
                                  <a:ext cx="0" cy="254662"/>
                                </a:xfrm>
                                <a:prstGeom prst="line">
                                  <a:avLst/>
                                </a:prstGeom>
                                <a:ln w="38100">
                                  <a:solidFill>
                                    <a:schemeClr val="accent2"/>
                                  </a:solidFill>
                                </a:ln>
                              </wps:spPr>
                              <wps:style>
                                <a:lnRef idx="1">
                                  <a:schemeClr val="accent1"/>
                                </a:lnRef>
                                <a:fillRef idx="0">
                                  <a:schemeClr val="accent1"/>
                                </a:fillRef>
                                <a:effectRef idx="0">
                                  <a:schemeClr val="accent1"/>
                                </a:effectRef>
                                <a:fontRef idx="minor">
                                  <a:schemeClr val="tx1"/>
                                </a:fontRef>
                              </wps:style>
                              <wps:bodyPr/>
                            </wps:wsp>
                          </wpg:grpSp>
                          <wpg:grpSp>
                            <wpg:cNvPr id="266" name="Group 266"/>
                            <wpg:cNvGrpSpPr/>
                            <wpg:grpSpPr>
                              <a:xfrm>
                                <a:off x="866775" y="171450"/>
                                <a:ext cx="586854" cy="566382"/>
                                <a:chOff x="0" y="0"/>
                                <a:chExt cx="586854" cy="566382"/>
                              </a:xfrm>
                            </wpg:grpSpPr>
                            <wpg:grpSp>
                              <wpg:cNvPr id="267" name="Group 267"/>
                              <wpg:cNvGrpSpPr/>
                              <wpg:grpSpPr>
                                <a:xfrm>
                                  <a:off x="0" y="0"/>
                                  <a:ext cx="586854" cy="566382"/>
                                  <a:chOff x="0" y="0"/>
                                  <a:chExt cx="586854" cy="566382"/>
                                </a:xfrm>
                              </wpg:grpSpPr>
                              <wpg:grpSp>
                                <wpg:cNvPr id="268" name="Group 268"/>
                                <wpg:cNvGrpSpPr/>
                                <wpg:grpSpPr>
                                  <a:xfrm>
                                    <a:off x="0" y="0"/>
                                    <a:ext cx="586854" cy="566382"/>
                                    <a:chOff x="0" y="0"/>
                                    <a:chExt cx="586854" cy="566382"/>
                                  </a:xfrm>
                                </wpg:grpSpPr>
                                <wps:wsp>
                                  <wps:cNvPr id="269" name="Oval 269"/>
                                  <wps:cNvSpPr/>
                                  <wps:spPr>
                                    <a:xfrm>
                                      <a:off x="0" y="0"/>
                                      <a:ext cx="586854" cy="566382"/>
                                    </a:xfrm>
                                    <a:prstGeom prst="ellipse">
                                      <a:avLst/>
                                    </a:prstGeom>
                                    <a:solidFill>
                                      <a:schemeClr val="accent4">
                                        <a:lumMod val="60000"/>
                                        <a:lumOff val="40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0" name="Oval 270"/>
                                  <wps:cNvSpPr/>
                                  <wps:spPr>
                                    <a:xfrm>
                                      <a:off x="75063" y="68239"/>
                                      <a:ext cx="436615" cy="415660"/>
                                    </a:xfrm>
                                    <a:prstGeom prst="ellipse">
                                      <a:avLst/>
                                    </a:prstGeom>
                                    <a:solidFill>
                                      <a:srgbClr val="FFC000"/>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71" name="Oval 271"/>
                                <wps:cNvSpPr/>
                                <wps:spPr>
                                  <a:xfrm>
                                    <a:off x="232012" y="129654"/>
                                    <a:ext cx="110614" cy="9578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2" name="Oval 272"/>
                                <wps:cNvSpPr/>
                                <wps:spPr>
                                  <a:xfrm>
                                    <a:off x="163773" y="279779"/>
                                    <a:ext cx="110614" cy="9578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3" name="Oval 273"/>
                                <wps:cNvSpPr/>
                                <wps:spPr>
                                  <a:xfrm>
                                    <a:off x="341194" y="279779"/>
                                    <a:ext cx="110614" cy="95780"/>
                                  </a:xfrm>
                                  <a:prstGeom prst="ellipse">
                                    <a:avLst/>
                                  </a:prstGeom>
                                  <a:solidFill>
                                    <a:schemeClr val="accent1"/>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74" name="Oval 274"/>
                              <wps:cNvSpPr/>
                              <wps:spPr>
                                <a:xfrm>
                                  <a:off x="273020" y="160345"/>
                                  <a:ext cx="45719" cy="45719"/>
                                </a:xfrm>
                                <a:prstGeom prst="ellipse">
                                  <a:avLst/>
                                </a:prstGeom>
                                <a:solidFill>
                                  <a:schemeClr val="tx1"/>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5" name="Oval 275"/>
                              <wps:cNvSpPr/>
                              <wps:spPr>
                                <a:xfrm flipH="1">
                                  <a:off x="377028" y="312023"/>
                                  <a:ext cx="45719" cy="45719"/>
                                </a:xfrm>
                                <a:prstGeom prst="ellipse">
                                  <a:avLst/>
                                </a:prstGeom>
                                <a:solidFill>
                                  <a:schemeClr val="tx1"/>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6" name="Oval 276"/>
                              <wps:cNvSpPr/>
                              <wps:spPr>
                                <a:xfrm flipH="1">
                                  <a:off x="195014" y="312023"/>
                                  <a:ext cx="45719" cy="45719"/>
                                </a:xfrm>
                                <a:prstGeom prst="ellipse">
                                  <a:avLst/>
                                </a:prstGeom>
                                <a:solidFill>
                                  <a:schemeClr val="tx1"/>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77" name="Arrow: Right 277"/>
                            <wps:cNvSpPr/>
                            <wps:spPr>
                              <a:xfrm>
                                <a:off x="352425" y="533400"/>
                                <a:ext cx="482321" cy="105507"/>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8" name="Arrow: Right 278"/>
                            <wps:cNvSpPr/>
                            <wps:spPr>
                              <a:xfrm>
                                <a:off x="1562100" y="533400"/>
                                <a:ext cx="482321" cy="88492"/>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279" name="Group 279"/>
                            <wpg:cNvGrpSpPr/>
                            <wpg:grpSpPr>
                              <a:xfrm>
                                <a:off x="2143125" y="0"/>
                                <a:ext cx="3406111" cy="900752"/>
                                <a:chOff x="0" y="0"/>
                                <a:chExt cx="3406111" cy="900752"/>
                              </a:xfrm>
                            </wpg:grpSpPr>
                            <wpg:grpSp>
                              <wpg:cNvPr id="280" name="Group 280"/>
                              <wpg:cNvGrpSpPr/>
                              <wpg:grpSpPr>
                                <a:xfrm>
                                  <a:off x="0" y="142875"/>
                                  <a:ext cx="1483661" cy="688864"/>
                                  <a:chOff x="0" y="0"/>
                                  <a:chExt cx="1483661" cy="688864"/>
                                </a:xfrm>
                              </wpg:grpSpPr>
                              <wps:wsp>
                                <wps:cNvPr id="281" name="Explosion: 14 Points 281"/>
                                <wps:cNvSpPr/>
                                <wps:spPr>
                                  <a:xfrm>
                                    <a:off x="0" y="0"/>
                                    <a:ext cx="1483661" cy="688864"/>
                                  </a:xfrm>
                                  <a:prstGeom prst="irregularSeal2">
                                    <a:avLst/>
                                  </a:prstGeom>
                                  <a:solidFill>
                                    <a:srgbClr val="7030A0"/>
                                  </a:solidFill>
                                </wps:spPr>
                                <wps:style>
                                  <a:lnRef idx="2">
                                    <a:schemeClr val="accent1">
                                      <a:shade val="50000"/>
                                    </a:schemeClr>
                                  </a:lnRef>
                                  <a:fillRef idx="1">
                                    <a:schemeClr val="accent1"/>
                                  </a:fillRef>
                                  <a:effectRef idx="0">
                                    <a:schemeClr val="accent1"/>
                                  </a:effectRef>
                                  <a:fontRef idx="minor">
                                    <a:schemeClr val="lt1"/>
                                  </a:fontRef>
                                </wps:style>
                                <wps:txbx>
                                  <w:txbxContent>
                                    <w:p w14:paraId="3CC09BD2" w14:textId="77777777" w:rsidR="008F7A56" w:rsidRPr="00BD29C6" w:rsidRDefault="008F7A56" w:rsidP="008F7A56">
                                      <w:pPr>
                                        <w:jc w:val="center"/>
                                        <w:rPr>
                                          <w:rFonts w:ascii="Times New Roman" w:hAnsi="Times New Roman" w:cs="Times New Roman"/>
                                          <w:sz w:val="16"/>
                                          <w:szCs w:val="16"/>
                                        </w:rPr>
                                      </w:pPr>
                                      <w:r w:rsidRPr="00BD29C6">
                                        <w:rPr>
                                          <w:rFonts w:ascii="Times New Roman" w:hAnsi="Times New Roman" w:cs="Times New Roman"/>
                                          <w:sz w:val="16"/>
                                          <w:szCs w:val="16"/>
                                        </w:rPr>
                                        <w:t>Apoptosi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2" name="Arrow: Up 282"/>
                                <wps:cNvSpPr/>
                                <wps:spPr>
                                  <a:xfrm>
                                    <a:off x="344976" y="208015"/>
                                    <a:ext cx="122555" cy="195986"/>
                                  </a:xfrm>
                                  <a:prstGeom prst="upArrow">
                                    <a:avLst/>
                                  </a:prstGeom>
                                  <a:solidFill>
                                    <a:schemeClr val="bg1"/>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83" name="Cross 283"/>
                              <wps:cNvSpPr/>
                              <wps:spPr>
                                <a:xfrm>
                                  <a:off x="1562100" y="428625"/>
                                  <a:ext cx="218364" cy="182177"/>
                                </a:xfrm>
                                <a:prstGeom prst="plus">
                                  <a:avLst/>
                                </a:prstGeom>
                                <a:solidFill>
                                  <a:schemeClr val="tx2">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284" name="Group 284"/>
                              <wpg:cNvGrpSpPr/>
                              <wpg:grpSpPr>
                                <a:xfrm>
                                  <a:off x="1952625" y="0"/>
                                  <a:ext cx="1453486" cy="900752"/>
                                  <a:chOff x="0" y="0"/>
                                  <a:chExt cx="1453486" cy="900752"/>
                                </a:xfrm>
                              </wpg:grpSpPr>
                              <wps:wsp>
                                <wps:cNvPr id="285" name="Teardrop 285"/>
                                <wps:cNvSpPr/>
                                <wps:spPr>
                                  <a:xfrm>
                                    <a:off x="0" y="0"/>
                                    <a:ext cx="1453486" cy="900752"/>
                                  </a:xfrm>
                                  <a:prstGeom prst="teardrop">
                                    <a:avLst/>
                                  </a:prstGeom>
                                  <a:solidFill>
                                    <a:srgbClr val="FFC000"/>
                                  </a:solidFill>
                                </wps:spPr>
                                <wps:style>
                                  <a:lnRef idx="2">
                                    <a:schemeClr val="accent1">
                                      <a:shade val="50000"/>
                                    </a:schemeClr>
                                  </a:lnRef>
                                  <a:fillRef idx="1">
                                    <a:schemeClr val="accent1"/>
                                  </a:fillRef>
                                  <a:effectRef idx="0">
                                    <a:schemeClr val="accent1"/>
                                  </a:effectRef>
                                  <a:fontRef idx="minor">
                                    <a:schemeClr val="lt1"/>
                                  </a:fontRef>
                                </wps:style>
                                <wps:txbx>
                                  <w:txbxContent>
                                    <w:p w14:paraId="16B8BAEB" w14:textId="77777777" w:rsidR="008F7A56" w:rsidRPr="00326092" w:rsidRDefault="008F7A56" w:rsidP="008F7A56">
                                      <w:pPr>
                                        <w:rPr>
                                          <w:rFonts w:ascii="Times New Roman" w:hAnsi="Times New Roman" w:cs="Times New Roman"/>
                                          <w:color w:val="4472C4" w:themeColor="accent1"/>
                                          <w:sz w:val="16"/>
                                          <w:szCs w:val="16"/>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r w:rsidRPr="00326092">
                                        <w:rPr>
                                          <w:rFonts w:ascii="Times New Roman" w:hAnsi="Times New Roman" w:cs="Times New Roman"/>
                                          <w:color w:val="4472C4" w:themeColor="accent1"/>
                                          <w:sz w:val="16"/>
                                          <w:szCs w:val="16"/>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 xml:space="preserve">Migration of CD8+ towards Epithelial tumor </w:t>
                                      </w:r>
                                      <w:r w:rsidRPr="00454D29">
                                        <w:rPr>
                                          <w:rFonts w:ascii="Times New Roman" w:hAnsi="Times New Roman" w:cs="Times New Roman"/>
                                          <w:color w:val="4472C4" w:themeColor="accent1"/>
                                          <w:sz w:val="16"/>
                                          <w:szCs w:val="16"/>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cells</w:t>
                                      </w:r>
                                      <w:r w:rsidRPr="00454D29">
                                        <w:rPr>
                                          <w:rFonts w:ascii="Times New Roman" w:hAnsi="Times New Roman" w:cs="Times New Roman"/>
                                          <w:sz w:val="16"/>
                                          <w:szCs w:val="16"/>
                                        </w:rPr>
                                        <w:t xml:space="preserve"> </w:t>
                                      </w:r>
                                      <w:r w:rsidRPr="00454D29">
                                        <w:rPr>
                                          <w:shd w:val="clear" w:color="auto" w:fill="FFC000"/>
                                        </w:rPr>
                                        <w:fldChar w:fldCharType="begin"/>
                                      </w:r>
                                      <w:r>
                                        <w:rPr>
                                          <w:shd w:val="clear" w:color="auto" w:fill="FFC000"/>
                                        </w:rPr>
                                        <w:instrText xml:space="preserve"> ADDIN EN.CITE &lt;EndNote&gt;&lt;Cite&gt;&lt;Author&gt;Sullivan&lt;/Author&gt;&lt;Year&gt;2019&lt;/Year&gt;&lt;RecNum&gt;795&lt;/RecNum&gt;&lt;DisplayText&gt;[10]&lt;/DisplayText&gt;&lt;record&gt;&lt;rec-number&gt;795&lt;/rec-number&gt;&lt;foreign-keys&gt;&lt;key app="EN" db-id="ta00sar5zfxrs2eat08xe0prwsx9pex5sf9x"&gt;795&lt;/key&gt;&lt;/foreign-keys&gt;&lt;ref-type name="Generic"&gt;13&lt;/ref-type&gt;&lt;contributors&gt;&lt;authors&gt;&lt;author&gt;Sullivan, Kevin M&lt;/author&gt;&lt;author&gt;Seo, Yongwoo David&lt;/author&gt;&lt;author&gt;Jiang, Xiuyun&lt;/author&gt;&lt;author&gt;Kim, Teresa David&lt;/author&gt;&lt;author&gt;Yeung, Raymond SW&lt;/author&gt;&lt;author&gt;Pillarisetty, Venu G&lt;/author&gt;&lt;/authors&gt;&lt;/contributors&gt;&lt;titles&gt;&lt;title&gt;Abstract A156: PDA tumor cell death as following combination anti-PD-1 blockade and CXCR4 blockade is a direct effect of CD8+ T-cells&lt;/title&gt;&lt;/titles&gt;&lt;dates&gt;&lt;year&gt;2019&lt;/year&gt;&lt;/dates&gt;&lt;publisher&gt;AACR&lt;/publisher&gt;&lt;isbn&gt;2326-6066&lt;/isbn&gt;&lt;urls&gt;&lt;/urls&gt;&lt;/record&gt;&lt;/Cite&gt;&lt;/EndNote&gt;</w:instrText>
                                      </w:r>
                                      <w:r w:rsidRPr="00454D29">
                                        <w:rPr>
                                          <w:shd w:val="clear" w:color="auto" w:fill="FFC000"/>
                                        </w:rPr>
                                        <w:fldChar w:fldCharType="separate"/>
                                      </w:r>
                                      <w:r>
                                        <w:rPr>
                                          <w:noProof/>
                                          <w:shd w:val="clear" w:color="auto" w:fill="FFC000"/>
                                        </w:rPr>
                                        <w:t>[</w:t>
                                      </w:r>
                                      <w:hyperlink w:anchor="_ENREF_10" w:tooltip="Sullivan, 2019 #795" w:history="1">
                                        <w:r>
                                          <w:rPr>
                                            <w:noProof/>
                                            <w:shd w:val="clear" w:color="auto" w:fill="FFC000"/>
                                          </w:rPr>
                                          <w:t>10</w:t>
                                        </w:r>
                                      </w:hyperlink>
                                      <w:r>
                                        <w:rPr>
                                          <w:noProof/>
                                          <w:shd w:val="clear" w:color="auto" w:fill="FFC000"/>
                                        </w:rPr>
                                        <w:t>]</w:t>
                                      </w:r>
                                      <w:r w:rsidRPr="00454D29">
                                        <w:rPr>
                                          <w:shd w:val="clear" w:color="auto" w:fill="FFC000"/>
                                        </w:rPr>
                                        <w:fldChar w:fldCharType="end"/>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6" name="Arrow: Up 286"/>
                                <wps:cNvSpPr/>
                                <wps:spPr>
                                  <a:xfrm flipH="1">
                                    <a:off x="73641" y="271534"/>
                                    <a:ext cx="166616" cy="256995"/>
                                  </a:xfrm>
                                  <a:prstGeom prst="upArrow">
                                    <a:avLst/>
                                  </a:prstGeom>
                                  <a:solidFill>
                                    <a:schemeClr val="bg1"/>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wpg:grpSp>
                      <wpg:grpSp>
                        <wpg:cNvPr id="287" name="Group 287"/>
                        <wpg:cNvGrpSpPr/>
                        <wpg:grpSpPr>
                          <a:xfrm>
                            <a:off x="9525" y="3724275"/>
                            <a:ext cx="6320762" cy="1180531"/>
                            <a:chOff x="0" y="0"/>
                            <a:chExt cx="6320762" cy="1180531"/>
                          </a:xfrm>
                        </wpg:grpSpPr>
                        <wps:wsp>
                          <wps:cNvPr id="288" name="Text Box 288"/>
                          <wps:cNvSpPr txBox="1"/>
                          <wps:spPr>
                            <a:xfrm>
                              <a:off x="0" y="85725"/>
                              <a:ext cx="1419367" cy="272955"/>
                            </a:xfrm>
                            <a:prstGeom prst="rect">
                              <a:avLst/>
                            </a:prstGeom>
                            <a:solidFill>
                              <a:schemeClr val="lt1"/>
                            </a:solidFill>
                            <a:ln w="6350">
                              <a:solidFill>
                                <a:prstClr val="black"/>
                              </a:solidFill>
                            </a:ln>
                          </wps:spPr>
                          <wps:txbx>
                            <w:txbxContent>
                              <w:p w14:paraId="157F9016" w14:textId="77777777" w:rsidR="008F7A56" w:rsidRPr="00122D57" w:rsidRDefault="008F7A56" w:rsidP="008F7A56">
                                <w:pPr>
                                  <w:rPr>
                                    <w:color w:val="4472C4" w:themeColor="accent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r w:rsidRPr="00122D57">
                                  <w:rPr>
                                    <w:rFonts w:ascii="Times New Roman" w:hAnsi="Times New Roman" w:cs="Times New Roman"/>
                                    <w:iCs/>
                                    <w:color w:val="4472C4" w:themeColor="accent1"/>
                                    <w:sz w:val="16"/>
                                    <w:szCs w:val="16"/>
                                    <w:shd w:val="clear" w:color="auto" w:fill="FFFFFF"/>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mesothelin receptor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289" name="Group 289"/>
                          <wpg:cNvGrpSpPr/>
                          <wpg:grpSpPr>
                            <a:xfrm>
                              <a:off x="933450" y="514350"/>
                              <a:ext cx="334652" cy="426531"/>
                              <a:chOff x="0" y="0"/>
                              <a:chExt cx="334652" cy="426531"/>
                            </a:xfrm>
                          </wpg:grpSpPr>
                          <wps:wsp>
                            <wps:cNvPr id="290" name="Straight Connector 290"/>
                            <wps:cNvCnPr/>
                            <wps:spPr>
                              <a:xfrm>
                                <a:off x="0" y="25121"/>
                                <a:ext cx="178937" cy="145917"/>
                              </a:xfrm>
                              <a:prstGeom prst="line">
                                <a:avLst/>
                              </a:prstGeom>
                              <a:ln w="38100">
                                <a:solidFill>
                                  <a:schemeClr val="accent2"/>
                                </a:solidFill>
                              </a:ln>
                            </wps:spPr>
                            <wps:style>
                              <a:lnRef idx="1">
                                <a:schemeClr val="accent1"/>
                              </a:lnRef>
                              <a:fillRef idx="0">
                                <a:schemeClr val="accent1"/>
                              </a:fillRef>
                              <a:effectRef idx="0">
                                <a:schemeClr val="accent1"/>
                              </a:effectRef>
                              <a:fontRef idx="minor">
                                <a:schemeClr val="tx1"/>
                              </a:fontRef>
                            </wps:style>
                            <wps:bodyPr/>
                          </wps:wsp>
                          <wps:wsp>
                            <wps:cNvPr id="291" name="Straight Connector 291"/>
                            <wps:cNvCnPr/>
                            <wps:spPr>
                              <a:xfrm flipV="1">
                                <a:off x="170822" y="0"/>
                                <a:ext cx="163830" cy="172444"/>
                              </a:xfrm>
                              <a:prstGeom prst="line">
                                <a:avLst/>
                              </a:prstGeom>
                              <a:ln w="38100">
                                <a:solidFill>
                                  <a:schemeClr val="accent2"/>
                                </a:solidFill>
                              </a:ln>
                            </wps:spPr>
                            <wps:style>
                              <a:lnRef idx="1">
                                <a:schemeClr val="accent1"/>
                              </a:lnRef>
                              <a:fillRef idx="0">
                                <a:schemeClr val="accent1"/>
                              </a:fillRef>
                              <a:effectRef idx="0">
                                <a:schemeClr val="accent1"/>
                              </a:effectRef>
                              <a:fontRef idx="minor">
                                <a:schemeClr val="tx1"/>
                              </a:fontRef>
                            </wps:style>
                            <wps:bodyPr/>
                          </wps:wsp>
                          <wps:wsp>
                            <wps:cNvPr id="292" name="Straight Connector 292"/>
                            <wps:cNvCnPr/>
                            <wps:spPr>
                              <a:xfrm>
                                <a:off x="175846" y="171869"/>
                                <a:ext cx="0" cy="254662"/>
                              </a:xfrm>
                              <a:prstGeom prst="line">
                                <a:avLst/>
                              </a:prstGeom>
                              <a:ln w="38100">
                                <a:solidFill>
                                  <a:schemeClr val="accent2"/>
                                </a:solidFill>
                              </a:ln>
                            </wps:spPr>
                            <wps:style>
                              <a:lnRef idx="1">
                                <a:schemeClr val="accent1"/>
                              </a:lnRef>
                              <a:fillRef idx="0">
                                <a:schemeClr val="accent1"/>
                              </a:fillRef>
                              <a:effectRef idx="0">
                                <a:schemeClr val="accent1"/>
                              </a:effectRef>
                              <a:fontRef idx="minor">
                                <a:schemeClr val="tx1"/>
                              </a:fontRef>
                            </wps:style>
                            <wps:bodyPr/>
                          </wps:wsp>
                        </wpg:grpSp>
                        <wps:wsp>
                          <wps:cNvPr id="293" name="Rectangle: Rounded Corners 293"/>
                          <wps:cNvSpPr/>
                          <wps:spPr>
                            <a:xfrm>
                              <a:off x="3038475" y="0"/>
                              <a:ext cx="3282287" cy="1180531"/>
                            </a:xfrm>
                            <a:prstGeom prst="roundRect">
                              <a:avLst/>
                            </a:prstGeom>
                            <a:solidFill>
                              <a:srgbClr val="FFFF00"/>
                            </a:solidFill>
                          </wps:spPr>
                          <wps:style>
                            <a:lnRef idx="2">
                              <a:schemeClr val="accent1">
                                <a:shade val="50000"/>
                              </a:schemeClr>
                            </a:lnRef>
                            <a:fillRef idx="1">
                              <a:schemeClr val="accent1"/>
                            </a:fillRef>
                            <a:effectRef idx="0">
                              <a:schemeClr val="accent1"/>
                            </a:effectRef>
                            <a:fontRef idx="minor">
                              <a:schemeClr val="lt1"/>
                            </a:fontRef>
                          </wps:style>
                          <wps:txbx>
                            <w:txbxContent>
                              <w:p w14:paraId="4FCA4E8C" w14:textId="77777777" w:rsidR="008F7A56" w:rsidRPr="00BD29C6" w:rsidRDefault="008F7A56" w:rsidP="008F7A56">
                                <w:pPr>
                                  <w:spacing w:line="360" w:lineRule="auto"/>
                                  <w:ind w:left="184"/>
                                  <w:jc w:val="both"/>
                                  <w:rPr>
                                    <w:rFonts w:ascii="Times New Roman" w:hAnsi="Times New Roman" w:cs="Times New Roman"/>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BD29C6">
                                  <w:rPr>
                                    <w:rFonts w:ascii="Times New Roman" w:hAnsi="Times New Roman" w:cs="Times New Roman"/>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Engineered T cells to transiently express a</w:t>
                                </w:r>
                                <w:r>
                                  <w:rPr>
                                    <w:rFonts w:ascii="Times New Roman" w:hAnsi="Times New Roman" w:cs="Times New Roman"/>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mRNA</w:t>
                                </w:r>
                                <w:r w:rsidRPr="00BD29C6">
                                  <w:rPr>
                                    <w:rFonts w:ascii="Times New Roman" w:hAnsi="Times New Roman" w:cs="Times New Roman"/>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encoding a</w:t>
                                </w:r>
                                <w:r>
                                  <w:rPr>
                                    <w:rFonts w:ascii="Times New Roman" w:hAnsi="Times New Roman" w:cs="Times New Roman"/>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chimeric antigen receptor</w:t>
                                </w:r>
                                <w:r w:rsidRPr="00BD29C6">
                                  <w:rPr>
                                    <w:rFonts w:ascii="Times New Roman" w:hAnsi="Times New Roman" w:cs="Times New Roman"/>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CAR) specific for</w:t>
                                </w:r>
                                <w:r w:rsidRPr="00326092">
                                  <w:rPr>
                                    <w:rFonts w:ascii="Times New Roman" w:hAnsi="Times New Roman" w:cs="Times New Roman"/>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w:t>
                                </w:r>
                                <w:hyperlink r:id="rId4" w:tooltip="Learn more about Mesothelin from ScienceDirect's AI-generated Topic Pages" w:history="1">
                                  <w:r w:rsidRPr="00326092">
                                    <w:rPr>
                                      <w:rStyle w:val="Hyperlink"/>
                                      <w:rFonts w:ascii="Times New Roman" w:hAnsi="Times New Roman" w:cs="Times New Roman"/>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esothelin</w:t>
                                  </w:r>
                                </w:hyperlink>
                                <w:r w:rsidRPr="00BD29C6">
                                  <w:rPr>
                                    <w:rFonts w:ascii="Times New Roman" w:hAnsi="Times New Roman" w:cs="Times New Roman"/>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Pr="00BD29C6">
                                  <w:rPr>
                                    <w:rFonts w:ascii="Times New Roman" w:hAnsi="Times New Roman" w:cs="Times New Roman"/>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begin"/>
                                </w:r>
                                <w:r>
                                  <w:rPr>
                                    <w:rFonts w:ascii="Times New Roman" w:hAnsi="Times New Roman" w:cs="Times New Roman"/>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ADDIN EN.CITE &lt;EndNote&gt;&lt;Cite&gt;&lt;Author&gt;Beatty&lt;/Author&gt;&lt;Year&gt;2018&lt;/Year&gt;&lt;RecNum&gt;789&lt;/RecNum&gt;&lt;DisplayText&gt;[18]&lt;/DisplayText&gt;&lt;record&gt;&lt;rec-number&gt;789&lt;/rec-number&gt;&lt;foreign-keys&gt;&lt;key app="EN" db-id="ta00sar5zfxrs2eat08xe0prwsx9pex5sf9x"&gt;789&lt;/key&gt;&lt;/foreign-keys&gt;&lt;ref-type name="Journal Article"&gt;17&lt;/ref-type&gt;&lt;contributors&gt;&lt;authors&gt;&lt;author&gt;Beatty, Gregory L&lt;/author&gt;&lt;author&gt;O’Hara, Mark H&lt;/author&gt;&lt;author&gt;Lacey, Simon F&lt;/author&gt;&lt;author&gt;Torigian, Drew A&lt;/author&gt;&lt;author&gt;Nazimuddin, Farzana&lt;/author&gt;&lt;author&gt;Chen, Fang&lt;/author&gt;&lt;author&gt;Kulikovskaya, Irina M&lt;/author&gt;&lt;author&gt;Soulen, Michael C&lt;/author&gt;&lt;author&gt;McGarvey, Maureen&lt;/author&gt;&lt;author&gt;Nelson, Anne Marie&lt;/author&gt;&lt;/authors&gt;&lt;/contributors&gt;&lt;titles&gt;&lt;title&gt;Activity of mesothelin-specific chimeric antigen receptor T cells against pancreatic carcinoma metastases in a phase 1 trial&lt;/title&gt;&lt;secondary-title&gt;Gastroenterology&lt;/secondary-title&gt;&lt;/titles&gt;&lt;periodical&gt;&lt;full-title&gt;Gastroenterology&lt;/full-title&gt;&lt;/periodical&gt;&lt;pages&gt;29-32&lt;/pages&gt;&lt;volume&gt;155&lt;/volume&gt;&lt;number&gt;1&lt;/number&gt;&lt;dates&gt;&lt;year&gt;2018&lt;/year&gt;&lt;/dates&gt;&lt;isbn&gt;0016-5085&lt;/isbn&gt;&lt;urls&gt;&lt;/urls&gt;&lt;/record&gt;&lt;/Cite&gt;&lt;/EndNote&gt;</w:instrText>
                                </w:r>
                                <w:r w:rsidRPr="00BD29C6">
                                  <w:rPr>
                                    <w:rFonts w:ascii="Times New Roman" w:hAnsi="Times New Roman" w:cs="Times New Roman"/>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separate"/>
                                </w:r>
                                <w:r>
                                  <w:rPr>
                                    <w:rFonts w:ascii="Times New Roman" w:hAnsi="Times New Roman" w:cs="Times New Roman"/>
                                    <w:noProof/>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hyperlink w:anchor="_ENREF_18" w:tooltip="Beatty, 2018 #789" w:history="1">
                                  <w:r>
                                    <w:rPr>
                                      <w:rFonts w:ascii="Times New Roman" w:hAnsi="Times New Roman" w:cs="Times New Roman"/>
                                      <w:noProof/>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18</w:t>
                                  </w:r>
                                </w:hyperlink>
                                <w:r>
                                  <w:rPr>
                                    <w:rFonts w:ascii="Times New Roman" w:hAnsi="Times New Roman" w:cs="Times New Roman"/>
                                    <w:noProof/>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Pr="00BD29C6">
                                  <w:rPr>
                                    <w:rFonts w:ascii="Times New Roman" w:hAnsi="Times New Roman" w:cs="Times New Roman"/>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end"/>
                                </w:r>
                              </w:p>
                              <w:p w14:paraId="1F34351E" w14:textId="77777777" w:rsidR="008F7A56" w:rsidRPr="00BD29C6" w:rsidRDefault="008F7A56" w:rsidP="008F7A56">
                                <w:pPr>
                                  <w:jc w:val="center"/>
                                  <w:rPr>
                                    <w:rFonts w:ascii="Times New Roman" w:hAnsi="Times New Roman" w:cs="Times New Roman"/>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BD29C6">
                                  <w:rPr>
                                    <w:rFonts w:ascii="Times New Roman" w:hAnsi="Times New Roman" w:cs="Times New Roman"/>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Autologous T cells genetically modified with a </w:t>
                                </w:r>
                                <w:r>
                                  <w:rPr>
                                    <w:rFonts w:ascii="Times New Roman" w:hAnsi="Times New Roman" w:cs="Times New Roman"/>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CAR </w:t>
                                </w:r>
                                <w:r w:rsidRPr="00BD29C6">
                                  <w:rPr>
                                    <w:rFonts w:ascii="Times New Roman" w:hAnsi="Times New Roman" w:cs="Times New Roman"/>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hat recognizes mesothelin </w:t>
                                </w:r>
                                <w:r w:rsidRPr="00BD29C6">
                                  <w:rPr>
                                    <w:rFonts w:ascii="Times New Roman" w:hAnsi="Times New Roman" w:cs="Times New Roman"/>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begin"/>
                                </w:r>
                                <w:r>
                                  <w:rPr>
                                    <w:rFonts w:ascii="Times New Roman" w:hAnsi="Times New Roman" w:cs="Times New Roman"/>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ADDIN EN.CITE &lt;EndNote&gt;&lt;Cite&gt;&lt;Author&gt;Watanabe&lt;/Author&gt;&lt;Year&gt;2018&lt;/Year&gt;&lt;RecNum&gt;787&lt;/RecNum&gt;&lt;DisplayText&gt;[22, 23]&lt;/DisplayText&gt;&lt;record&gt;&lt;rec-number&gt;787&lt;/rec-number&gt;&lt;foreign-keys&gt;&lt;key app="EN" db-id="ta00sar5zfxrs2eat08xe0prwsx9pex5sf9x"&gt;787&lt;/key&gt;&lt;/foreign-keys&gt;&lt;ref-type name="Journal Article"&gt;17&lt;/ref-type&gt;&lt;contributors&gt;&lt;authors&gt;&lt;author&gt;Watanabe, Keisuke&lt;/author&gt;&lt;author&gt;Luo, Yanping&lt;/author&gt;&lt;author&gt;Da, Tong&lt;/author&gt;&lt;author&gt;Guedan, Sonia&lt;/author&gt;&lt;author&gt;Ruella, Marco&lt;/author&gt;&lt;author&gt;Scholler, John&lt;/author&gt;&lt;author&gt;Keith, Brian&lt;/author&gt;&lt;author&gt;Young, Regina M&lt;/author&gt;&lt;author&gt;Engels, Boris&lt;/author&gt;&lt;author&gt;Sorsa, Suvi&lt;/author&gt;&lt;/authors&gt;&lt;/contributors&gt;&lt;titles&gt;&lt;title&gt;Pancreatic cancer therapy with combined mesothelin-redirected chimeric antigen receptor T cells and cytokine-armed oncolytic adenoviruses&lt;/title&gt;&lt;secondary-title&gt;JCI insight&lt;/secondary-title&gt;&lt;/titles&gt;&lt;periodical&gt;&lt;full-title&gt;JCI insight&lt;/full-title&gt;&lt;/periodical&gt;&lt;volume&gt;3&lt;/volume&gt;&lt;number&gt;7&lt;/number&gt;&lt;dates&gt;&lt;year&gt;2018&lt;/year&gt;&lt;/dates&gt;&lt;urls&gt;&lt;/urls&gt;&lt;/record&gt;&lt;/Cite&gt;&lt;Cite&gt;&lt;Author&gt;Beatty&lt;/Author&gt;&lt;Year&gt;2015&lt;/Year&gt;&lt;RecNum&gt;788&lt;/RecNum&gt;&lt;record&gt;&lt;rec-number&gt;788&lt;/rec-number&gt;&lt;foreign-keys&gt;&lt;key app="EN" db-id="ta00sar5zfxrs2eat08xe0prwsx9pex5sf9x"&gt;788&lt;/key&gt;&lt;/foreign-keys&gt;&lt;ref-type name="Generic"&gt;13&lt;/ref-type&gt;&lt;contributors&gt;&lt;authors&gt;&lt;author&gt;Beatty, Gregory Lawrence&lt;/author&gt;&lt;author&gt;O&amp;apos;Hara, Mark H&lt;/author&gt;&lt;author&gt;Nelson, Anne M&lt;/author&gt;&lt;author&gt;McGarvey, Maureen&lt;/author&gt;&lt;author&gt;Torigian, Drew A&lt;/author&gt;&lt;author&gt;Lacey, Simon F&lt;/author&gt;&lt;author&gt;Melenhorst, Jan J&lt;/author&gt;&lt;author&gt;Levine, Bruce&lt;/author&gt;&lt;author&gt;Plesa, Gabriela&lt;/author&gt;&lt;author&gt;June, Carl H&lt;/author&gt;&lt;/authors&gt;&lt;/contributors&gt;&lt;titles&gt;&lt;title&gt;Safety and antitumor activity of chimeric antigen receptor modified T cells in patients with chemotherapy refractory metastatic pancreatic cancer&lt;/title&gt;&lt;/titles&gt;&lt;dates&gt;&lt;year&gt;2015&lt;/year&gt;&lt;/dates&gt;&lt;publisher&gt;American Society of Clinical Oncology&lt;/publisher&gt;&lt;isbn&gt;0732-183X&lt;/isbn&gt;&lt;urls&gt;&lt;/urls&gt;&lt;/record&gt;&lt;/Cite&gt;&lt;/EndNote&gt;</w:instrText>
                                </w:r>
                                <w:r w:rsidRPr="00BD29C6">
                                  <w:rPr>
                                    <w:rFonts w:ascii="Times New Roman" w:hAnsi="Times New Roman" w:cs="Times New Roman"/>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separate"/>
                                </w:r>
                                <w:r>
                                  <w:rPr>
                                    <w:rFonts w:ascii="Times New Roman" w:hAnsi="Times New Roman" w:cs="Times New Roman"/>
                                    <w:noProof/>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hyperlink w:anchor="_ENREF_22" w:tooltip="Watanabe, 2018 #787" w:history="1">
                                  <w:r>
                                    <w:rPr>
                                      <w:rFonts w:ascii="Times New Roman" w:hAnsi="Times New Roman" w:cs="Times New Roman"/>
                                      <w:noProof/>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22</w:t>
                                  </w:r>
                                </w:hyperlink>
                                <w:r>
                                  <w:rPr>
                                    <w:rFonts w:ascii="Times New Roman" w:hAnsi="Times New Roman" w:cs="Times New Roman"/>
                                    <w:noProof/>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hyperlink w:anchor="_ENREF_23" w:tooltip="Beatty, 2015 #788" w:history="1">
                                  <w:r>
                                    <w:rPr>
                                      <w:rFonts w:ascii="Times New Roman" w:hAnsi="Times New Roman" w:cs="Times New Roman"/>
                                      <w:noProof/>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23</w:t>
                                  </w:r>
                                </w:hyperlink>
                                <w:r>
                                  <w:rPr>
                                    <w:rFonts w:ascii="Times New Roman" w:hAnsi="Times New Roman" w:cs="Times New Roman"/>
                                    <w:noProof/>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Pr="00BD29C6">
                                  <w:rPr>
                                    <w:rFonts w:ascii="Times New Roman" w:hAnsi="Times New Roman" w:cs="Times New Roman"/>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end"/>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4" name="Arrow: Right 294"/>
                          <wps:cNvSpPr/>
                          <wps:spPr>
                            <a:xfrm>
                              <a:off x="1295400" y="781050"/>
                              <a:ext cx="482321" cy="105507"/>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295" name="Group 295"/>
                          <wpg:cNvGrpSpPr/>
                          <wpg:grpSpPr>
                            <a:xfrm>
                              <a:off x="1990725" y="171450"/>
                              <a:ext cx="361740" cy="718090"/>
                              <a:chOff x="0" y="0"/>
                              <a:chExt cx="361740" cy="718090"/>
                            </a:xfrm>
                          </wpg:grpSpPr>
                          <wpg:grpSp>
                            <wpg:cNvPr id="96" name="Group 96"/>
                            <wpg:cNvGrpSpPr/>
                            <wpg:grpSpPr>
                              <a:xfrm>
                                <a:off x="25874" y="292005"/>
                                <a:ext cx="334645" cy="426085"/>
                                <a:chOff x="0" y="0"/>
                                <a:chExt cx="334652" cy="426531"/>
                              </a:xfrm>
                            </wpg:grpSpPr>
                            <wps:wsp>
                              <wps:cNvPr id="97" name="Straight Connector 97"/>
                              <wps:cNvCnPr/>
                              <wps:spPr>
                                <a:xfrm>
                                  <a:off x="0" y="25121"/>
                                  <a:ext cx="178937" cy="145917"/>
                                </a:xfrm>
                                <a:prstGeom prst="line">
                                  <a:avLst/>
                                </a:prstGeom>
                                <a:ln w="38100">
                                  <a:solidFill>
                                    <a:schemeClr val="accent2"/>
                                  </a:solidFill>
                                </a:ln>
                              </wps:spPr>
                              <wps:style>
                                <a:lnRef idx="1">
                                  <a:schemeClr val="accent1"/>
                                </a:lnRef>
                                <a:fillRef idx="0">
                                  <a:schemeClr val="accent1"/>
                                </a:fillRef>
                                <a:effectRef idx="0">
                                  <a:schemeClr val="accent1"/>
                                </a:effectRef>
                                <a:fontRef idx="minor">
                                  <a:schemeClr val="tx1"/>
                                </a:fontRef>
                              </wps:style>
                              <wps:bodyPr/>
                            </wps:wsp>
                            <wps:wsp>
                              <wps:cNvPr id="98" name="Straight Connector 98"/>
                              <wps:cNvCnPr/>
                              <wps:spPr>
                                <a:xfrm flipV="1">
                                  <a:off x="170822" y="0"/>
                                  <a:ext cx="163830" cy="172444"/>
                                </a:xfrm>
                                <a:prstGeom prst="line">
                                  <a:avLst/>
                                </a:prstGeom>
                                <a:ln w="38100">
                                  <a:solidFill>
                                    <a:schemeClr val="accent2"/>
                                  </a:solidFill>
                                </a:ln>
                              </wps:spPr>
                              <wps:style>
                                <a:lnRef idx="1">
                                  <a:schemeClr val="accent1"/>
                                </a:lnRef>
                                <a:fillRef idx="0">
                                  <a:schemeClr val="accent1"/>
                                </a:fillRef>
                                <a:effectRef idx="0">
                                  <a:schemeClr val="accent1"/>
                                </a:effectRef>
                                <a:fontRef idx="minor">
                                  <a:schemeClr val="tx1"/>
                                </a:fontRef>
                              </wps:style>
                              <wps:bodyPr/>
                            </wps:wsp>
                            <wps:wsp>
                              <wps:cNvPr id="99" name="Straight Connector 99"/>
                              <wps:cNvCnPr/>
                              <wps:spPr>
                                <a:xfrm>
                                  <a:off x="175846" y="171869"/>
                                  <a:ext cx="0" cy="254662"/>
                                </a:xfrm>
                                <a:prstGeom prst="line">
                                  <a:avLst/>
                                </a:prstGeom>
                                <a:ln w="38100">
                                  <a:solidFill>
                                    <a:schemeClr val="accent2"/>
                                  </a:solidFill>
                                </a:ln>
                              </wps:spPr>
                              <wps:style>
                                <a:lnRef idx="1">
                                  <a:schemeClr val="accent1"/>
                                </a:lnRef>
                                <a:fillRef idx="0">
                                  <a:schemeClr val="accent1"/>
                                </a:fillRef>
                                <a:effectRef idx="0">
                                  <a:schemeClr val="accent1"/>
                                </a:effectRef>
                                <a:fontRef idx="minor">
                                  <a:schemeClr val="tx1"/>
                                </a:fontRef>
                              </wps:style>
                              <wps:bodyPr/>
                            </wps:wsp>
                          </wpg:grpSp>
                          <wps:wsp>
                            <wps:cNvPr id="100" name="Oval 100"/>
                            <wps:cNvSpPr/>
                            <wps:spPr>
                              <a:xfrm>
                                <a:off x="0" y="0"/>
                                <a:ext cx="361740" cy="355244"/>
                              </a:xfrm>
                              <a:prstGeom prst="ellipse">
                                <a:avLst/>
                              </a:prstGeom>
                              <a:solidFill>
                                <a:schemeClr val="accent4">
                                  <a:lumMod val="20000"/>
                                  <a:lumOff val="80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01" name="Arrow: Right 101"/>
                          <wps:cNvSpPr/>
                          <wps:spPr>
                            <a:xfrm>
                              <a:off x="2514600" y="781050"/>
                              <a:ext cx="482321" cy="88492"/>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102" name="Group 102"/>
                        <wpg:cNvGrpSpPr/>
                        <wpg:grpSpPr>
                          <a:xfrm>
                            <a:off x="57150" y="6562725"/>
                            <a:ext cx="5115494" cy="1049105"/>
                            <a:chOff x="0" y="0"/>
                            <a:chExt cx="5115494" cy="1049105"/>
                          </a:xfrm>
                        </wpg:grpSpPr>
                        <wps:wsp>
                          <wps:cNvPr id="103" name="Text Box 103"/>
                          <wps:cNvSpPr txBox="1"/>
                          <wps:spPr>
                            <a:xfrm>
                              <a:off x="0" y="0"/>
                              <a:ext cx="1426191" cy="293427"/>
                            </a:xfrm>
                            <a:prstGeom prst="rect">
                              <a:avLst/>
                            </a:prstGeom>
                            <a:solidFill>
                              <a:schemeClr val="lt1"/>
                            </a:solidFill>
                            <a:ln w="6350">
                              <a:solidFill>
                                <a:prstClr val="black"/>
                              </a:solidFill>
                            </a:ln>
                          </wps:spPr>
                          <wps:txbx>
                            <w:txbxContent>
                              <w:p w14:paraId="1418B939" w14:textId="77777777" w:rsidR="008F7A56" w:rsidRPr="00122D57" w:rsidRDefault="008F7A56" w:rsidP="008F7A56">
                                <w:pPr>
                                  <w:spacing w:line="360" w:lineRule="auto"/>
                                  <w:ind w:left="184"/>
                                  <w:jc w:val="both"/>
                                  <w:rPr>
                                    <w:rFonts w:ascii="Times New Roman" w:hAnsi="Times New Roman" w:cs="Times New Roman"/>
                                    <w:color w:val="4472C4" w:themeColor="accent1"/>
                                    <w:sz w:val="16"/>
                                    <w:szCs w:val="16"/>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proofErr w:type="spellStart"/>
                                <w:r w:rsidRPr="00122D57">
                                  <w:rPr>
                                    <w:rFonts w:ascii="Times New Roman" w:hAnsi="Times New Roman" w:cs="Times New Roman"/>
                                    <w:iCs/>
                                    <w:color w:val="4472C4" w:themeColor="accent1"/>
                                    <w:sz w:val="16"/>
                                    <w:szCs w:val="16"/>
                                    <w:shd w:val="clear" w:color="auto" w:fill="FFFFFF"/>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Ephrine</w:t>
                                </w:r>
                                <w:proofErr w:type="spellEnd"/>
                                <w:r w:rsidRPr="00122D57">
                                  <w:rPr>
                                    <w:rFonts w:ascii="Times New Roman" w:hAnsi="Times New Roman" w:cs="Times New Roman"/>
                                    <w:iCs/>
                                    <w:color w:val="4472C4" w:themeColor="accent1"/>
                                    <w:sz w:val="16"/>
                                    <w:szCs w:val="16"/>
                                    <w:shd w:val="clear" w:color="auto" w:fill="FFFFFF"/>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 xml:space="preserve"> receptor EPHA4</w:t>
                                </w:r>
                              </w:p>
                              <w:p w14:paraId="13867549" w14:textId="77777777" w:rsidR="008F7A56" w:rsidRDefault="008F7A56" w:rsidP="008F7A56"/>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104" name="Group 104"/>
                          <wpg:cNvGrpSpPr/>
                          <wpg:grpSpPr>
                            <a:xfrm>
                              <a:off x="904875" y="438150"/>
                              <a:ext cx="334652" cy="426531"/>
                              <a:chOff x="0" y="0"/>
                              <a:chExt cx="334652" cy="426531"/>
                            </a:xfrm>
                          </wpg:grpSpPr>
                          <wps:wsp>
                            <wps:cNvPr id="105" name="Straight Connector 105"/>
                            <wps:cNvCnPr/>
                            <wps:spPr>
                              <a:xfrm>
                                <a:off x="0" y="25121"/>
                                <a:ext cx="178937" cy="145917"/>
                              </a:xfrm>
                              <a:prstGeom prst="line">
                                <a:avLst/>
                              </a:prstGeom>
                              <a:ln w="38100">
                                <a:solidFill>
                                  <a:schemeClr val="accent2"/>
                                </a:solidFill>
                              </a:ln>
                            </wps:spPr>
                            <wps:style>
                              <a:lnRef idx="1">
                                <a:schemeClr val="accent1"/>
                              </a:lnRef>
                              <a:fillRef idx="0">
                                <a:schemeClr val="accent1"/>
                              </a:fillRef>
                              <a:effectRef idx="0">
                                <a:schemeClr val="accent1"/>
                              </a:effectRef>
                              <a:fontRef idx="minor">
                                <a:schemeClr val="tx1"/>
                              </a:fontRef>
                            </wps:style>
                            <wps:bodyPr/>
                          </wps:wsp>
                          <wps:wsp>
                            <wps:cNvPr id="106" name="Straight Connector 106"/>
                            <wps:cNvCnPr/>
                            <wps:spPr>
                              <a:xfrm flipV="1">
                                <a:off x="170822" y="0"/>
                                <a:ext cx="163830" cy="172444"/>
                              </a:xfrm>
                              <a:prstGeom prst="line">
                                <a:avLst/>
                              </a:prstGeom>
                              <a:ln w="38100">
                                <a:solidFill>
                                  <a:schemeClr val="accent2"/>
                                </a:solidFill>
                              </a:ln>
                            </wps:spPr>
                            <wps:style>
                              <a:lnRef idx="1">
                                <a:schemeClr val="accent1"/>
                              </a:lnRef>
                              <a:fillRef idx="0">
                                <a:schemeClr val="accent1"/>
                              </a:fillRef>
                              <a:effectRef idx="0">
                                <a:schemeClr val="accent1"/>
                              </a:effectRef>
                              <a:fontRef idx="minor">
                                <a:schemeClr val="tx1"/>
                              </a:fontRef>
                            </wps:style>
                            <wps:bodyPr/>
                          </wps:wsp>
                          <wps:wsp>
                            <wps:cNvPr id="107" name="Straight Connector 107"/>
                            <wps:cNvCnPr/>
                            <wps:spPr>
                              <a:xfrm>
                                <a:off x="175846" y="171869"/>
                                <a:ext cx="0" cy="254662"/>
                              </a:xfrm>
                              <a:prstGeom prst="line">
                                <a:avLst/>
                              </a:prstGeom>
                              <a:ln w="38100">
                                <a:solidFill>
                                  <a:schemeClr val="accent2"/>
                                </a:solidFill>
                              </a:ln>
                            </wps:spPr>
                            <wps:style>
                              <a:lnRef idx="1">
                                <a:schemeClr val="accent1"/>
                              </a:lnRef>
                              <a:fillRef idx="0">
                                <a:schemeClr val="accent1"/>
                              </a:fillRef>
                              <a:effectRef idx="0">
                                <a:schemeClr val="accent1"/>
                              </a:effectRef>
                              <a:fontRef idx="minor">
                                <a:schemeClr val="tx1"/>
                              </a:fontRef>
                            </wps:style>
                            <wps:bodyPr/>
                          </wps:wsp>
                        </wpg:grpSp>
                        <wps:wsp>
                          <wps:cNvPr id="108" name="Arrow: Right 108"/>
                          <wps:cNvSpPr/>
                          <wps:spPr>
                            <a:xfrm>
                              <a:off x="1562100" y="762000"/>
                              <a:ext cx="482321" cy="105507"/>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9" name="Rectangle: Rounded Corners 109"/>
                          <wps:cNvSpPr/>
                          <wps:spPr>
                            <a:xfrm>
                              <a:off x="2181225" y="114300"/>
                              <a:ext cx="2934269" cy="934805"/>
                            </a:xfrm>
                            <a:prstGeom prst="roundRect">
                              <a:avLst/>
                            </a:prstGeom>
                            <a:solidFill>
                              <a:srgbClr val="63F5F9"/>
                            </a:solidFill>
                          </wps:spPr>
                          <wps:style>
                            <a:lnRef idx="2">
                              <a:schemeClr val="accent1">
                                <a:shade val="50000"/>
                              </a:schemeClr>
                            </a:lnRef>
                            <a:fillRef idx="1">
                              <a:schemeClr val="accent1"/>
                            </a:fillRef>
                            <a:effectRef idx="0">
                              <a:schemeClr val="accent1"/>
                            </a:effectRef>
                            <a:fontRef idx="minor">
                              <a:schemeClr val="lt1"/>
                            </a:fontRef>
                          </wps:style>
                          <wps:txbx>
                            <w:txbxContent>
                              <w:p w14:paraId="583344B7" w14:textId="77777777" w:rsidR="008F7A56" w:rsidRPr="00454D29" w:rsidRDefault="008F7A56" w:rsidP="008F7A56">
                                <w:pPr>
                                  <w:jc w:val="center"/>
                                  <w:rPr>
                                    <w:rFonts w:ascii="Times New Roman" w:hAnsi="Times New Roman" w:cs="Times New Roman"/>
                                    <w:sz w:val="16"/>
                                    <w:szCs w:val="16"/>
                                    <w14:shadow w14:blurRad="38100" w14:dist="19050" w14:dir="2700000" w14:sx="100000" w14:sy="100000" w14:kx="0" w14:ky="0" w14:algn="tl">
                                      <w14:schemeClr w14:val="dk1">
                                        <w14:alpha w14:val="60000"/>
                                      </w14:schemeClr>
                                    </w14:shadow>
                                    <w14:textOutline w14:w="9525" w14:cap="flat" w14:cmpd="sng" w14:algn="ctr">
                                      <w14:noFill/>
                                      <w14:prstDash w14:val="solid"/>
                                      <w14:round/>
                                    </w14:textOutline>
                                  </w:rPr>
                                </w:pPr>
                                <w:r w:rsidRPr="00454D29">
                                  <w:rPr>
                                    <w:rFonts w:ascii="Times New Roman" w:hAnsi="Times New Roman" w:cs="Times New Roman"/>
                                    <w:sz w:val="16"/>
                                    <w:szCs w:val="16"/>
                                    <w:highlight w:val="cyan"/>
                                    <w:shd w:val="clear" w:color="auto" w:fill="FFFFFF"/>
                                    <w14:shadow w14:blurRad="38100" w14:dist="19050" w14:dir="2700000" w14:sx="100000" w14:sy="100000" w14:kx="0" w14:ky="0" w14:algn="tl">
                                      <w14:schemeClr w14:val="dk1">
                                        <w14:alpha w14:val="60000"/>
                                      </w14:schemeClr>
                                    </w14:shadow>
                                    <w14:textOutline w14:w="9525" w14:cap="flat" w14:cmpd="sng" w14:algn="ctr">
                                      <w14:noFill/>
                                      <w14:prstDash w14:val="solid"/>
                                      <w14:round/>
                                    </w14:textOutline>
                                  </w:rPr>
                                  <w:t>knockdown of EPHA4 by siRNA inhibits the motility and invasion of pancreatic cancer cells. </w:t>
                                </w:r>
                                <w:r w:rsidRPr="00454D29">
                                  <w:rPr>
                                    <w:highlight w:val="cyan"/>
                                    <w14:shadow w14:blurRad="38100" w14:dist="19050" w14:dir="2700000" w14:sx="100000" w14:sy="100000" w14:kx="0" w14:ky="0" w14:algn="tl">
                                      <w14:schemeClr w14:val="dk1">
                                        <w14:alpha w14:val="60000"/>
                                      </w14:schemeClr>
                                    </w14:shadow>
                                    <w14:textOutline w14:w="9525" w14:cap="flat" w14:cmpd="sng" w14:algn="ctr">
                                      <w14:noFill/>
                                      <w14:prstDash w14:val="solid"/>
                                      <w14:round/>
                                    </w14:textOutline>
                                  </w:rPr>
                                  <w:fldChar w:fldCharType="begin"/>
                                </w:r>
                                <w:r>
                                  <w:rPr>
                                    <w:highlight w:val="cyan"/>
                                    <w14:shadow w14:blurRad="38100" w14:dist="19050" w14:dir="2700000" w14:sx="100000" w14:sy="100000" w14:kx="0" w14:ky="0" w14:algn="tl">
                                      <w14:schemeClr w14:val="dk1">
                                        <w14:alpha w14:val="60000"/>
                                      </w14:schemeClr>
                                    </w14:shadow>
                                    <w14:textOutline w14:w="9525" w14:cap="flat" w14:cmpd="sng" w14:algn="ctr">
                                      <w14:noFill/>
                                      <w14:prstDash w14:val="solid"/>
                                      <w14:round/>
                                    </w14:textOutline>
                                  </w:rPr>
                                  <w:instrText xml:space="preserve"> ADDIN EN.CITE &lt;EndNote&gt;&lt;Cite&gt;&lt;Author&gt;Liu&lt;/Author&gt;&lt;Year&gt;2014&lt;/Year&gt;&lt;RecNum&gt;791&lt;/RecNum&gt;&lt;DisplayText&gt;[12]&lt;/DisplayText&gt;&lt;record&gt;&lt;rec-number&gt;791&lt;/rec-number&gt;&lt;foreign-keys&gt;&lt;key app="EN" db-id="ta00sar5zfxrs2eat08xe0prwsx9pex5sf9x"&gt;791&lt;/key&gt;&lt;/foreign-keys&gt;&lt;ref-type name="Journal Article"&gt;17&lt;/ref-type&gt;&lt;contributors&gt;&lt;authors&gt;&lt;author&gt;Liu, Chengli&lt;/author&gt;&lt;author&gt;Huang, Hui&lt;/author&gt;&lt;author&gt;Wang, Cheng&lt;/author&gt;&lt;author&gt;Kong, Yalin&lt;/author&gt;&lt;author&gt;Zhang, Hongyi&lt;/author&gt;&lt;/authors&gt;&lt;/contributors&gt;&lt;titles&gt;&lt;title&gt;Involvement of ephrin receptor A4 in pancreatic cancer cell motility and invasion&lt;/title&gt;&lt;secondary-title&gt;Oncology letters&lt;/secondary-title&gt;&lt;/titles&gt;&lt;periodical&gt;&lt;full-title&gt;Oncology letters&lt;/full-title&gt;&lt;/periodical&gt;&lt;pages&gt;2165-2169&lt;/pages&gt;&lt;volume&gt;7&lt;/volume&gt;&lt;number&gt;6&lt;/number&gt;&lt;dates&gt;&lt;year&gt;2014&lt;/year&gt;&lt;/dates&gt;&lt;isbn&gt;1792-1074&lt;/isbn&gt;&lt;urls&gt;&lt;/urls&gt;&lt;/record&gt;&lt;/Cite&gt;&lt;/EndNote&gt;</w:instrText>
                                </w:r>
                                <w:r w:rsidRPr="00454D29">
                                  <w:rPr>
                                    <w:highlight w:val="cyan"/>
                                    <w14:shadow w14:blurRad="38100" w14:dist="19050" w14:dir="2700000" w14:sx="100000" w14:sy="100000" w14:kx="0" w14:ky="0" w14:algn="tl">
                                      <w14:schemeClr w14:val="dk1">
                                        <w14:alpha w14:val="60000"/>
                                      </w14:schemeClr>
                                    </w14:shadow>
                                    <w14:textOutline w14:w="9525" w14:cap="flat" w14:cmpd="sng" w14:algn="ctr">
                                      <w14:noFill/>
                                      <w14:prstDash w14:val="solid"/>
                                      <w14:round/>
                                    </w14:textOutline>
                                  </w:rPr>
                                  <w:fldChar w:fldCharType="separate"/>
                                </w:r>
                                <w:r>
                                  <w:rPr>
                                    <w:noProof/>
                                    <w:highlight w:val="cyan"/>
                                    <w14:shadow w14:blurRad="38100" w14:dist="19050" w14:dir="2700000" w14:sx="100000" w14:sy="100000" w14:kx="0" w14:ky="0" w14:algn="tl">
                                      <w14:schemeClr w14:val="dk1">
                                        <w14:alpha w14:val="60000"/>
                                      </w14:schemeClr>
                                    </w14:shadow>
                                    <w14:textOutline w14:w="9525" w14:cap="flat" w14:cmpd="sng" w14:algn="ctr">
                                      <w14:noFill/>
                                      <w14:prstDash w14:val="solid"/>
                                      <w14:round/>
                                    </w14:textOutline>
                                  </w:rPr>
                                  <w:t>[</w:t>
                                </w:r>
                                <w:hyperlink w:anchor="_ENREF_12" w:tooltip="Liu, 2014 #791" w:history="1">
                                  <w:r>
                                    <w:rPr>
                                      <w:noProof/>
                                      <w:highlight w:val="cyan"/>
                                      <w14:shadow w14:blurRad="38100" w14:dist="19050" w14:dir="2700000" w14:sx="100000" w14:sy="100000" w14:kx="0" w14:ky="0" w14:algn="tl">
                                        <w14:schemeClr w14:val="dk1">
                                          <w14:alpha w14:val="60000"/>
                                        </w14:schemeClr>
                                      </w14:shadow>
                                      <w14:textOutline w14:w="9525" w14:cap="flat" w14:cmpd="sng" w14:algn="ctr">
                                        <w14:noFill/>
                                        <w14:prstDash w14:val="solid"/>
                                        <w14:round/>
                                      </w14:textOutline>
                                    </w:rPr>
                                    <w:t>12</w:t>
                                  </w:r>
                                </w:hyperlink>
                                <w:r>
                                  <w:rPr>
                                    <w:noProof/>
                                    <w:highlight w:val="cyan"/>
                                    <w14:shadow w14:blurRad="38100" w14:dist="19050" w14:dir="2700000" w14:sx="100000" w14:sy="100000" w14:kx="0" w14:ky="0" w14:algn="tl">
                                      <w14:schemeClr w14:val="dk1">
                                        <w14:alpha w14:val="60000"/>
                                      </w14:schemeClr>
                                    </w14:shadow>
                                    <w14:textOutline w14:w="9525" w14:cap="flat" w14:cmpd="sng" w14:algn="ctr">
                                      <w14:noFill/>
                                      <w14:prstDash w14:val="solid"/>
                                      <w14:round/>
                                    </w14:textOutline>
                                  </w:rPr>
                                  <w:t>]</w:t>
                                </w:r>
                                <w:r w:rsidRPr="00454D29">
                                  <w:rPr>
                                    <w:highlight w:val="cyan"/>
                                    <w14:shadow w14:blurRad="38100" w14:dist="19050" w14:dir="2700000" w14:sx="100000" w14:sy="100000" w14:kx="0" w14:ky="0" w14:algn="tl">
                                      <w14:schemeClr w14:val="dk1">
                                        <w14:alpha w14:val="60000"/>
                                      </w14:schemeClr>
                                    </w14:shadow>
                                    <w14:textOutline w14:w="9525" w14:cap="flat" w14:cmpd="sng" w14:algn="ctr">
                                      <w14:noFill/>
                                      <w14:prstDash w14:val="solid"/>
                                      <w14:round/>
                                    </w14:textOutline>
                                  </w:rPr>
                                  <w:fldChar w:fldCharType="end"/>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110" name="Group 110"/>
                        <wpg:cNvGrpSpPr/>
                        <wpg:grpSpPr>
                          <a:xfrm>
                            <a:off x="57150" y="4953000"/>
                            <a:ext cx="5116915" cy="1569493"/>
                            <a:chOff x="0" y="0"/>
                            <a:chExt cx="5116915" cy="1569493"/>
                          </a:xfrm>
                        </wpg:grpSpPr>
                        <wpg:grpSp>
                          <wpg:cNvPr id="424" name="Group 424"/>
                          <wpg:cNvGrpSpPr/>
                          <wpg:grpSpPr>
                            <a:xfrm>
                              <a:off x="866775" y="828675"/>
                              <a:ext cx="334652" cy="426531"/>
                              <a:chOff x="0" y="0"/>
                              <a:chExt cx="334652" cy="426531"/>
                            </a:xfrm>
                          </wpg:grpSpPr>
                          <wps:wsp>
                            <wps:cNvPr id="425" name="Straight Connector 425"/>
                            <wps:cNvCnPr/>
                            <wps:spPr>
                              <a:xfrm>
                                <a:off x="0" y="25121"/>
                                <a:ext cx="178937" cy="145917"/>
                              </a:xfrm>
                              <a:prstGeom prst="line">
                                <a:avLst/>
                              </a:prstGeom>
                              <a:ln w="38100">
                                <a:solidFill>
                                  <a:schemeClr val="accent2"/>
                                </a:solidFill>
                              </a:ln>
                            </wps:spPr>
                            <wps:style>
                              <a:lnRef idx="1">
                                <a:schemeClr val="accent1"/>
                              </a:lnRef>
                              <a:fillRef idx="0">
                                <a:schemeClr val="accent1"/>
                              </a:fillRef>
                              <a:effectRef idx="0">
                                <a:schemeClr val="accent1"/>
                              </a:effectRef>
                              <a:fontRef idx="minor">
                                <a:schemeClr val="tx1"/>
                              </a:fontRef>
                            </wps:style>
                            <wps:bodyPr/>
                          </wps:wsp>
                          <wps:wsp>
                            <wps:cNvPr id="426" name="Straight Connector 426"/>
                            <wps:cNvCnPr/>
                            <wps:spPr>
                              <a:xfrm flipV="1">
                                <a:off x="170822" y="0"/>
                                <a:ext cx="163830" cy="172444"/>
                              </a:xfrm>
                              <a:prstGeom prst="line">
                                <a:avLst/>
                              </a:prstGeom>
                              <a:ln w="38100">
                                <a:solidFill>
                                  <a:schemeClr val="accent2"/>
                                </a:solidFill>
                              </a:ln>
                            </wps:spPr>
                            <wps:style>
                              <a:lnRef idx="1">
                                <a:schemeClr val="accent1"/>
                              </a:lnRef>
                              <a:fillRef idx="0">
                                <a:schemeClr val="accent1"/>
                              </a:fillRef>
                              <a:effectRef idx="0">
                                <a:schemeClr val="accent1"/>
                              </a:effectRef>
                              <a:fontRef idx="minor">
                                <a:schemeClr val="tx1"/>
                              </a:fontRef>
                            </wps:style>
                            <wps:bodyPr/>
                          </wps:wsp>
                          <wps:wsp>
                            <wps:cNvPr id="427" name="Straight Connector 427"/>
                            <wps:cNvCnPr/>
                            <wps:spPr>
                              <a:xfrm>
                                <a:off x="175846" y="171869"/>
                                <a:ext cx="0" cy="254662"/>
                              </a:xfrm>
                              <a:prstGeom prst="line">
                                <a:avLst/>
                              </a:prstGeom>
                              <a:ln w="38100">
                                <a:solidFill>
                                  <a:schemeClr val="accent2"/>
                                </a:solidFill>
                              </a:ln>
                            </wps:spPr>
                            <wps:style>
                              <a:lnRef idx="1">
                                <a:schemeClr val="accent1"/>
                              </a:lnRef>
                              <a:fillRef idx="0">
                                <a:schemeClr val="accent1"/>
                              </a:fillRef>
                              <a:effectRef idx="0">
                                <a:schemeClr val="accent1"/>
                              </a:effectRef>
                              <a:fontRef idx="minor">
                                <a:schemeClr val="tx1"/>
                              </a:fontRef>
                            </wps:style>
                            <wps:bodyPr/>
                          </wps:wsp>
                        </wpg:grpSp>
                        <wps:wsp>
                          <wps:cNvPr id="428" name="Text Box 428"/>
                          <wps:cNvSpPr txBox="1"/>
                          <wps:spPr>
                            <a:xfrm>
                              <a:off x="0" y="352425"/>
                              <a:ext cx="967569" cy="211540"/>
                            </a:xfrm>
                            <a:prstGeom prst="rect">
                              <a:avLst/>
                            </a:prstGeom>
                            <a:solidFill>
                              <a:schemeClr val="lt1"/>
                            </a:solidFill>
                            <a:ln w="6350">
                              <a:solidFill>
                                <a:prstClr val="black"/>
                              </a:solidFill>
                            </a:ln>
                          </wps:spPr>
                          <wps:txbx>
                            <w:txbxContent>
                              <w:p w14:paraId="4867CF67" w14:textId="77777777" w:rsidR="008F7A56" w:rsidRPr="00122D57" w:rsidRDefault="008F7A56" w:rsidP="008F7A56">
                                <w:pPr>
                                  <w:rPr>
                                    <w:color w:val="4472C4" w:themeColor="accent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r w:rsidRPr="00122D57">
                                  <w:rPr>
                                    <w:rFonts w:ascii="Times New Roman" w:hAnsi="Times New Roman" w:cs="Times New Roman"/>
                                    <w:iCs/>
                                    <w:color w:val="4472C4" w:themeColor="accent1"/>
                                    <w:sz w:val="16"/>
                                    <w:szCs w:val="16"/>
                                    <w:shd w:val="clear" w:color="auto" w:fill="FFFFFF"/>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GRIA3 recepto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29" name="Teardrop 429"/>
                          <wps:cNvSpPr/>
                          <wps:spPr>
                            <a:xfrm>
                              <a:off x="3343275" y="0"/>
                              <a:ext cx="1773640" cy="1569493"/>
                            </a:xfrm>
                            <a:prstGeom prst="teardrop">
                              <a:avLst/>
                            </a:prstGeom>
                            <a:solidFill>
                              <a:srgbClr val="92D050"/>
                            </a:solidFill>
                          </wps:spPr>
                          <wps:style>
                            <a:lnRef idx="2">
                              <a:schemeClr val="accent1">
                                <a:shade val="50000"/>
                              </a:schemeClr>
                            </a:lnRef>
                            <a:fillRef idx="1">
                              <a:schemeClr val="accent1"/>
                            </a:fillRef>
                            <a:effectRef idx="0">
                              <a:schemeClr val="accent1"/>
                            </a:effectRef>
                            <a:fontRef idx="minor">
                              <a:schemeClr val="lt1"/>
                            </a:fontRef>
                          </wps:style>
                          <wps:txbx>
                            <w:txbxContent>
                              <w:p w14:paraId="133A7C2A" w14:textId="77777777" w:rsidR="008F7A56" w:rsidRPr="00454D29" w:rsidRDefault="008F7A56" w:rsidP="008F7A56">
                                <w:pPr>
                                  <w:jc w:val="cente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454D29">
                                  <w:rPr>
                                    <w:rFonts w:ascii="Times New Roman" w:hAnsi="Times New Roman" w:cs="Times New Roman"/>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Inhibitors of glutamate receptors such as </w:t>
                                </w:r>
                                <w:bookmarkStart w:id="1" w:name="_Hlk11622603"/>
                                <w:r w:rsidRPr="00454D29">
                                  <w:rPr>
                                    <w:rFonts w:ascii="Times New Roman" w:hAnsi="Times New Roman" w:cs="Times New Roman"/>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GYKI52466</w:t>
                                </w:r>
                                <w:bookmarkEnd w:id="1"/>
                                <w:r w:rsidRPr="00454D29">
                                  <w:rPr>
                                    <w:rFonts w:ascii="Times New Roman" w:hAnsi="Times New Roman" w:cs="Times New Roman"/>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and </w:t>
                                </w:r>
                                <w:bookmarkStart w:id="2" w:name="_Hlk11622647"/>
                                <w:r w:rsidRPr="00454D29">
                                  <w:rPr>
                                    <w:rFonts w:ascii="Times New Roman" w:hAnsi="Times New Roman" w:cs="Times New Roman"/>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YM2206</w:t>
                                </w:r>
                                <w:bookmarkEnd w:id="2"/>
                                <w:r w:rsidRPr="00454D29">
                                  <w:rPr>
                                    <w:rFonts w:ascii="Times New Roman" w:hAnsi="Times New Roman" w:cs="Times New Roman"/>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significantly decreased survival of pancreatic cancer cells</w:t>
                                </w:r>
                                <w:r w:rsidRPr="00454D29">
                                  <w:fldChar w:fldCharType="begin"/>
                                </w:r>
                                <w:r>
                                  <w:instrText xml:space="preserve"> ADDIN EN.CITE &lt;EndNote&gt;&lt;Cite&gt;&lt;Author&gt;Ripka&lt;/Author&gt;&lt;Year&gt;2010&lt;/Year&gt;&lt;RecNum&gt;790&lt;/RecNum&gt;&lt;DisplayText&gt;[17]&lt;/DisplayText&gt;&lt;record&gt;&lt;rec-number&gt;790&lt;/rec-number&gt;&lt;foreign-keys&gt;&lt;key app="EN" db-id="ta00sar5zfxrs2eat08xe0prwsx9pex5sf9x"&gt;790&lt;/key&gt;&lt;/foreign-keys&gt;&lt;ref-type name="Journal Article"&gt;17&lt;/ref-type&gt;&lt;contributors&gt;&lt;authors&gt;&lt;author&gt;Ripka, Stefanie&lt;/author&gt;&lt;author&gt;Riedel, Jan&lt;/author&gt;&lt;author&gt;Neesse, Albrecht&lt;/author&gt;&lt;author&gt;Griesmann, Heidi&lt;/author&gt;&lt;author&gt;Buchholz, Malte&lt;/author&gt;&lt;author&gt;Ellenrieder, Volker&lt;/author&gt;&lt;author&gt;Moeller, Franz&lt;/author&gt;&lt;author&gt;Bartht, Peter&lt;/author&gt;&lt;author&gt;Gress, Thomas M&lt;/author&gt;&lt;author&gt;Michl, Patrick&lt;/author&gt;&lt;/authors&gt;&lt;/contributors&gt;&lt;titles&gt;&lt;title&gt;Glutamate receptor GRIA3—target of CUX1 and mediator of tumor progression in pancreatic cancer&lt;/title&gt;&lt;secondary-title&gt;Neoplasia&lt;/secondary-title&gt;&lt;/titles&gt;&lt;periodical&gt;&lt;full-title&gt;Neoplasia&lt;/full-title&gt;&lt;/periodical&gt;&lt;pages&gt;659-IN6&lt;/pages&gt;&lt;volume&gt;12&lt;/volume&gt;&lt;number&gt;8&lt;/number&gt;&lt;dates&gt;&lt;year&gt;2010&lt;/year&gt;&lt;/dates&gt;&lt;isbn&gt;1476-5586&lt;/isbn&gt;&lt;urls&gt;&lt;/urls&gt;&lt;/record&gt;&lt;/Cite&gt;&lt;/EndNote&gt;</w:instrText>
                                </w:r>
                                <w:r w:rsidRPr="00454D29">
                                  <w:fldChar w:fldCharType="separate"/>
                                </w:r>
                                <w:r>
                                  <w:rPr>
                                    <w:noProof/>
                                  </w:rPr>
                                  <w:t>[</w:t>
                                </w:r>
                                <w:hyperlink w:anchor="_ENREF_17" w:tooltip="Ripka, 2010 #790" w:history="1">
                                  <w:r>
                                    <w:rPr>
                                      <w:noProof/>
                                    </w:rPr>
                                    <w:t>17</w:t>
                                  </w:r>
                                </w:hyperlink>
                                <w:r>
                                  <w:rPr>
                                    <w:noProof/>
                                  </w:rPr>
                                  <w:t>]</w:t>
                                </w:r>
                                <w:r w:rsidRPr="00454D29">
                                  <w:fldChar w:fldCharType="end"/>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30" name="Arrow: Right 430"/>
                          <wps:cNvSpPr/>
                          <wps:spPr>
                            <a:xfrm>
                              <a:off x="2667000" y="1076325"/>
                              <a:ext cx="482321" cy="105507"/>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431" name="Group 431"/>
                          <wpg:cNvGrpSpPr/>
                          <wpg:grpSpPr>
                            <a:xfrm>
                              <a:off x="2219325" y="828675"/>
                              <a:ext cx="335579" cy="397796"/>
                              <a:chOff x="0" y="0"/>
                              <a:chExt cx="334652" cy="426531"/>
                            </a:xfrm>
                          </wpg:grpSpPr>
                          <wps:wsp>
                            <wps:cNvPr id="432" name="Straight Connector 432"/>
                            <wps:cNvCnPr/>
                            <wps:spPr>
                              <a:xfrm>
                                <a:off x="0" y="25121"/>
                                <a:ext cx="178937" cy="145917"/>
                              </a:xfrm>
                              <a:prstGeom prst="line">
                                <a:avLst/>
                              </a:prstGeom>
                              <a:ln w="38100">
                                <a:solidFill>
                                  <a:schemeClr val="accent2"/>
                                </a:solidFill>
                              </a:ln>
                            </wps:spPr>
                            <wps:style>
                              <a:lnRef idx="1">
                                <a:schemeClr val="accent1"/>
                              </a:lnRef>
                              <a:fillRef idx="0">
                                <a:schemeClr val="accent1"/>
                              </a:fillRef>
                              <a:effectRef idx="0">
                                <a:schemeClr val="accent1"/>
                              </a:effectRef>
                              <a:fontRef idx="minor">
                                <a:schemeClr val="tx1"/>
                              </a:fontRef>
                            </wps:style>
                            <wps:bodyPr/>
                          </wps:wsp>
                          <wps:wsp>
                            <wps:cNvPr id="433" name="Straight Connector 433"/>
                            <wps:cNvCnPr/>
                            <wps:spPr>
                              <a:xfrm flipV="1">
                                <a:off x="170822" y="0"/>
                                <a:ext cx="163830" cy="172444"/>
                              </a:xfrm>
                              <a:prstGeom prst="line">
                                <a:avLst/>
                              </a:prstGeom>
                              <a:ln w="38100">
                                <a:solidFill>
                                  <a:schemeClr val="accent2"/>
                                </a:solidFill>
                              </a:ln>
                            </wps:spPr>
                            <wps:style>
                              <a:lnRef idx="1">
                                <a:schemeClr val="accent1"/>
                              </a:lnRef>
                              <a:fillRef idx="0">
                                <a:schemeClr val="accent1"/>
                              </a:fillRef>
                              <a:effectRef idx="0">
                                <a:schemeClr val="accent1"/>
                              </a:effectRef>
                              <a:fontRef idx="minor">
                                <a:schemeClr val="tx1"/>
                              </a:fontRef>
                            </wps:style>
                            <wps:bodyPr/>
                          </wps:wsp>
                          <wps:wsp>
                            <wps:cNvPr id="434" name="Straight Connector 434"/>
                            <wps:cNvCnPr/>
                            <wps:spPr>
                              <a:xfrm>
                                <a:off x="175846" y="171869"/>
                                <a:ext cx="0" cy="254662"/>
                              </a:xfrm>
                              <a:prstGeom prst="line">
                                <a:avLst/>
                              </a:prstGeom>
                              <a:ln w="38100">
                                <a:solidFill>
                                  <a:schemeClr val="accent2"/>
                                </a:solidFill>
                              </a:ln>
                            </wps:spPr>
                            <wps:style>
                              <a:lnRef idx="1">
                                <a:schemeClr val="accent1"/>
                              </a:lnRef>
                              <a:fillRef idx="0">
                                <a:schemeClr val="accent1"/>
                              </a:fillRef>
                              <a:effectRef idx="0">
                                <a:schemeClr val="accent1"/>
                              </a:effectRef>
                              <a:fontRef idx="minor">
                                <a:schemeClr val="tx1"/>
                              </a:fontRef>
                            </wps:style>
                            <wps:bodyPr/>
                          </wps:wsp>
                        </wpg:grpSp>
                        <wps:wsp>
                          <wps:cNvPr id="435" name="Oval 435"/>
                          <wps:cNvSpPr/>
                          <wps:spPr>
                            <a:xfrm>
                              <a:off x="1724025" y="304800"/>
                              <a:ext cx="660346" cy="528640"/>
                            </a:xfrm>
                            <a:prstGeom prst="ellipse">
                              <a:avLst/>
                            </a:prstGeom>
                            <a:solidFill>
                              <a:schemeClr val="accent6">
                                <a:lumMod val="75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0D48FF53" w14:textId="77777777" w:rsidR="008F7A56" w:rsidRDefault="008F7A56" w:rsidP="008F7A56">
                                <w:pPr>
                                  <w:jc w:val="center"/>
                                </w:pPr>
                                <w:r>
                                  <w:rPr>
                                    <w:rFonts w:ascii="Times New Roman" w:hAnsi="Times New Roman" w:cs="Times New Roman"/>
                                    <w:color w:val="2E2E2E"/>
                                    <w:sz w:val="16"/>
                                    <w:szCs w:val="16"/>
                                  </w:rPr>
                                  <w:t>GYKI5246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36" name="Oval 436"/>
                          <wps:cNvSpPr/>
                          <wps:spPr>
                            <a:xfrm>
                              <a:off x="2419350" y="247650"/>
                              <a:ext cx="655093" cy="528640"/>
                            </a:xfrm>
                            <a:prstGeom prst="ellipse">
                              <a:avLst/>
                            </a:prstGeom>
                            <a:solidFill>
                              <a:schemeClr val="accent1">
                                <a:lumMod val="60000"/>
                                <a:lumOff val="4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44A3E249" w14:textId="77777777" w:rsidR="008F7A56" w:rsidRDefault="008F7A56" w:rsidP="008F7A56">
                                <w:pPr>
                                  <w:jc w:val="center"/>
                                </w:pPr>
                                <w:r>
                                  <w:rPr>
                                    <w:rFonts w:ascii="Times New Roman" w:hAnsi="Times New Roman" w:cs="Times New Roman"/>
                                    <w:color w:val="2E2E2E"/>
                                    <w:sz w:val="16"/>
                                    <w:szCs w:val="16"/>
                                  </w:rPr>
                                  <w:t>SYM220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37" name="Arrow: Right 437"/>
                          <wps:cNvSpPr/>
                          <wps:spPr>
                            <a:xfrm>
                              <a:off x="1352550" y="1057275"/>
                              <a:ext cx="482321" cy="105507"/>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14:sizeRelH relativeFrom="margin">
                  <wp14:pctWidth>0</wp14:pctWidth>
                </wp14:sizeRelH>
                <wp14:sizeRelV relativeFrom="margin">
                  <wp14:pctHeight>0</wp14:pctHeight>
                </wp14:sizeRelV>
              </wp:anchor>
            </w:drawing>
          </mc:Choice>
          <mc:Fallback>
            <w:pict>
              <v:group w14:anchorId="6ECA9560" id="Group 2" o:spid="_x0000_s1257" style="position:absolute;margin-left:12.5pt;margin-top:36.95pt;width:426.35pt;height:534.65pt;z-index:251661312;mso-width-relative:margin;mso-height-relative:margin" coordsize="64636,7611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">
                <v:group id="Group 3" o:spid="_x0000_s1258" style="position:absolute;left:571;width:40988;height:11879" coordsize="40988,118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">
                  <v:group id="Group 4" o:spid="_x0000_s1259" style="position:absolute;left:9525;top:5715;width:3346;height:4265" coordsize="334652,4265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">
                    <v:line id="Straight Connector 5" o:spid="_x0000_s1260" style="position:absolute;visibility:visible;mso-wrap-style:square" from="0,25121" to="178937,17103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" strokecolor="#ed7d31 [3205]" strokeweight="3pt">
                      <v:stroke joinstyle="miter"/>
                    </v:line>
                    <v:line id="Straight Connector 6" o:spid="_x0000_s1261" style="position:absolute;flip:y;visibility:visible;mso-wrap-style:square" from="170822,0" to="334652,17244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" strokecolor="#ed7d31 [3205]" strokeweight="3pt">
                      <v:stroke joinstyle="miter"/>
                    </v:line>
                    <v:line id="Straight Connector 7" o:spid="_x0000_s1262" style="position:absolute;visibility:visible;mso-wrap-style:square" from="175846,171869" to="175846,42653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" strokecolor="#ed7d31 [3205]" strokeweight="3pt">
                      <v:stroke joinstyle="miter"/>
                    </v:line>
                  </v:group>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8" o:spid="_x0000_s1263" type="#_x0000_t13" style="position:absolute;left:12287;top:8477;width:4823;height:105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" adj="19238" fillcolor="#4472c4 [3204]" strokecolor="#1f3763 [1604]" strokeweight="1pt"/>
                  <v:group id="Group 9" o:spid="_x0000_s1264" style="position:absolute;left:17621;top:2857;width:3617;height:7181" coordsize="3617,71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">
                    <v:group id="Group 10" o:spid="_x0000_s1265" style="position:absolute;left:258;top:2920;width:3347;height:4260" coordsize="334652,4265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">
                      <v:line id="Straight Connector 12" o:spid="_x0000_s1266" style="position:absolute;visibility:visible;mso-wrap-style:square" from="0,25121" to="178937,17103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" strokecolor="#ed7d31 [3205]" strokeweight="3pt">
                        <v:stroke joinstyle="miter"/>
                      </v:line>
                      <v:line id="Straight Connector 13" o:spid="_x0000_s1267" style="position:absolute;flip:y;visibility:visible;mso-wrap-style:square" from="170822,0" to="334652,17244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" strokecolor="#ed7d31 [3205]" strokeweight="3pt">
                        <v:stroke joinstyle="miter"/>
                      </v:line>
                      <v:line id="Straight Connector 14" o:spid="_x0000_s1268" style="position:absolute;visibility:visible;mso-wrap-style:square" from="175846,171869" to="175846,42653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" strokecolor="#ed7d31 [3205]" strokeweight="3pt">
                        <v:stroke joinstyle="miter"/>
                      </v:line>
                    </v:group>
                    <v:oval id="Oval 15" o:spid="_x0000_s1269" style="position:absolute;width:3617;height:35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" fillcolor="#fff2cc [663]" strokecolor="#1f3763 [1604]" strokeweight="1pt">
                      <v:stroke joinstyle="miter"/>
                    </v:oval>
                  </v:group>
                  <v:shape id="Arrow: Right 16" o:spid="_x0000_s1270" type="#_x0000_t13" style="position:absolute;left:22288;top:8477;width:4823;height:105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" adj="19238" fillcolor="#4472c4 [3204]" strokecolor="#1f3763 [1604]" strokeweight="1pt"/>
                  <v:shape id="Teardrop 17" o:spid="_x0000_s1271" style="position:absolute;left:29051;top:3238;width:11937;height:8641;visibility:visible;mso-wrap-style:square;v-text-anchor:middle" coordsize="1193676,864074"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" adj="-11796480,,5400" path="m,432037c,193430,267213,,596838,v220874,,441748,-15873,662621,-47619c1215604,112266,1193676,272152,1193676,432037v,238607,-267213,432037,-596838,432037c267213,864074,,670644,,432037xe" fillcolor="#4472c4 [3204]" strokecolor="#1f3763 [1604]" strokeweight="1pt">
                    <v:stroke joinstyle="miter"/>
                    <v:formulas/>
                    <v:path arrowok="t" o:connecttype="custom" o:connectlocs="0,432037;596838,0;1259459,-47619;1193676,432037;596838,864074;0,432037" o:connectangles="0,0,0,0,0,0" textboxrect="0,0,1193676,864074"/>
                    <v:textbox>
                      <w:txbxContent>
                        <w:p w14:paraId="0CBFB14E" w14:textId="77777777" w:rsidR="008F7A56" w:rsidRPr="006D73B3" w:rsidRDefault="008F7A56" w:rsidP="008F7A56">
                          <w:pPr>
                            <w:jc w:val="center"/>
                            <w:rPr>
                              <w:rFonts w:ascii="Times New Roman" w:hAnsi="Times New Roman" w:cs="Times New Roman"/>
                              <w:sz w:val="16"/>
                              <w:szCs w:val="16"/>
                            </w:rPr>
                          </w:pPr>
                          <w:r w:rsidRPr="006D73B3">
                            <w:rPr>
                              <w:rFonts w:ascii="Times New Roman" w:hAnsi="Times New Roman" w:cs="Times New Roman"/>
                              <w:sz w:val="16"/>
                              <w:szCs w:val="16"/>
                            </w:rPr>
                            <w:t>Reduction i</w:t>
                          </w:r>
                          <w:r>
                            <w:rPr>
                              <w:rFonts w:ascii="Times New Roman" w:hAnsi="Times New Roman" w:cs="Times New Roman"/>
                              <w:sz w:val="16"/>
                              <w:szCs w:val="16"/>
                            </w:rPr>
                            <w:t>n cell migration and invasion</w:t>
                          </w:r>
                          <w:r w:rsidRPr="00122D57">
                            <w:rPr>
                              <w:shd w:val="clear" w:color="auto" w:fill="0070C0"/>
                            </w:rPr>
                            <w:fldChar w:fldCharType="begin"/>
                          </w:r>
                          <w:r>
                            <w:rPr>
                              <w:shd w:val="clear" w:color="auto" w:fill="0070C0"/>
                            </w:rPr>
                            <w:instrText xml:space="preserve"> ADDIN EN.CITE &lt;EndNote&gt;&lt;Cite&gt;&lt;Author&gt;Lee&lt;/Author&gt;&lt;Year&gt;2011&lt;/Year&gt;&lt;RecNum&gt;799&lt;/RecNum&gt;&lt;DisplayText&gt;[15]&lt;/DisplayText&gt;&lt;record&gt;&lt;rec-number&gt;799&lt;/rec-number&gt;&lt;foreign-keys&gt;&lt;key app="EN" db-id="ta00sar5zfxrs2eat08xe0prwsx9pex5sf9x"&gt;799&lt;/key&gt;&lt;/foreign-keys&gt;&lt;ref-type name="Journal Article"&gt;17&lt;/ref-type&gt;&lt;contributors&gt;&lt;authors&gt;&lt;author&gt;Lee, JY&lt;/author&gt;&lt;author&gt;Lee, KT&lt;/author&gt;&lt;author&gt;Lee, JK&lt;/author&gt;&lt;author&gt;Lee, KH&lt;/author&gt;&lt;author&gt;Jang, KT&lt;/author&gt;&lt;author&gt;Heo, JS&lt;/author&gt;&lt;author&gt;Choi, SH&lt;/author&gt;&lt;author&gt;Kim, YIl&lt;/author&gt;&lt;author&gt;Rhee, JC&lt;/author&gt;&lt;/authors&gt;&lt;/contributors&gt;&lt;titles&gt;&lt;title&gt;Farnesoid X receptor, overexpressed in pancreatic cancer with lymph node metastasis promotes cell migration and invasion&lt;/title&gt;&lt;secondary-title&gt;British journal of cancer&lt;/secondary-title&gt;&lt;/titles&gt;&lt;periodical&gt;&lt;full-title&gt;British journal of cancer&lt;/full-title&gt;&lt;/periodical&gt;&lt;pages&gt;1027&lt;/pages&gt;&lt;volume&gt;104&lt;/volume&gt;&lt;number&gt;6&lt;/number&gt;&lt;dates&gt;&lt;year&gt;2011&lt;/year&gt;&lt;/dates&gt;&lt;isbn&gt;1532-1827&lt;/isbn&gt;&lt;urls&gt;&lt;/urls&gt;&lt;/record&gt;&lt;/Cite&gt;&lt;/EndNote&gt;</w:instrText>
                          </w:r>
                          <w:r w:rsidRPr="00122D57">
                            <w:rPr>
                              <w:shd w:val="clear" w:color="auto" w:fill="0070C0"/>
                            </w:rPr>
                            <w:fldChar w:fldCharType="separate"/>
                          </w:r>
                          <w:r>
                            <w:rPr>
                              <w:noProof/>
                              <w:shd w:val="clear" w:color="auto" w:fill="0070C0"/>
                            </w:rPr>
                            <w:t>[</w:t>
                          </w:r>
                          <w:hyperlink w:anchor="_ENREF_15" w:tooltip="Lee, 2011 #799" w:history="1">
                            <w:r>
                              <w:rPr>
                                <w:noProof/>
                                <w:shd w:val="clear" w:color="auto" w:fill="0070C0"/>
                              </w:rPr>
                              <w:t>15</w:t>
                            </w:r>
                          </w:hyperlink>
                          <w:r>
                            <w:rPr>
                              <w:noProof/>
                              <w:shd w:val="clear" w:color="auto" w:fill="0070C0"/>
                            </w:rPr>
                            <w:t>]</w:t>
                          </w:r>
                          <w:r w:rsidRPr="00122D57">
                            <w:rPr>
                              <w:shd w:val="clear" w:color="auto" w:fill="0070C0"/>
                            </w:rPr>
                            <w:fldChar w:fldCharType="end"/>
                          </w:r>
                        </w:p>
                      </w:txbxContent>
                    </v:textbox>
                  </v:shape>
                  <v:shape id="Text Box 18" o:spid="_x0000_s1272" type="#_x0000_t202" style="position:absolute;top:381;width:11243;height:2512;rotation:180;flip: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" fillcolor="white [3201]" strokecolor="#4472c4 [3204]" strokeweight="1pt">
                    <v:textbox>
                      <w:txbxContent>
                        <w:p w14:paraId="273CA081" w14:textId="77777777" w:rsidR="008F7A56" w:rsidRPr="006D73B3" w:rsidRDefault="008F7A56" w:rsidP="008F7A56">
                          <w:pPr>
                            <w:rPr>
                              <w:color w:val="4472C4" w:themeColor="accent1"/>
                              <w:sz w:val="16"/>
                              <w:szCs w:val="16"/>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proofErr w:type="spellStart"/>
                          <w:r w:rsidRPr="006D73B3">
                            <w:rPr>
                              <w:rFonts w:ascii="Times New Roman" w:hAnsi="Times New Roman" w:cs="Times New Roman"/>
                              <w:iCs/>
                              <w:color w:val="4472C4" w:themeColor="accent1"/>
                              <w:sz w:val="16"/>
                              <w:szCs w:val="16"/>
                              <w:shd w:val="clear" w:color="auto" w:fill="FFFFFF"/>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farnesoid</w:t>
                          </w:r>
                          <w:proofErr w:type="spellEnd"/>
                          <w:r w:rsidRPr="006D73B3">
                            <w:rPr>
                              <w:rFonts w:ascii="Times New Roman" w:hAnsi="Times New Roman" w:cs="Times New Roman"/>
                              <w:iCs/>
                              <w:color w:val="4472C4" w:themeColor="accent1"/>
                              <w:sz w:val="16"/>
                              <w:szCs w:val="16"/>
                              <w:shd w:val="clear" w:color="auto" w:fill="FFFFFF"/>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 xml:space="preserve"> X receptor</w:t>
                          </w:r>
                        </w:p>
                      </w:txbxContent>
                    </v:textbox>
                  </v:shape>
                  <v:shape id="Text Box 19" o:spid="_x0000_s1273" type="#_x0000_t202" style="position:absolute;left:13620;width:20147;height:25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" fillcolor="white [3201]" strokecolor="#4472c4 [3204]" strokeweight="1pt">
                    <v:textbox>
                      <w:txbxContent>
                        <w:p w14:paraId="2D5D8174" w14:textId="77777777" w:rsidR="008F7A56" w:rsidRPr="006D73B3" w:rsidRDefault="008F7A56" w:rsidP="008F7A56">
                          <w:pPr>
                            <w:rPr>
                              <w:color w:val="4472C4" w:themeColor="accent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proofErr w:type="spellStart"/>
                          <w:r>
                            <w:rPr>
                              <w:rFonts w:ascii="Times New Roman" w:hAnsi="Times New Roman" w:cs="Times New Roman"/>
                              <w:color w:val="4472C4" w:themeColor="accent1"/>
                              <w:sz w:val="16"/>
                              <w:szCs w:val="16"/>
                              <w:shd w:val="clear" w:color="auto" w:fill="FFFFFF"/>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G</w:t>
                          </w:r>
                          <w:r w:rsidRPr="006D73B3">
                            <w:rPr>
                              <w:rFonts w:ascii="Times New Roman" w:hAnsi="Times New Roman" w:cs="Times New Roman"/>
                              <w:color w:val="4472C4" w:themeColor="accent1"/>
                              <w:sz w:val="16"/>
                              <w:szCs w:val="16"/>
                              <w:shd w:val="clear" w:color="auto" w:fill="FFFFFF"/>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uggulsterone</w:t>
                          </w:r>
                          <w:proofErr w:type="spellEnd"/>
                          <w:r w:rsidRPr="006D73B3">
                            <w:rPr>
                              <w:rFonts w:ascii="Times New Roman" w:hAnsi="Times New Roman" w:cs="Times New Roman"/>
                              <w:color w:val="4472C4" w:themeColor="accent1"/>
                              <w:sz w:val="16"/>
                              <w:szCs w:val="16"/>
                              <w:shd w:val="clear" w:color="auto" w:fill="FFFFFF"/>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mediated FXR inhibition</w:t>
                          </w:r>
                        </w:p>
                      </w:txbxContent>
                    </v:textbox>
                  </v:shape>
                </v:group>
                <v:group id="Group 21" o:spid="_x0000_s1274" style="position:absolute;left:666;top:11334;width:40874;height:12305" coordsize="40873,123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">
                  <v:shape id="Text Box 22" o:spid="_x0000_s1275" type="#_x0000_t202" style="position:absolute;width:11243;height:2512;rotation:180;flip: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" fillcolor="white [3201]" strokecolor="#4472c4 [3204]" strokeweight="1pt">
                    <v:textbox>
                      <w:txbxContent>
                        <w:p w14:paraId="53A07482" w14:textId="77777777" w:rsidR="008F7A56" w:rsidRPr="006D73B3" w:rsidRDefault="008F7A56" w:rsidP="008F7A56">
                          <w:pPr>
                            <w:rPr>
                              <w:color w:val="4472C4" w:themeColor="accent1"/>
                              <w:sz w:val="16"/>
                              <w:szCs w:val="16"/>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r w:rsidRPr="006D73B3">
                            <w:rPr>
                              <w:rFonts w:ascii="Times New Roman" w:hAnsi="Times New Roman" w:cs="Times New Roman"/>
                              <w:iCs/>
                              <w:color w:val="4472C4" w:themeColor="accent1"/>
                              <w:sz w:val="16"/>
                              <w:szCs w:val="16"/>
                              <w:shd w:val="clear" w:color="auto" w:fill="FFFFFF"/>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sigma-2 receptors</w:t>
                          </w:r>
                        </w:p>
                      </w:txbxContent>
                    </v:textbox>
                  </v:shape>
                  <v:group id="Group 28" o:spid="_x0000_s1276" style="position:absolute;left:10191;top:6191;width:3347;height:4265" coordsize="334652,4265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">
                    <v:line id="Straight Connector 29" o:spid="_x0000_s1277" style="position:absolute;visibility:visible;mso-wrap-style:square" from="0,25121" to="178937,17103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" strokecolor="#ed7d31 [3205]" strokeweight="3pt">
                      <v:stroke joinstyle="miter"/>
                    </v:line>
                    <v:line id="Straight Connector 30" o:spid="_x0000_s1278" style="position:absolute;flip:y;visibility:visible;mso-wrap-style:square" from="170822,0" to="334652,17244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" strokecolor="#ed7d31 [3205]" strokeweight="3pt">
                      <v:stroke joinstyle="miter"/>
                    </v:line>
                    <v:line id="Straight Connector 31" o:spid="_x0000_s1279" style="position:absolute;visibility:visible;mso-wrap-style:square" from="175846,171869" to="175846,42653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" strokecolor="#ed7d31 [3205]" strokeweight="3pt">
                      <v:stroke joinstyle="miter"/>
                    </v:line>
                  </v:group>
                  <v:group id="Group 32" o:spid="_x0000_s1280" style="position:absolute;left:17811;top:3333;width:3618;height:7181" coordsize="3617,71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">
                    <v:group id="Group 33" o:spid="_x0000_s1281" style="position:absolute;left:258;top:2920;width:3347;height:4260" coordsize="334652,4265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">
                      <v:line id="Straight Connector 34" o:spid="_x0000_s1282" style="position:absolute;visibility:visible;mso-wrap-style:square" from="0,25121" to="178937,17103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" strokecolor="#ed7d31 [3205]" strokeweight="3pt">
                        <v:stroke joinstyle="miter"/>
                      </v:line>
                      <v:line id="Straight Connector 35" o:spid="_x0000_s1283" style="position:absolute;flip:y;visibility:visible;mso-wrap-style:square" from="170822,0" to="334652,17244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" strokecolor="#ed7d31 [3205]" strokeweight="3pt">
                        <v:stroke joinstyle="miter"/>
                      </v:line>
                      <v:line id="Straight Connector 36" o:spid="_x0000_s1284" style="position:absolute;visibility:visible;mso-wrap-style:square" from="175846,171869" to="175846,42653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" strokecolor="#ed7d31 [3205]" strokeweight="3pt">
                        <v:stroke joinstyle="miter"/>
                      </v:line>
                    </v:group>
                    <v:oval id="Oval 37" o:spid="_x0000_s1285" style="position:absolute;width:3617;height:35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" fillcolor="#fff2cc [663]" strokecolor="#1f3763 [1604]" strokeweight="1pt">
                      <v:stroke joinstyle="miter"/>
                    </v:oval>
                  </v:group>
                  <v:shape id="Text Box 38" o:spid="_x0000_s1286" type="#_x0000_t202" style="position:absolute;left:12858;width:11244;height:2512;rotation:180;flip: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" fillcolor="white [3201]" strokecolor="#4472c4 [3204]" strokeweight="1pt">
                    <v:textbox>
                      <w:txbxContent>
                        <w:p w14:paraId="6C8718CB" w14:textId="77777777" w:rsidR="008F7A56" w:rsidRPr="00E52488" w:rsidRDefault="008F7A56" w:rsidP="008F7A56">
                          <w:pPr>
                            <w:rPr>
                              <w:color w:val="4472C4" w:themeColor="accent1"/>
                              <w:sz w:val="16"/>
                              <w:szCs w:val="16"/>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r w:rsidRPr="00E52488">
                            <w:rPr>
                              <w:rFonts w:ascii="Times New Roman" w:hAnsi="Times New Roman" w:cs="Times New Roman"/>
                              <w:color w:val="4472C4" w:themeColor="accent1"/>
                              <w:sz w:val="16"/>
                              <w:szCs w:val="16"/>
                              <w:shd w:val="clear" w:color="auto" w:fill="FFFFFF"/>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sigma-2 ligand SW43</w:t>
                          </w:r>
                        </w:p>
                      </w:txbxContent>
                    </v:textbox>
                  </v:shape>
                  <v:shape id="Arrow: Right 39" o:spid="_x0000_s1287" type="#_x0000_t13" style="position:absolute;left:13335;top:8477;width:4823;height:105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" adj="19238" fillcolor="#4472c4 [3204]" strokecolor="#1f3763 [1604]" strokeweight="1pt"/>
                  <v:shape id="Arrow: Right 40" o:spid="_x0000_s1288" type="#_x0000_t13" style="position:absolute;left:22193;top:8477;width:4823;height:88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" adj="19619" fillcolor="#4472c4 [3204]" strokecolor="#1f3763 [1604]" strokeweight="1pt"/>
                  <v:shape id="Teardrop 41" o:spid="_x0000_s1289" style="position:absolute;left:27908;top:2571;width:12965;height:9733;visibility:visible;mso-wrap-style:square;v-text-anchor:middle" coordsize="1296538,973256"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" adj="-11796480,,5400" path="m,486628c,217871,290240,,648269,v238931,,477861,-17146,716791,-51437c1319379,127918,1296538,307273,1296538,486628v,268757,-290240,486628,-648269,486628c290240,973256,,755385,,486628xe" fillcolor="red" strokecolor="#1f3763 [1604]" strokeweight="1pt">
                    <v:stroke joinstyle="miter"/>
                    <v:formulas/>
                    <v:path arrowok="t" o:connecttype="custom" o:connectlocs="0,486628;648269,0;1365060,-51437;1296538,486628;648269,973256;0,486628" o:connectangles="0,0,0,0,0,0" textboxrect="0,0,1296538,973256"/>
                    <v:textbox>
                      <w:txbxContent>
                        <w:p w14:paraId="463B77AE" w14:textId="77777777" w:rsidR="008F7A56" w:rsidRPr="00326092" w:rsidRDefault="008F7A56" w:rsidP="008F7A56">
                          <w:pPr>
                            <w:shd w:val="clear" w:color="auto" w:fill="FF0000"/>
                            <w:jc w:val="center"/>
                            <w:rPr>
                              <w:rFonts w:ascii="Times New Roman" w:hAnsi="Times New Roman" w:cs="Times New Roman"/>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326092">
                            <w:rPr>
                              <w:rFonts w:ascii="Times New Roman" w:hAnsi="Times New Roman" w:cs="Times New Roman"/>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Augment </w:t>
                          </w:r>
                          <w:proofErr w:type="spellStart"/>
                          <w:r w:rsidRPr="00326092">
                            <w:rPr>
                              <w:rFonts w:ascii="Times New Roman" w:hAnsi="Times New Roman" w:cs="Times New Roman"/>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Gemicitabine</w:t>
                          </w:r>
                          <w:proofErr w:type="spellEnd"/>
                          <w:r w:rsidRPr="00326092">
                            <w:rPr>
                              <w:rFonts w:ascii="Times New Roman" w:hAnsi="Times New Roman" w:cs="Times New Roman"/>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proofErr w:type="spellStart"/>
                          <w:r w:rsidRPr="00326092">
                            <w:rPr>
                              <w:rFonts w:ascii="Times New Roman" w:hAnsi="Times New Roman" w:cs="Times New Roman"/>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tabalize</w:t>
                          </w:r>
                          <w:proofErr w:type="spellEnd"/>
                          <w:r w:rsidRPr="00326092">
                            <w:rPr>
                              <w:rFonts w:ascii="Times New Roman" w:hAnsi="Times New Roman" w:cs="Times New Roman"/>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tumor volume</w:t>
                          </w:r>
                          <w:r w:rsidRPr="00122D57">
                            <w:rPr>
                              <w:shd w:val="clear" w:color="auto" w:fill="FF0000"/>
                            </w:rPr>
                            <w:fldChar w:fldCharType="begin"/>
                          </w:r>
                          <w:r>
                            <w:rPr>
                              <w:shd w:val="clear" w:color="auto" w:fill="FF0000"/>
                            </w:rPr>
                            <w:instrText xml:space="preserve"> ADDIN EN.CITE &lt;EndNote&gt;&lt;Cite&gt;&lt;Author&gt;Hornick&lt;/Author&gt;&lt;Year&gt;2010&lt;/Year&gt;&lt;RecNum&gt;796&lt;/RecNum&gt;&lt;DisplayText&gt;[16]&lt;/DisplayText&gt;&lt;record&gt;&lt;rec-number&gt;796&lt;/rec-number&gt;&lt;foreign-keys&gt;&lt;key app="EN" db-id="ta00sar5zfxrs2eat08xe0prwsx9pex5sf9x"&gt;796&lt;/key&gt;&lt;/foreign-keys&gt;&lt;ref-type name="Journal Article"&gt;17&lt;/ref-type&gt;&lt;contributors&gt;&lt;authors&gt;&lt;author&gt;Hornick, John R&lt;/author&gt;&lt;author&gt;Xu, Jinbin&lt;/author&gt;&lt;author&gt;Vangveravong, Suwanna&lt;/author&gt;&lt;author&gt;Tu, Zhude&lt;/author&gt;&lt;author&gt;Mitchem, Jonathan B&lt;/author&gt;&lt;author&gt;Spitzer, Dirk&lt;/author&gt;&lt;author&gt;Goedegebuure, Peter&lt;/author&gt;&lt;author&gt;Mach, Robert H&lt;/author&gt;&lt;author&gt;Hawkins, William G&lt;/author&gt;&lt;/authors&gt;&lt;/contributors&gt;&lt;titles&gt;&lt;title&gt;The novel sigma-2 receptor ligand SW43 stabilizes pancreas cancer progression in combination with gemcitabine&lt;/title&gt;&lt;secondary-title&gt;Molecular cancer&lt;/secondary-title&gt;&lt;/titles&gt;&lt;periodical&gt;&lt;full-title&gt;Molecular cancer&lt;/full-title&gt;&lt;/periodical&gt;&lt;pages&gt;298&lt;/pages&gt;&lt;volume&gt;9&lt;/volume&gt;&lt;number&gt;1&lt;/number&gt;&lt;dates&gt;&lt;year&gt;2010&lt;/year&gt;&lt;/dates&gt;&lt;isbn&gt;1476-4598&lt;/isbn&gt;&lt;urls&gt;&lt;/urls&gt;&lt;/record&gt;&lt;/Cite&gt;&lt;/EndNote&gt;</w:instrText>
                          </w:r>
                          <w:r w:rsidRPr="00122D57">
                            <w:rPr>
                              <w:shd w:val="clear" w:color="auto" w:fill="FF0000"/>
                            </w:rPr>
                            <w:fldChar w:fldCharType="separate"/>
                          </w:r>
                          <w:r>
                            <w:rPr>
                              <w:noProof/>
                              <w:shd w:val="clear" w:color="auto" w:fill="FF0000"/>
                            </w:rPr>
                            <w:t>[</w:t>
                          </w:r>
                          <w:hyperlink w:anchor="_ENREF_16" w:tooltip="Hornick, 2010 #796" w:history="1">
                            <w:r>
                              <w:rPr>
                                <w:noProof/>
                                <w:shd w:val="clear" w:color="auto" w:fill="FF0000"/>
                              </w:rPr>
                              <w:t>16</w:t>
                            </w:r>
                          </w:hyperlink>
                          <w:r>
                            <w:rPr>
                              <w:noProof/>
                              <w:shd w:val="clear" w:color="auto" w:fill="FF0000"/>
                            </w:rPr>
                            <w:t>]</w:t>
                          </w:r>
                          <w:r w:rsidRPr="00122D57">
                            <w:rPr>
                              <w:shd w:val="clear" w:color="auto" w:fill="FF0000"/>
                            </w:rPr>
                            <w:fldChar w:fldCharType="end"/>
                          </w:r>
                        </w:p>
                        <w:p w14:paraId="726B2979" w14:textId="77777777" w:rsidR="008F7A56" w:rsidRPr="00326092" w:rsidRDefault="008F7A56" w:rsidP="008F7A56">
                          <w:pP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txbxContent>
                    </v:textbox>
                  </v:shape>
                </v:group>
                <v:group id="Group 42" o:spid="_x0000_s1290" style="position:absolute;top:24098;width:64636;height:12246" coordsize="64636,122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">
                  <v:shape id="Text Box 43" o:spid="_x0000_s1291" type="#_x0000_t202" style="position:absolute;top:571;width:14193;height:27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" fillcolor="white [3201]" strokeweight=".5pt">
                    <v:textbox>
                      <w:txbxContent>
                        <w:p w14:paraId="1A757415" w14:textId="77777777" w:rsidR="008F7A56" w:rsidRPr="00122D57" w:rsidRDefault="008F7A56" w:rsidP="008F7A56">
                          <w:pPr>
                            <w:rPr>
                              <w:color w:val="4472C4" w:themeColor="accent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r w:rsidRPr="00122D57">
                            <w:rPr>
                              <w:rFonts w:ascii="Times New Roman" w:hAnsi="Times New Roman" w:cs="Times New Roman"/>
                              <w:iCs/>
                              <w:color w:val="4472C4" w:themeColor="accent1"/>
                              <w:sz w:val="16"/>
                              <w:szCs w:val="16"/>
                              <w:shd w:val="clear" w:color="auto" w:fill="FFFFFF"/>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chemokine receptor CXCR4</w:t>
                          </w:r>
                        </w:p>
                      </w:txbxContent>
                    </v:textbox>
                  </v:shape>
                  <v:shape id="Text Box 44" o:spid="_x0000_s1292" type="#_x0000_t202" style="position:absolute;left:14859;width:20335;height:36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" fillcolor="white [3201]" strokeweight=".5pt">
                    <v:textbox>
                      <w:txbxContent>
                        <w:p w14:paraId="5343A236" w14:textId="77777777" w:rsidR="008F7A56" w:rsidRPr="00122D57" w:rsidRDefault="008F7A56" w:rsidP="008F7A56">
                          <w:pPr>
                            <w:rPr>
                              <w:color w:val="4472C4" w:themeColor="accent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r w:rsidRPr="00122D57">
                            <w:rPr>
                              <w:rFonts w:ascii="Times New Roman" w:hAnsi="Times New Roman" w:cs="Times New Roman"/>
                              <w:color w:val="4472C4" w:themeColor="accent1"/>
                              <w:sz w:val="16"/>
                              <w:szCs w:val="16"/>
                              <w:shd w:val="clear" w:color="auto" w:fill="FFFFFF"/>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Treatment of fresh human PDA slices with combination PD-1 and CXCR4 blockade</w:t>
                          </w:r>
                          <w:r w:rsidRPr="00122D57">
                            <w:rPr>
                              <w:color w:val="4472C4" w:themeColor="accent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fldChar w:fldCharType="begin"/>
                          </w:r>
                          <w:r w:rsidRPr="00122D57">
                            <w:rPr>
                              <w:rFonts w:ascii="Times New Roman" w:hAnsi="Times New Roman" w:cs="Times New Roman"/>
                              <w:color w:val="4472C4" w:themeColor="accent1"/>
                              <w:sz w:val="16"/>
                              <w:szCs w:val="16"/>
                              <w:shd w:val="clear" w:color="auto" w:fill="FFFFFF"/>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instrText xml:space="preserve"> ADDIN EN.CITE &lt;EndNote&gt;&lt;Cite&gt;&lt;Author&gt;Seo&lt;/Author&gt;&lt;Year&gt;2019&lt;/Year&gt;&lt;RecNum&gt;794&lt;/RecNum&gt;&lt;DisplayText&gt;[2]&lt;/DisplayText&gt;&lt;record&gt;&lt;rec-number&gt;794&lt;/rec-number&gt;&lt;foreign-keys&gt;&lt;key app="EN" db-id="ta00sar5zfxrs2eat08xe0prwsx9pex5sf9x"&gt;794&lt;/key&gt;&lt;/foreign-keys&gt;&lt;ref-type name="Journal Article"&gt;17&lt;/ref-type&gt;&lt;contributors&gt;&lt;authors&gt;&lt;author&gt;Seo, Yongwoo D&lt;/author&gt;&lt;author&gt;Jiang, Xiuyun&lt;/author&gt;&lt;author&gt;Sullivan, Kevin M&lt;/author&gt;&lt;author&gt;Jalikis, Florencia G&lt;/author&gt;&lt;author&gt;Smythe, Kimberly S&lt;/author&gt;&lt;author&gt;Abbasi, Arezou&lt;/author&gt;&lt;author&gt;Vignali, Marissa&lt;/author&gt;&lt;author&gt;Park, James O&lt;/author&gt;&lt;author&gt;Daniel, Sara K&lt;/author&gt;&lt;author&gt;Pollack, Seth M&lt;/author&gt;&lt;/authors&gt;&lt;/contributors&gt;&lt;titles&gt;&lt;title&gt;Mobilization of CD8+ T cells via CXCR4 blockade facilitates PD-1 checkpoint therapy in human pancreatic cancer&lt;/title&gt;&lt;secondary-title&gt;Clinical Cancer Research&lt;/secondary-title&gt;&lt;/titles&gt;&lt;periodical&gt;&lt;full-title&gt;Clinical Cancer Research&lt;/full-title&gt;&lt;/periodical&gt;&lt;pages&gt;clincanres. 0081.2019&lt;/pages&gt;&lt;dates&gt;&lt;year&gt;2019&lt;/year&gt;&lt;/dates&gt;&lt;isbn&gt;1078-0432&lt;/isbn&gt;&lt;urls&gt;&lt;/urls&gt;&lt;/record&gt;&lt;/Cite&gt;&lt;/EndNote&gt;</w:instrText>
                          </w:r>
                          <w:r w:rsidRPr="00122D57">
                            <w:rPr>
                              <w:color w:val="4472C4" w:themeColor="accent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fldChar w:fldCharType="separate"/>
                          </w:r>
                          <w:r w:rsidRPr="00122D57">
                            <w:rPr>
                              <w:rFonts w:ascii="Times New Roman" w:hAnsi="Times New Roman" w:cs="Times New Roman"/>
                              <w:noProof/>
                              <w:color w:val="4472C4" w:themeColor="accent1"/>
                              <w:sz w:val="16"/>
                              <w:szCs w:val="16"/>
                              <w:shd w:val="clear" w:color="auto" w:fill="FFFFFF"/>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w:t>
                          </w:r>
                          <w:hyperlink w:anchor="_ENREF_2" w:tooltip="Seo, 2019 #794" w:history="1">
                            <w:r w:rsidRPr="00122D57">
                              <w:rPr>
                                <w:noProof/>
                                <w:color w:val="4472C4" w:themeColor="accent1"/>
                                <w:sz w:val="16"/>
                                <w:szCs w:val="16"/>
                                <w:shd w:val="clear" w:color="auto" w:fill="FFFFFF"/>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2</w:t>
                            </w:r>
                          </w:hyperlink>
                          <w:r w:rsidRPr="00122D57">
                            <w:rPr>
                              <w:rFonts w:ascii="Times New Roman" w:hAnsi="Times New Roman" w:cs="Times New Roman"/>
                              <w:noProof/>
                              <w:color w:val="4472C4" w:themeColor="accent1"/>
                              <w:sz w:val="16"/>
                              <w:szCs w:val="16"/>
                              <w:shd w:val="clear" w:color="auto" w:fill="FFFFFF"/>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w:t>
                          </w:r>
                          <w:r w:rsidRPr="00122D57">
                            <w:rPr>
                              <w:color w:val="4472C4" w:themeColor="accent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fldChar w:fldCharType="end"/>
                          </w:r>
                        </w:p>
                      </w:txbxContent>
                    </v:textbox>
                  </v:shape>
                  <v:group id="Group 45" o:spid="_x0000_s1293" style="position:absolute;left:9144;top:3238;width:55492;height:9008" coordsize="55492,90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">
                    <v:group id="Group 46" o:spid="_x0000_s1294" style="position:absolute;top:2286;width:3346;height:4265" coordsize="334652,4265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">
                      <v:line id="Straight Connector 263" o:spid="_x0000_s1295" style="position:absolute;visibility:visible;mso-wrap-style:square" from="0,25121" to="178937,17103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" strokecolor="#ed7d31 [3205]" strokeweight="3pt">
                        <v:stroke joinstyle="miter"/>
                      </v:line>
                      <v:line id="Straight Connector 264" o:spid="_x0000_s1296" style="position:absolute;flip:y;visibility:visible;mso-wrap-style:square" from="170822,0" to="334652,17244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" strokecolor="#ed7d31 [3205]" strokeweight="3pt">
                        <v:stroke joinstyle="miter"/>
                      </v:line>
                      <v:line id="Straight Connector 265" o:spid="_x0000_s1297" style="position:absolute;visibility:visible;mso-wrap-style:square" from="175846,171869" to="175846,42653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" strokecolor="#ed7d31 [3205]" strokeweight="3pt">
                        <v:stroke joinstyle="miter"/>
                      </v:line>
                    </v:group>
                    <v:group id="Group 266" o:spid="_x0000_s1298" style="position:absolute;left:8667;top:1714;width:5869;height:5664" coordsize="5868,56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">
                      <v:group id="Group 267" o:spid="_x0000_s1299" style="position:absolute;width:5868;height:5663" coordsize="5868,56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">
                        <v:group id="Group 268" o:spid="_x0000_s1300" style="position:absolute;width:5868;height:5663" coordsize="5868,56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">
                          <v:oval id="Oval 269" o:spid="_x0000_s1301" style="position:absolute;width:5868;height:56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" fillcolor="#ffd966 [1943]" strokecolor="#1f3763 [1604]" strokeweight="1pt">
                            <v:stroke joinstyle="miter"/>
                          </v:oval>
                          <v:oval id="Oval 270" o:spid="_x0000_s1302" style="position:absolute;left:750;top:682;width:4366;height:415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" fillcolor="#ffc000" strokecolor="#1f3763 [1604]" strokeweight="1pt">
                            <v:stroke joinstyle="miter"/>
                          </v:oval>
                        </v:group>
                        <v:oval id="Oval 271" o:spid="_x0000_s1303" style="position:absolute;left:2320;top:1296;width:1106;height:9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" fillcolor="#4472c4 [3204]" strokecolor="#1f3763 [1604]" strokeweight="1pt">
                          <v:stroke joinstyle="miter"/>
                        </v:oval>
                        <v:oval id="Oval 272" o:spid="_x0000_s1304" style="position:absolute;left:1637;top:2797;width:1106;height:9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" fillcolor="#4472c4 [3204]" strokecolor="#1f3763 [1604]" strokeweight="1pt">
                          <v:stroke joinstyle="miter"/>
                        </v:oval>
                        <v:oval id="Oval 273" o:spid="_x0000_s1305" style="position:absolute;left:3411;top:2797;width:1107;height:9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" fillcolor="#4472c4 [3204]" strokecolor="#1f3763 [1604]" strokeweight="1pt">
                          <v:stroke joinstyle="miter"/>
                        </v:oval>
                      </v:group>
                      <v:oval id="Oval 274" o:spid="_x0000_s1306" style="position:absolute;left:2730;top:1603;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" fillcolor="black [3213]" strokecolor="#1f3763 [1604]" strokeweight="1pt">
                        <v:stroke joinstyle="miter"/>
                      </v:oval>
                      <v:oval id="Oval 275" o:spid="_x0000_s1307" style="position:absolute;left:3770;top:3120;width:457;height:457;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" fillcolor="black [3213]" strokecolor="#1f3763 [1604]" strokeweight="1pt">
                        <v:stroke joinstyle="miter"/>
                      </v:oval>
                      <v:oval id="Oval 276" o:spid="_x0000_s1308" style="position:absolute;left:1950;top:3120;width:457;height:457;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" fillcolor="black [3213]" strokecolor="#1f3763 [1604]" strokeweight="1pt">
                        <v:stroke joinstyle="miter"/>
                      </v:oval>
                    </v:group>
                    <v:shape id="Arrow: Right 277" o:spid="_x0000_s1309" type="#_x0000_t13" style="position:absolute;left:3524;top:5334;width:4823;height:105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" adj="19238" fillcolor="#4472c4 [3204]" strokecolor="#1f3763 [1604]" strokeweight="1pt"/>
                    <v:shape id="Arrow: Right 278" o:spid="_x0000_s1310" type="#_x0000_t13" style="position:absolute;left:15621;top:5334;width:4823;height:8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" adj="19619" fillcolor="#4472c4 [3204]" strokecolor="#1f3763 [1604]" strokeweight="1pt"/>
                    <v:group id="Group 279" o:spid="_x0000_s1311" style="position:absolute;left:21431;width:34061;height:9007" coordsize="34061,90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">
                      <v:group id="Group 280" o:spid="_x0000_s1312" style="position:absolute;top:1428;width:14836;height:6889" coordsize="14836,68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">
                        <v:shape id="Explosion: 14 Points 281" o:spid="_x0000_s1313" type="#_x0000_t72" style="position:absolute;width:14836;height:68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" fillcolor="#7030a0" strokecolor="#1f3763 [1604]" strokeweight="1pt">
                          <v:textbox>
                            <w:txbxContent>
                              <w:p w14:paraId="3CC09BD2" w14:textId="77777777" w:rsidR="008F7A56" w:rsidRPr="00BD29C6" w:rsidRDefault="008F7A56" w:rsidP="008F7A56">
                                <w:pPr>
                                  <w:jc w:val="center"/>
                                  <w:rPr>
                                    <w:rFonts w:ascii="Times New Roman" w:hAnsi="Times New Roman" w:cs="Times New Roman"/>
                                    <w:sz w:val="16"/>
                                    <w:szCs w:val="16"/>
                                  </w:rPr>
                                </w:pPr>
                                <w:r w:rsidRPr="00BD29C6">
                                  <w:rPr>
                                    <w:rFonts w:ascii="Times New Roman" w:hAnsi="Times New Roman" w:cs="Times New Roman"/>
                                    <w:sz w:val="16"/>
                                    <w:szCs w:val="16"/>
                                  </w:rPr>
                                  <w:t>Apoptosis</w:t>
                                </w:r>
                              </w:p>
                            </w:txbxContent>
                          </v:textbox>
                        </v:shape>
                        <v:shapetype id="_x0000_t68" coordsize="21600,21600" o:spt="68" adj="5400,5400" path="m0@0l@1@0@1,21600@2,21600@2@0,21600@0,10800,xe">
                          <v:stroke joinstyle="miter"/>
                          <v:formulas>
                            <v:f eqn="val #0"/>
                            <v:f eqn="val #1"/>
                            <v:f eqn="sum 21600 0 #1"/>
                            <v:f eqn="prod #0 #1 10800"/>
                            <v:f eqn="sum #0 0 @3"/>
                          </v:formulas>
                          <v:path o:connecttype="custom" o:connectlocs="10800,0;0,@0;10800,21600;21600,@0" o:connectangles="270,180,90,0" textboxrect="@1,@4,@2,21600"/>
                          <v:handles>
                            <v:h position="#1,#0" xrange="0,10800" yrange="0,21600"/>
                          </v:handles>
                        </v:shapetype>
                        <v:shape id="Arrow: Up 282" o:spid="_x0000_s1314" type="#_x0000_t68" style="position:absolute;left:3449;top:2080;width:1226;height:19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" adj="6754" fillcolor="white [3212]" strokecolor="#1f3763 [1604]" strokeweight="1pt"/>
                      </v:group>
                      <v:shapetype id="_x0000_t11" coordsize="21600,21600" o:spt="11" adj="5400" path="m@0,l@0@0,0@0,0@2@0@2@0,21600@1,21600@1@2,21600@2,21600@0@1@0@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0,0,21600,21600;5400,5400,16200,16200;10800,10800,10800,10800"/>
                        <v:handles>
                          <v:h position="#0,topLeft" switch="" xrange="0,10800"/>
                        </v:handles>
                      </v:shapetype>
                      <v:shape id="Cross 283" o:spid="_x0000_s1315" type="#_x0000_t11" style="position:absolute;left:15621;top:4286;width:2183;height:18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" fillcolor="#acb9ca [1311]" strokecolor="#1f3763 [1604]" strokeweight="1pt"/>
                      <v:group id="Group 284" o:spid="_x0000_s1316" style="position:absolute;left:19526;width:14535;height:9007" coordsize="14534,90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">
                        <v:shape id="Teardrop 285" o:spid="_x0000_s1317" style="position:absolute;width:14534;height:9007;visibility:visible;mso-wrap-style:square;v-text-anchor:middle" coordsize="1453486,900752"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" adj="-11796480,,5400" path="m,450376c,201640,325374,,726743,r726743,l1453486,450376v,248736,-325374,450376,-726743,450376c325374,900752,,699112,,450376xe" fillcolor="#ffc000" strokecolor="#1f3763 [1604]" strokeweight="1pt">
                          <v:stroke joinstyle="miter"/>
                          <v:formulas/>
                          <v:path arrowok="t" o:connecttype="custom" o:connectlocs="0,450376;726743,0;1453486,0;1453486,450376;726743,900752;0,450376" o:connectangles="0,0,0,0,0,0" textboxrect="0,0,1453486,900752"/>
                          <v:textbox>
                            <w:txbxContent>
                              <w:p w14:paraId="16B8BAEB" w14:textId="77777777" w:rsidR="008F7A56" w:rsidRPr="00326092" w:rsidRDefault="008F7A56" w:rsidP="008F7A56">
                                <w:pPr>
                                  <w:rPr>
                                    <w:rFonts w:ascii="Times New Roman" w:hAnsi="Times New Roman" w:cs="Times New Roman"/>
                                    <w:color w:val="4472C4" w:themeColor="accent1"/>
                                    <w:sz w:val="16"/>
                                    <w:szCs w:val="16"/>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r w:rsidRPr="00326092">
                                  <w:rPr>
                                    <w:rFonts w:ascii="Times New Roman" w:hAnsi="Times New Roman" w:cs="Times New Roman"/>
                                    <w:color w:val="4472C4" w:themeColor="accent1"/>
                                    <w:sz w:val="16"/>
                                    <w:szCs w:val="16"/>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 xml:space="preserve">Migration of CD8+ towards Epithelial tumor </w:t>
                                </w:r>
                                <w:r w:rsidRPr="00454D29">
                                  <w:rPr>
                                    <w:rFonts w:ascii="Times New Roman" w:hAnsi="Times New Roman" w:cs="Times New Roman"/>
                                    <w:color w:val="4472C4" w:themeColor="accent1"/>
                                    <w:sz w:val="16"/>
                                    <w:szCs w:val="16"/>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cells</w:t>
                                </w:r>
                                <w:r w:rsidRPr="00454D29">
                                  <w:rPr>
                                    <w:rFonts w:ascii="Times New Roman" w:hAnsi="Times New Roman" w:cs="Times New Roman"/>
                                    <w:sz w:val="16"/>
                                    <w:szCs w:val="16"/>
                                  </w:rPr>
                                  <w:t xml:space="preserve"> </w:t>
                                </w:r>
                                <w:r w:rsidRPr="00454D29">
                                  <w:rPr>
                                    <w:shd w:val="clear" w:color="auto" w:fill="FFC000"/>
                                  </w:rPr>
                                  <w:fldChar w:fldCharType="begin"/>
                                </w:r>
                                <w:r>
                                  <w:rPr>
                                    <w:shd w:val="clear" w:color="auto" w:fill="FFC000"/>
                                  </w:rPr>
                                  <w:instrText xml:space="preserve"> ADDIN EN.CITE &lt;EndNote&gt;&lt;Cite&gt;&lt;Author&gt;Sullivan&lt;/Author&gt;&lt;Year&gt;2019&lt;/Year&gt;&lt;RecNum&gt;795&lt;/RecNum&gt;&lt;DisplayText&gt;[10]&lt;/DisplayText&gt;&lt;record&gt;&lt;rec-number&gt;795&lt;/rec-number&gt;&lt;foreign-keys&gt;&lt;key app="EN" db-id="ta00sar5zfxrs2eat08xe0prwsx9pex5sf9x"&gt;795&lt;/key&gt;&lt;/foreign-keys&gt;&lt;ref-type name="Generic"&gt;13&lt;/ref-type&gt;&lt;contributors&gt;&lt;authors&gt;&lt;author&gt;Sullivan, Kevin M&lt;/author&gt;&lt;author&gt;Seo, Yongwoo David&lt;/author&gt;&lt;author&gt;Jiang, Xiuyun&lt;/author&gt;&lt;author&gt;Kim, Teresa David&lt;/author&gt;&lt;author&gt;Yeung, Raymond SW&lt;/author&gt;&lt;author&gt;Pillarisetty, Venu G&lt;/author&gt;&lt;/authors&gt;&lt;/contributors&gt;&lt;titles&gt;&lt;title&gt;Abstract A156: PDA tumor cell death as following combination anti-PD-1 blockade and CXCR4 blockade is a direct effect of CD8+ T-cells&lt;/title&gt;&lt;/titles&gt;&lt;dates&gt;&lt;year&gt;2019&lt;/year&gt;&lt;/dates&gt;&lt;publisher&gt;AACR&lt;/publisher&gt;&lt;isbn&gt;2326-6066&lt;/isbn&gt;&lt;urls&gt;&lt;/urls&gt;&lt;/record&gt;&lt;/Cite&gt;&lt;/EndNote&gt;</w:instrText>
                                </w:r>
                                <w:r w:rsidRPr="00454D29">
                                  <w:rPr>
                                    <w:shd w:val="clear" w:color="auto" w:fill="FFC000"/>
                                  </w:rPr>
                                  <w:fldChar w:fldCharType="separate"/>
                                </w:r>
                                <w:r>
                                  <w:rPr>
                                    <w:noProof/>
                                    <w:shd w:val="clear" w:color="auto" w:fill="FFC000"/>
                                  </w:rPr>
                                  <w:t>[</w:t>
                                </w:r>
                                <w:hyperlink w:anchor="_ENREF_10" w:tooltip="Sullivan, 2019 #795" w:history="1">
                                  <w:r>
                                    <w:rPr>
                                      <w:noProof/>
                                      <w:shd w:val="clear" w:color="auto" w:fill="FFC000"/>
                                    </w:rPr>
                                    <w:t>10</w:t>
                                  </w:r>
                                </w:hyperlink>
                                <w:r>
                                  <w:rPr>
                                    <w:noProof/>
                                    <w:shd w:val="clear" w:color="auto" w:fill="FFC000"/>
                                  </w:rPr>
                                  <w:t>]</w:t>
                                </w:r>
                                <w:r w:rsidRPr="00454D29">
                                  <w:rPr>
                                    <w:shd w:val="clear" w:color="auto" w:fill="FFC000"/>
                                  </w:rPr>
                                  <w:fldChar w:fldCharType="end"/>
                                </w:r>
                              </w:p>
                            </w:txbxContent>
                          </v:textbox>
                        </v:shape>
                        <v:shape id="Arrow: Up 286" o:spid="_x0000_s1318" type="#_x0000_t68" style="position:absolute;left:736;top:2715;width:1666;height:2570;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" adj="7002" fillcolor="white [3212]" strokecolor="#1f3763 [1604]" strokeweight="1pt"/>
                      </v:group>
                    </v:group>
                  </v:group>
                </v:group>
                <v:group id="Group 287" o:spid="_x0000_s1319" style="position:absolute;left:95;top:37242;width:63207;height:11806" coordsize="63207,118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">
                  <v:shape id="Text Box 288" o:spid="_x0000_s1320" type="#_x0000_t202" style="position:absolute;top:857;width:14193;height:27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" fillcolor="white [3201]" strokeweight=".5pt">
                    <v:textbox>
                      <w:txbxContent>
                        <w:p w14:paraId="157F9016" w14:textId="77777777" w:rsidR="008F7A56" w:rsidRPr="00122D57" w:rsidRDefault="008F7A56" w:rsidP="008F7A56">
                          <w:pPr>
                            <w:rPr>
                              <w:color w:val="4472C4" w:themeColor="accent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r w:rsidRPr="00122D57">
                            <w:rPr>
                              <w:rFonts w:ascii="Times New Roman" w:hAnsi="Times New Roman" w:cs="Times New Roman"/>
                              <w:iCs/>
                              <w:color w:val="4472C4" w:themeColor="accent1"/>
                              <w:sz w:val="16"/>
                              <w:szCs w:val="16"/>
                              <w:shd w:val="clear" w:color="auto" w:fill="FFFFFF"/>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mesothelin receptors</w:t>
                          </w:r>
                        </w:p>
                      </w:txbxContent>
                    </v:textbox>
                  </v:shape>
                  <v:group id="Group 289" o:spid="_x0000_s1321" style="position:absolute;left:9334;top:5143;width:3347;height:4265" coordsize="334652,4265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">
                    <v:line id="Straight Connector 290" o:spid="_x0000_s1322" style="position:absolute;visibility:visible;mso-wrap-style:square" from="0,25121" to="178937,17103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" strokecolor="#ed7d31 [3205]" strokeweight="3pt">
                      <v:stroke joinstyle="miter"/>
                    </v:line>
                    <v:line id="Straight Connector 291" o:spid="_x0000_s1323" style="position:absolute;flip:y;visibility:visible;mso-wrap-style:square" from="170822,0" to="334652,17244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" strokecolor="#ed7d31 [3205]" strokeweight="3pt">
                      <v:stroke joinstyle="miter"/>
                    </v:line>
                    <v:line id="Straight Connector 292" o:spid="_x0000_s1324" style="position:absolute;visibility:visible;mso-wrap-style:square" from="175846,171869" to="175846,42653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" strokecolor="#ed7d31 [3205]" strokeweight="3pt">
                      <v:stroke joinstyle="miter"/>
                    </v:line>
                  </v:group>
                  <v:roundrect id="Rectangle: Rounded Corners 293" o:spid="_x0000_s1325" style="position:absolute;left:30384;width:32823;height:1180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" fillcolor="yellow" strokecolor="#1f3763 [1604]" strokeweight="1pt">
                    <v:stroke joinstyle="miter"/>
                    <v:textbox>
                      <w:txbxContent>
                        <w:p w14:paraId="4FCA4E8C" w14:textId="77777777" w:rsidR="008F7A56" w:rsidRPr="00BD29C6" w:rsidRDefault="008F7A56" w:rsidP="008F7A56">
                          <w:pPr>
                            <w:spacing w:line="360" w:lineRule="auto"/>
                            <w:ind w:left="184"/>
                            <w:jc w:val="both"/>
                            <w:rPr>
                              <w:rFonts w:ascii="Times New Roman" w:hAnsi="Times New Roman" w:cs="Times New Roman"/>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BD29C6">
                            <w:rPr>
                              <w:rFonts w:ascii="Times New Roman" w:hAnsi="Times New Roman" w:cs="Times New Roman"/>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Engineered T cells to transiently express a</w:t>
                          </w:r>
                          <w:r>
                            <w:rPr>
                              <w:rFonts w:ascii="Times New Roman" w:hAnsi="Times New Roman" w:cs="Times New Roman"/>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mRNA</w:t>
                          </w:r>
                          <w:r w:rsidRPr="00BD29C6">
                            <w:rPr>
                              <w:rFonts w:ascii="Times New Roman" w:hAnsi="Times New Roman" w:cs="Times New Roman"/>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encoding a</w:t>
                          </w:r>
                          <w:r>
                            <w:rPr>
                              <w:rFonts w:ascii="Times New Roman" w:hAnsi="Times New Roman" w:cs="Times New Roman"/>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chimeric antigen receptor</w:t>
                          </w:r>
                          <w:r w:rsidRPr="00BD29C6">
                            <w:rPr>
                              <w:rFonts w:ascii="Times New Roman" w:hAnsi="Times New Roman" w:cs="Times New Roman"/>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CAR) specific for</w:t>
                          </w:r>
                          <w:r w:rsidRPr="00326092">
                            <w:rPr>
                              <w:rFonts w:ascii="Times New Roman" w:hAnsi="Times New Roman" w:cs="Times New Roman"/>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w:t>
                          </w:r>
                          <w:hyperlink r:id="rId5" w:tooltip="Learn more about Mesothelin from ScienceDirect's AI-generated Topic Pages" w:history="1">
                            <w:r w:rsidRPr="00326092">
                              <w:rPr>
                                <w:rStyle w:val="Hyperlink"/>
                                <w:rFonts w:ascii="Times New Roman" w:hAnsi="Times New Roman" w:cs="Times New Roman"/>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esothelin</w:t>
                            </w:r>
                          </w:hyperlink>
                          <w:r w:rsidRPr="00BD29C6">
                            <w:rPr>
                              <w:rFonts w:ascii="Times New Roman" w:hAnsi="Times New Roman" w:cs="Times New Roman"/>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Pr="00BD29C6">
                            <w:rPr>
                              <w:rFonts w:ascii="Times New Roman" w:hAnsi="Times New Roman" w:cs="Times New Roman"/>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begin"/>
                          </w:r>
                          <w:r>
                            <w:rPr>
                              <w:rFonts w:ascii="Times New Roman" w:hAnsi="Times New Roman" w:cs="Times New Roman"/>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ADDIN EN.CITE &lt;EndNote&gt;&lt;Cite&gt;&lt;Author&gt;Beatty&lt;/Author&gt;&lt;Year&gt;2018&lt;/Year&gt;&lt;RecNum&gt;789&lt;/RecNum&gt;&lt;DisplayText&gt;[18]&lt;/DisplayText&gt;&lt;record&gt;&lt;rec-number&gt;789&lt;/rec-number&gt;&lt;foreign-keys&gt;&lt;key app="EN" db-id="ta00sar5zfxrs2eat08xe0prwsx9pex5sf9x"&gt;789&lt;/key&gt;&lt;/foreign-keys&gt;&lt;ref-type name="Journal Article"&gt;17&lt;/ref-type&gt;&lt;contributors&gt;&lt;authors&gt;&lt;author&gt;Beatty, Gregory L&lt;/author&gt;&lt;author&gt;O’Hara, Mark H&lt;/author&gt;&lt;author&gt;Lacey, Simon F&lt;/author&gt;&lt;author&gt;Torigian, Drew A&lt;/author&gt;&lt;author&gt;Nazimuddin, Farzana&lt;/author&gt;&lt;author&gt;Chen, Fang&lt;/author&gt;&lt;author&gt;Kulikovskaya, Irina M&lt;/author&gt;&lt;author&gt;Soulen, Michael C&lt;/author&gt;&lt;author&gt;McGarvey, Maureen&lt;/author&gt;&lt;author&gt;Nelson, Anne Marie&lt;/author&gt;&lt;/authors&gt;&lt;/contributors&gt;&lt;titles&gt;&lt;title&gt;Activity of mesothelin-specific chimeric antigen receptor T cells against pancreatic carcinoma metastases in a phase 1 trial&lt;/title&gt;&lt;secondary-title&gt;Gastroenterology&lt;/secondary-title&gt;&lt;/titles&gt;&lt;periodical&gt;&lt;full-title&gt;Gastroenterology&lt;/full-title&gt;&lt;/periodical&gt;&lt;pages&gt;29-32&lt;/pages&gt;&lt;volume&gt;155&lt;/volume&gt;&lt;number&gt;1&lt;/number&gt;&lt;dates&gt;&lt;year&gt;2018&lt;/year&gt;&lt;/dates&gt;&lt;isbn&gt;0016-5085&lt;/isbn&gt;&lt;urls&gt;&lt;/urls&gt;&lt;/record&gt;&lt;/Cite&gt;&lt;/EndNote&gt;</w:instrText>
                          </w:r>
                          <w:r w:rsidRPr="00BD29C6">
                            <w:rPr>
                              <w:rFonts w:ascii="Times New Roman" w:hAnsi="Times New Roman" w:cs="Times New Roman"/>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separate"/>
                          </w:r>
                          <w:r>
                            <w:rPr>
                              <w:rFonts w:ascii="Times New Roman" w:hAnsi="Times New Roman" w:cs="Times New Roman"/>
                              <w:noProof/>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hyperlink w:anchor="_ENREF_18" w:tooltip="Beatty, 2018 #789" w:history="1">
                            <w:r>
                              <w:rPr>
                                <w:rFonts w:ascii="Times New Roman" w:hAnsi="Times New Roman" w:cs="Times New Roman"/>
                                <w:noProof/>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18</w:t>
                            </w:r>
                          </w:hyperlink>
                          <w:r>
                            <w:rPr>
                              <w:rFonts w:ascii="Times New Roman" w:hAnsi="Times New Roman" w:cs="Times New Roman"/>
                              <w:noProof/>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Pr="00BD29C6">
                            <w:rPr>
                              <w:rFonts w:ascii="Times New Roman" w:hAnsi="Times New Roman" w:cs="Times New Roman"/>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end"/>
                          </w:r>
                        </w:p>
                        <w:p w14:paraId="1F34351E" w14:textId="77777777" w:rsidR="008F7A56" w:rsidRPr="00BD29C6" w:rsidRDefault="008F7A56" w:rsidP="008F7A56">
                          <w:pPr>
                            <w:jc w:val="center"/>
                            <w:rPr>
                              <w:rFonts w:ascii="Times New Roman" w:hAnsi="Times New Roman" w:cs="Times New Roman"/>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BD29C6">
                            <w:rPr>
                              <w:rFonts w:ascii="Times New Roman" w:hAnsi="Times New Roman" w:cs="Times New Roman"/>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Autologous T cells genetically modified with a </w:t>
                          </w:r>
                          <w:r>
                            <w:rPr>
                              <w:rFonts w:ascii="Times New Roman" w:hAnsi="Times New Roman" w:cs="Times New Roman"/>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CAR </w:t>
                          </w:r>
                          <w:r w:rsidRPr="00BD29C6">
                            <w:rPr>
                              <w:rFonts w:ascii="Times New Roman" w:hAnsi="Times New Roman" w:cs="Times New Roman"/>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hat recognizes mesothelin </w:t>
                          </w:r>
                          <w:r w:rsidRPr="00BD29C6">
                            <w:rPr>
                              <w:rFonts w:ascii="Times New Roman" w:hAnsi="Times New Roman" w:cs="Times New Roman"/>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begin"/>
                          </w:r>
                          <w:r>
                            <w:rPr>
                              <w:rFonts w:ascii="Times New Roman" w:hAnsi="Times New Roman" w:cs="Times New Roman"/>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ADDIN EN.CITE &lt;EndNote&gt;&lt;Cite&gt;&lt;Author&gt;Watanabe&lt;/Author&gt;&lt;Year&gt;2018&lt;/Year&gt;&lt;RecNum&gt;787&lt;/RecNum&gt;&lt;DisplayText&gt;[22, 23]&lt;/DisplayText&gt;&lt;record&gt;&lt;rec-number&gt;787&lt;/rec-number&gt;&lt;foreign-keys&gt;&lt;key app="EN" db-id="ta00sar5zfxrs2eat08xe0prwsx9pex5sf9x"&gt;787&lt;/key&gt;&lt;/foreign-keys&gt;&lt;ref-type name="Journal Article"&gt;17&lt;/ref-type&gt;&lt;contributors&gt;&lt;authors&gt;&lt;author&gt;Watanabe, Keisuke&lt;/author&gt;&lt;author&gt;Luo, Yanping&lt;/author&gt;&lt;author&gt;Da, Tong&lt;/author&gt;&lt;author&gt;Guedan, Sonia&lt;/author&gt;&lt;author&gt;Ruella, Marco&lt;/author&gt;&lt;author&gt;Scholler, John&lt;/author&gt;&lt;author&gt;Keith, Brian&lt;/author&gt;&lt;author&gt;Young, Regina M&lt;/author&gt;&lt;author&gt;Engels, Boris&lt;/author&gt;&lt;author&gt;Sorsa, Suvi&lt;/author&gt;&lt;/authors&gt;&lt;/contributors&gt;&lt;titles&gt;&lt;title&gt;Pancreatic cancer therapy with combined mesothelin-redirected chimeric antigen receptor T cells and cytokine-armed oncolytic adenoviruses&lt;/title&gt;&lt;secondary-title&gt;JCI insight&lt;/secondary-title&gt;&lt;/titles&gt;&lt;periodical&gt;&lt;full-title&gt;JCI insight&lt;/full-title&gt;&lt;/periodical&gt;&lt;volume&gt;3&lt;/volume&gt;&lt;number&gt;7&lt;/number&gt;&lt;dates&gt;&lt;year&gt;2018&lt;/year&gt;&lt;/dates&gt;&lt;urls&gt;&lt;/urls&gt;&lt;/record&gt;&lt;/Cite&gt;&lt;Cite&gt;&lt;Author&gt;Beatty&lt;/Author&gt;&lt;Year&gt;2015&lt;/Year&gt;&lt;RecNum&gt;788&lt;/RecNum&gt;&lt;record&gt;&lt;rec-number&gt;788&lt;/rec-number&gt;&lt;foreign-keys&gt;&lt;key app="EN" db-id="ta00sar5zfxrs2eat08xe0prwsx9pex5sf9x"&gt;788&lt;/key&gt;&lt;/foreign-keys&gt;&lt;ref-type name="Generic"&gt;13&lt;/ref-type&gt;&lt;contributors&gt;&lt;authors&gt;&lt;author&gt;Beatty, Gregory Lawrence&lt;/author&gt;&lt;author&gt;O&amp;apos;Hara, Mark H&lt;/author&gt;&lt;author&gt;Nelson, Anne M&lt;/author&gt;&lt;author&gt;McGarvey, Maureen&lt;/author&gt;&lt;author&gt;Torigian, Drew A&lt;/author&gt;&lt;author&gt;Lacey, Simon F&lt;/author&gt;&lt;author&gt;Melenhorst, Jan J&lt;/author&gt;&lt;author&gt;Levine, Bruce&lt;/author&gt;&lt;author&gt;Plesa, Gabriela&lt;/author&gt;&lt;author&gt;June, Carl H&lt;/author&gt;&lt;/authors&gt;&lt;/contributors&gt;&lt;titles&gt;&lt;title&gt;Safety and antitumor activity of chimeric antigen receptor modified T cells in patients with chemotherapy refractory metastatic pancreatic cancer&lt;/title&gt;&lt;/titles&gt;&lt;dates&gt;&lt;year&gt;2015&lt;/year&gt;&lt;/dates&gt;&lt;publisher&gt;American Society of Clinical Oncology&lt;/publisher&gt;&lt;isbn&gt;0732-183X&lt;/isbn&gt;&lt;urls&gt;&lt;/urls&gt;&lt;/record&gt;&lt;/Cite&gt;&lt;/EndNote&gt;</w:instrText>
                          </w:r>
                          <w:r w:rsidRPr="00BD29C6">
                            <w:rPr>
                              <w:rFonts w:ascii="Times New Roman" w:hAnsi="Times New Roman" w:cs="Times New Roman"/>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separate"/>
                          </w:r>
                          <w:r>
                            <w:rPr>
                              <w:rFonts w:ascii="Times New Roman" w:hAnsi="Times New Roman" w:cs="Times New Roman"/>
                              <w:noProof/>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hyperlink w:anchor="_ENREF_22" w:tooltip="Watanabe, 2018 #787" w:history="1">
                            <w:r>
                              <w:rPr>
                                <w:rFonts w:ascii="Times New Roman" w:hAnsi="Times New Roman" w:cs="Times New Roman"/>
                                <w:noProof/>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22</w:t>
                            </w:r>
                          </w:hyperlink>
                          <w:r>
                            <w:rPr>
                              <w:rFonts w:ascii="Times New Roman" w:hAnsi="Times New Roman" w:cs="Times New Roman"/>
                              <w:noProof/>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hyperlink w:anchor="_ENREF_23" w:tooltip="Beatty, 2015 #788" w:history="1">
                            <w:r>
                              <w:rPr>
                                <w:rFonts w:ascii="Times New Roman" w:hAnsi="Times New Roman" w:cs="Times New Roman"/>
                                <w:noProof/>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23</w:t>
                            </w:r>
                          </w:hyperlink>
                          <w:r>
                            <w:rPr>
                              <w:rFonts w:ascii="Times New Roman" w:hAnsi="Times New Roman" w:cs="Times New Roman"/>
                              <w:noProof/>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Pr="00BD29C6">
                            <w:rPr>
                              <w:rFonts w:ascii="Times New Roman" w:hAnsi="Times New Roman" w:cs="Times New Roman"/>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end"/>
                          </w:r>
                        </w:p>
                      </w:txbxContent>
                    </v:textbox>
                  </v:roundrect>
                  <v:shape id="Arrow: Right 294" o:spid="_x0000_s1326" type="#_x0000_t13" style="position:absolute;left:12954;top:7810;width:4823;height:105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" adj="19238" fillcolor="#4472c4 [3204]" strokecolor="#1f3763 [1604]" strokeweight="1pt"/>
                  <v:group id="Group 295" o:spid="_x0000_s1327" style="position:absolute;left:19907;top:1714;width:3617;height:7181" coordsize="3617,71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">
                    <v:group id="Group 96" o:spid="_x0000_s1328" style="position:absolute;left:258;top:2920;width:3347;height:4260" coordsize="334652,4265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">
                      <v:line id="Straight Connector 97" o:spid="_x0000_s1329" style="position:absolute;visibility:visible;mso-wrap-style:square" from="0,25121" to="178937,17103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" strokecolor="#ed7d31 [3205]" strokeweight="3pt">
                        <v:stroke joinstyle="miter"/>
                      </v:line>
                      <v:line id="Straight Connector 98" o:spid="_x0000_s1330" style="position:absolute;flip:y;visibility:visible;mso-wrap-style:square" from="170822,0" to="334652,17244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" strokecolor="#ed7d31 [3205]" strokeweight="3pt">
                        <v:stroke joinstyle="miter"/>
                      </v:line>
                      <v:line id="Straight Connector 99" o:spid="_x0000_s1331" style="position:absolute;visibility:visible;mso-wrap-style:square" from="175846,171869" to="175846,42653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" strokecolor="#ed7d31 [3205]" strokeweight="3pt">
                        <v:stroke joinstyle="miter"/>
                      </v:line>
                    </v:group>
                    <v:oval id="Oval 100" o:spid="_x0000_s1332" style="position:absolute;width:3617;height:35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" fillcolor="#fff2cc [663]" strokecolor="#1f3763 [1604]" strokeweight="1pt">
                      <v:stroke joinstyle="miter"/>
                    </v:oval>
                  </v:group>
                  <v:shape id="Arrow: Right 101" o:spid="_x0000_s1333" type="#_x0000_t13" style="position:absolute;left:25146;top:7810;width:4823;height:88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" adj="19619" fillcolor="#4472c4 [3204]" strokecolor="#1f3763 [1604]" strokeweight="1pt"/>
                </v:group>
                <v:group id="Group 102" o:spid="_x0000_s1334" style="position:absolute;left:571;top:65627;width:51155;height:10491" coordsize="51154,1049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">
                  <v:shape id="Text Box 103" o:spid="_x0000_s1335" type="#_x0000_t202" style="position:absolute;width:14261;height:29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" fillcolor="white [3201]" strokeweight=".5pt">
                    <v:textbox>
                      <w:txbxContent>
                        <w:p w14:paraId="1418B939" w14:textId="77777777" w:rsidR="008F7A56" w:rsidRPr="00122D57" w:rsidRDefault="008F7A56" w:rsidP="008F7A56">
                          <w:pPr>
                            <w:spacing w:line="360" w:lineRule="auto"/>
                            <w:ind w:left="184"/>
                            <w:jc w:val="both"/>
                            <w:rPr>
                              <w:rFonts w:ascii="Times New Roman" w:hAnsi="Times New Roman" w:cs="Times New Roman"/>
                              <w:color w:val="4472C4" w:themeColor="accent1"/>
                              <w:sz w:val="16"/>
                              <w:szCs w:val="16"/>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proofErr w:type="spellStart"/>
                          <w:r w:rsidRPr="00122D57">
                            <w:rPr>
                              <w:rFonts w:ascii="Times New Roman" w:hAnsi="Times New Roman" w:cs="Times New Roman"/>
                              <w:iCs/>
                              <w:color w:val="4472C4" w:themeColor="accent1"/>
                              <w:sz w:val="16"/>
                              <w:szCs w:val="16"/>
                              <w:shd w:val="clear" w:color="auto" w:fill="FFFFFF"/>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Ephrine</w:t>
                          </w:r>
                          <w:proofErr w:type="spellEnd"/>
                          <w:r w:rsidRPr="00122D57">
                            <w:rPr>
                              <w:rFonts w:ascii="Times New Roman" w:hAnsi="Times New Roman" w:cs="Times New Roman"/>
                              <w:iCs/>
                              <w:color w:val="4472C4" w:themeColor="accent1"/>
                              <w:sz w:val="16"/>
                              <w:szCs w:val="16"/>
                              <w:shd w:val="clear" w:color="auto" w:fill="FFFFFF"/>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 xml:space="preserve"> receptor EPHA4</w:t>
                          </w:r>
                        </w:p>
                        <w:p w14:paraId="13867549" w14:textId="77777777" w:rsidR="008F7A56" w:rsidRDefault="008F7A56" w:rsidP="008F7A56"/>
                      </w:txbxContent>
                    </v:textbox>
                  </v:shape>
                  <v:group id="Group 104" o:spid="_x0000_s1336" style="position:absolute;left:9048;top:4381;width:3347;height:4265" coordsize="334652,4265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">
                    <v:line id="Straight Connector 105" o:spid="_x0000_s1337" style="position:absolute;visibility:visible;mso-wrap-style:square" from="0,25121" to="178937,17103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" strokecolor="#ed7d31 [3205]" strokeweight="3pt">
                      <v:stroke joinstyle="miter"/>
                    </v:line>
                    <v:line id="Straight Connector 106" o:spid="_x0000_s1338" style="position:absolute;flip:y;visibility:visible;mso-wrap-style:square" from="170822,0" to="334652,17244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" strokecolor="#ed7d31 [3205]" strokeweight="3pt">
                      <v:stroke joinstyle="miter"/>
                    </v:line>
                    <v:line id="Straight Connector 107" o:spid="_x0000_s1339" style="position:absolute;visibility:visible;mso-wrap-style:square" from="175846,171869" to="175846,42653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" strokecolor="#ed7d31 [3205]" strokeweight="3pt">
                      <v:stroke joinstyle="miter"/>
                    </v:line>
                  </v:group>
                  <v:shape id="Arrow: Right 108" o:spid="_x0000_s1340" type="#_x0000_t13" style="position:absolute;left:15621;top:7620;width:4823;height:105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" adj="19238" fillcolor="#4472c4 [3204]" strokecolor="#1f3763 [1604]" strokeweight="1pt"/>
                  <v:roundrect id="Rectangle: Rounded Corners 109" o:spid="_x0000_s1341" style="position:absolute;left:21812;top:1143;width:29342;height:93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" fillcolor="#63f5f9" strokecolor="#1f3763 [1604]" strokeweight="1pt">
                    <v:stroke joinstyle="miter"/>
                    <v:textbox>
                      <w:txbxContent>
                        <w:p w14:paraId="583344B7" w14:textId="77777777" w:rsidR="008F7A56" w:rsidRPr="00454D29" w:rsidRDefault="008F7A56" w:rsidP="008F7A56">
                          <w:pPr>
                            <w:jc w:val="center"/>
                            <w:rPr>
                              <w:rFonts w:ascii="Times New Roman" w:hAnsi="Times New Roman" w:cs="Times New Roman"/>
                              <w:sz w:val="16"/>
                              <w:szCs w:val="16"/>
                              <w14:shadow w14:blurRad="38100" w14:dist="19050" w14:dir="2700000" w14:sx="100000" w14:sy="100000" w14:kx="0" w14:ky="0" w14:algn="tl">
                                <w14:schemeClr w14:val="dk1">
                                  <w14:alpha w14:val="60000"/>
                                </w14:schemeClr>
                              </w14:shadow>
                              <w14:textOutline w14:w="9525" w14:cap="flat" w14:cmpd="sng" w14:algn="ctr">
                                <w14:noFill/>
                                <w14:prstDash w14:val="solid"/>
                                <w14:round/>
                              </w14:textOutline>
                            </w:rPr>
                          </w:pPr>
                          <w:r w:rsidRPr="00454D29">
                            <w:rPr>
                              <w:rFonts w:ascii="Times New Roman" w:hAnsi="Times New Roman" w:cs="Times New Roman"/>
                              <w:sz w:val="16"/>
                              <w:szCs w:val="16"/>
                              <w:highlight w:val="cyan"/>
                              <w:shd w:val="clear" w:color="auto" w:fill="FFFFFF"/>
                              <w14:shadow w14:blurRad="38100" w14:dist="19050" w14:dir="2700000" w14:sx="100000" w14:sy="100000" w14:kx="0" w14:ky="0" w14:algn="tl">
                                <w14:schemeClr w14:val="dk1">
                                  <w14:alpha w14:val="60000"/>
                                </w14:schemeClr>
                              </w14:shadow>
                              <w14:textOutline w14:w="9525" w14:cap="flat" w14:cmpd="sng" w14:algn="ctr">
                                <w14:noFill/>
                                <w14:prstDash w14:val="solid"/>
                                <w14:round/>
                              </w14:textOutline>
                            </w:rPr>
                            <w:t>knockdown of EPHA4 by siRNA inhibits the motility and invasion of pancreatic cancer cells. </w:t>
                          </w:r>
                          <w:r w:rsidRPr="00454D29">
                            <w:rPr>
                              <w:highlight w:val="cyan"/>
                              <w14:shadow w14:blurRad="38100" w14:dist="19050" w14:dir="2700000" w14:sx="100000" w14:sy="100000" w14:kx="0" w14:ky="0" w14:algn="tl">
                                <w14:schemeClr w14:val="dk1">
                                  <w14:alpha w14:val="60000"/>
                                </w14:schemeClr>
                              </w14:shadow>
                              <w14:textOutline w14:w="9525" w14:cap="flat" w14:cmpd="sng" w14:algn="ctr">
                                <w14:noFill/>
                                <w14:prstDash w14:val="solid"/>
                                <w14:round/>
                              </w14:textOutline>
                            </w:rPr>
                            <w:fldChar w:fldCharType="begin"/>
                          </w:r>
                          <w:r>
                            <w:rPr>
                              <w:highlight w:val="cyan"/>
                              <w14:shadow w14:blurRad="38100" w14:dist="19050" w14:dir="2700000" w14:sx="100000" w14:sy="100000" w14:kx="0" w14:ky="0" w14:algn="tl">
                                <w14:schemeClr w14:val="dk1">
                                  <w14:alpha w14:val="60000"/>
                                </w14:schemeClr>
                              </w14:shadow>
                              <w14:textOutline w14:w="9525" w14:cap="flat" w14:cmpd="sng" w14:algn="ctr">
                                <w14:noFill/>
                                <w14:prstDash w14:val="solid"/>
                                <w14:round/>
                              </w14:textOutline>
                            </w:rPr>
                            <w:instrText xml:space="preserve"> ADDIN EN.CITE &lt;EndNote&gt;&lt;Cite&gt;&lt;Author&gt;Liu&lt;/Author&gt;&lt;Year&gt;2014&lt;/Year&gt;&lt;RecNum&gt;791&lt;/RecNum&gt;&lt;DisplayText&gt;[12]&lt;/DisplayText&gt;&lt;record&gt;&lt;rec-number&gt;791&lt;/rec-number&gt;&lt;foreign-keys&gt;&lt;key app="EN" db-id="ta00sar5zfxrs2eat08xe0prwsx9pex5sf9x"&gt;791&lt;/key&gt;&lt;/foreign-keys&gt;&lt;ref-type name="Journal Article"&gt;17&lt;/ref-type&gt;&lt;contributors&gt;&lt;authors&gt;&lt;author&gt;Liu, Chengli&lt;/author&gt;&lt;author&gt;Huang, Hui&lt;/author&gt;&lt;author&gt;Wang, Cheng&lt;/author&gt;&lt;author&gt;Kong, Yalin&lt;/author&gt;&lt;author&gt;Zhang, Hongyi&lt;/author&gt;&lt;/authors&gt;&lt;/contributors&gt;&lt;titles&gt;&lt;title&gt;Involvement of ephrin receptor A4 in pancreatic cancer cell motility and invasion&lt;/title&gt;&lt;secondary-title&gt;Oncology letters&lt;/secondary-title&gt;&lt;/titles&gt;&lt;periodical&gt;&lt;full-title&gt;Oncology letters&lt;/full-title&gt;&lt;/periodical&gt;&lt;pages&gt;2165-2169&lt;/pages&gt;&lt;volume&gt;7&lt;/volume&gt;&lt;number&gt;6&lt;/number&gt;&lt;dates&gt;&lt;year&gt;2014&lt;/year&gt;&lt;/dates&gt;&lt;isbn&gt;1792-1074&lt;/isbn&gt;&lt;urls&gt;&lt;/urls&gt;&lt;/record&gt;&lt;/Cite&gt;&lt;/EndNote&gt;</w:instrText>
                          </w:r>
                          <w:r w:rsidRPr="00454D29">
                            <w:rPr>
                              <w:highlight w:val="cyan"/>
                              <w14:shadow w14:blurRad="38100" w14:dist="19050" w14:dir="2700000" w14:sx="100000" w14:sy="100000" w14:kx="0" w14:ky="0" w14:algn="tl">
                                <w14:schemeClr w14:val="dk1">
                                  <w14:alpha w14:val="60000"/>
                                </w14:schemeClr>
                              </w14:shadow>
                              <w14:textOutline w14:w="9525" w14:cap="flat" w14:cmpd="sng" w14:algn="ctr">
                                <w14:noFill/>
                                <w14:prstDash w14:val="solid"/>
                                <w14:round/>
                              </w14:textOutline>
                            </w:rPr>
                            <w:fldChar w:fldCharType="separate"/>
                          </w:r>
                          <w:r>
                            <w:rPr>
                              <w:noProof/>
                              <w:highlight w:val="cyan"/>
                              <w14:shadow w14:blurRad="38100" w14:dist="19050" w14:dir="2700000" w14:sx="100000" w14:sy="100000" w14:kx="0" w14:ky="0" w14:algn="tl">
                                <w14:schemeClr w14:val="dk1">
                                  <w14:alpha w14:val="60000"/>
                                </w14:schemeClr>
                              </w14:shadow>
                              <w14:textOutline w14:w="9525" w14:cap="flat" w14:cmpd="sng" w14:algn="ctr">
                                <w14:noFill/>
                                <w14:prstDash w14:val="solid"/>
                                <w14:round/>
                              </w14:textOutline>
                            </w:rPr>
                            <w:t>[</w:t>
                          </w:r>
                          <w:hyperlink w:anchor="_ENREF_12" w:tooltip="Liu, 2014 #791" w:history="1">
                            <w:r>
                              <w:rPr>
                                <w:noProof/>
                                <w:highlight w:val="cyan"/>
                                <w14:shadow w14:blurRad="38100" w14:dist="19050" w14:dir="2700000" w14:sx="100000" w14:sy="100000" w14:kx="0" w14:ky="0" w14:algn="tl">
                                  <w14:schemeClr w14:val="dk1">
                                    <w14:alpha w14:val="60000"/>
                                  </w14:schemeClr>
                                </w14:shadow>
                                <w14:textOutline w14:w="9525" w14:cap="flat" w14:cmpd="sng" w14:algn="ctr">
                                  <w14:noFill/>
                                  <w14:prstDash w14:val="solid"/>
                                  <w14:round/>
                                </w14:textOutline>
                              </w:rPr>
                              <w:t>12</w:t>
                            </w:r>
                          </w:hyperlink>
                          <w:r>
                            <w:rPr>
                              <w:noProof/>
                              <w:highlight w:val="cyan"/>
                              <w14:shadow w14:blurRad="38100" w14:dist="19050" w14:dir="2700000" w14:sx="100000" w14:sy="100000" w14:kx="0" w14:ky="0" w14:algn="tl">
                                <w14:schemeClr w14:val="dk1">
                                  <w14:alpha w14:val="60000"/>
                                </w14:schemeClr>
                              </w14:shadow>
                              <w14:textOutline w14:w="9525" w14:cap="flat" w14:cmpd="sng" w14:algn="ctr">
                                <w14:noFill/>
                                <w14:prstDash w14:val="solid"/>
                                <w14:round/>
                              </w14:textOutline>
                            </w:rPr>
                            <w:t>]</w:t>
                          </w:r>
                          <w:r w:rsidRPr="00454D29">
                            <w:rPr>
                              <w:highlight w:val="cyan"/>
                              <w14:shadow w14:blurRad="38100" w14:dist="19050" w14:dir="2700000" w14:sx="100000" w14:sy="100000" w14:kx="0" w14:ky="0" w14:algn="tl">
                                <w14:schemeClr w14:val="dk1">
                                  <w14:alpha w14:val="60000"/>
                                </w14:schemeClr>
                              </w14:shadow>
                              <w14:textOutline w14:w="9525" w14:cap="flat" w14:cmpd="sng" w14:algn="ctr">
                                <w14:noFill/>
                                <w14:prstDash w14:val="solid"/>
                                <w14:round/>
                              </w14:textOutline>
                            </w:rPr>
                            <w:fldChar w:fldCharType="end"/>
                          </w:r>
                        </w:p>
                      </w:txbxContent>
                    </v:textbox>
                  </v:roundrect>
                </v:group>
                <v:group id="Group 110" o:spid="_x0000_s1342" style="position:absolute;left:571;top:49530;width:51169;height:15694" coordsize="51169,156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">
                  <v:group id="Group 424" o:spid="_x0000_s1343" style="position:absolute;left:8667;top:8286;width:3347;height:4266" coordsize="334652,4265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">
                    <v:line id="Straight Connector 425" o:spid="_x0000_s1344" style="position:absolute;visibility:visible;mso-wrap-style:square" from="0,25121" to="178937,17103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" strokecolor="#ed7d31 [3205]" strokeweight="3pt">
                      <v:stroke joinstyle="miter"/>
                    </v:line>
                    <v:line id="Straight Connector 426" o:spid="_x0000_s1345" style="position:absolute;flip:y;visibility:visible;mso-wrap-style:square" from="170822,0" to="334652,17244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" strokecolor="#ed7d31 [3205]" strokeweight="3pt">
                      <v:stroke joinstyle="miter"/>
                    </v:line>
                    <v:line id="Straight Connector 427" o:spid="_x0000_s1346" style="position:absolute;visibility:visible;mso-wrap-style:square" from="175846,171869" to="175846,42653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" strokecolor="#ed7d31 [3205]" strokeweight="3pt">
                      <v:stroke joinstyle="miter"/>
                    </v:line>
                  </v:group>
                  <v:shape id="Text Box 428" o:spid="_x0000_s1347" type="#_x0000_t202" style="position:absolute;top:3524;width:9675;height:21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" fillcolor="white [3201]" strokeweight=".5pt">
                    <v:textbox>
                      <w:txbxContent>
                        <w:p w14:paraId="4867CF67" w14:textId="77777777" w:rsidR="008F7A56" w:rsidRPr="00122D57" w:rsidRDefault="008F7A56" w:rsidP="008F7A56">
                          <w:pPr>
                            <w:rPr>
                              <w:color w:val="4472C4" w:themeColor="accent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r w:rsidRPr="00122D57">
                            <w:rPr>
                              <w:rFonts w:ascii="Times New Roman" w:hAnsi="Times New Roman" w:cs="Times New Roman"/>
                              <w:iCs/>
                              <w:color w:val="4472C4" w:themeColor="accent1"/>
                              <w:sz w:val="16"/>
                              <w:szCs w:val="16"/>
                              <w:shd w:val="clear" w:color="auto" w:fill="FFFFFF"/>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GRIA3 receptor</w:t>
                          </w:r>
                        </w:p>
                      </w:txbxContent>
                    </v:textbox>
                  </v:shape>
                  <v:shape id="Teardrop 429" o:spid="_x0000_s1348" style="position:absolute;left:33432;width:17737;height:15694;visibility:visible;mso-wrap-style:square;v-text-anchor:middle" coordsize="1773640,1569493"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" adj="-11796480,,5400" path="m,784747c,351343,397043,,886820,r886820,l1773640,784747v,433404,-397043,784747,-886820,784747c397043,1569494,,1218151,,784747xe" fillcolor="#92d050" strokecolor="#1f3763 [1604]" strokeweight="1pt">
                    <v:stroke joinstyle="miter"/>
                    <v:formulas/>
                    <v:path arrowok="t" o:connecttype="custom" o:connectlocs="0,784747;886820,0;1773640,0;1773640,784747;886820,1569494;0,784747" o:connectangles="0,0,0,0,0,0" textboxrect="0,0,1773640,1569493"/>
                    <v:textbox>
                      <w:txbxContent>
                        <w:p w14:paraId="133A7C2A" w14:textId="77777777" w:rsidR="008F7A56" w:rsidRPr="00454D29" w:rsidRDefault="008F7A56" w:rsidP="008F7A56">
                          <w:pPr>
                            <w:jc w:val="cente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454D29">
                            <w:rPr>
                              <w:rFonts w:ascii="Times New Roman" w:hAnsi="Times New Roman" w:cs="Times New Roman"/>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Inhibitors of glutamate receptors such as </w:t>
                          </w:r>
                          <w:bookmarkStart w:id="3" w:name="_Hlk11622603"/>
                          <w:r w:rsidRPr="00454D29">
                            <w:rPr>
                              <w:rFonts w:ascii="Times New Roman" w:hAnsi="Times New Roman" w:cs="Times New Roman"/>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GYKI52466</w:t>
                          </w:r>
                          <w:bookmarkEnd w:id="3"/>
                          <w:r w:rsidRPr="00454D29">
                            <w:rPr>
                              <w:rFonts w:ascii="Times New Roman" w:hAnsi="Times New Roman" w:cs="Times New Roman"/>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and </w:t>
                          </w:r>
                          <w:bookmarkStart w:id="4" w:name="_Hlk11622647"/>
                          <w:r w:rsidRPr="00454D29">
                            <w:rPr>
                              <w:rFonts w:ascii="Times New Roman" w:hAnsi="Times New Roman" w:cs="Times New Roman"/>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YM2206</w:t>
                          </w:r>
                          <w:bookmarkEnd w:id="4"/>
                          <w:r w:rsidRPr="00454D29">
                            <w:rPr>
                              <w:rFonts w:ascii="Times New Roman" w:hAnsi="Times New Roman" w:cs="Times New Roman"/>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significantly decreased survival of pancreatic cancer cells</w:t>
                          </w:r>
                          <w:r w:rsidRPr="00454D29">
                            <w:fldChar w:fldCharType="begin"/>
                          </w:r>
                          <w:r>
                            <w:instrText xml:space="preserve"> ADDIN EN.CITE &lt;EndNote&gt;&lt;Cite&gt;&lt;Author&gt;Ripka&lt;/Author&gt;&lt;Year&gt;2010&lt;/Year&gt;&lt;RecNum&gt;790&lt;/RecNum&gt;&lt;DisplayText&gt;[17]&lt;/DisplayText&gt;&lt;record&gt;&lt;rec-number&gt;790&lt;/rec-number&gt;&lt;foreign-keys&gt;&lt;key app="EN" db-id="ta00sar5zfxrs2eat08xe0prwsx9pex5sf9x"&gt;790&lt;/key&gt;&lt;/foreign-keys&gt;&lt;ref-type name="Journal Article"&gt;17&lt;/ref-type&gt;&lt;contributors&gt;&lt;authors&gt;&lt;author&gt;Ripka, Stefanie&lt;/author&gt;&lt;author&gt;Riedel, Jan&lt;/author&gt;&lt;author&gt;Neesse, Albrecht&lt;/author&gt;&lt;author&gt;Griesmann, Heidi&lt;/author&gt;&lt;author&gt;Buchholz, Malte&lt;/author&gt;&lt;author&gt;Ellenrieder, Volker&lt;/author&gt;&lt;author&gt;Moeller, Franz&lt;/author&gt;&lt;author&gt;Bartht, Peter&lt;/author&gt;&lt;author&gt;Gress, Thomas M&lt;/author&gt;&lt;author&gt;Michl, Patrick&lt;/author&gt;&lt;/authors&gt;&lt;/contributors&gt;&lt;titles&gt;&lt;title&gt;Glutamate receptor GRIA3—target of CUX1 and mediator of tumor progression in pancreatic cancer&lt;/title&gt;&lt;secondary-title&gt;Neoplasia&lt;/secondary-title&gt;&lt;/titles&gt;&lt;periodical&gt;&lt;full-title&gt;Neoplasia&lt;/full-title&gt;&lt;/periodical&gt;&lt;pages&gt;659-IN6&lt;/pages&gt;&lt;volume&gt;12&lt;/volume&gt;&lt;number&gt;8&lt;/number&gt;&lt;dates&gt;&lt;year&gt;2010&lt;/year&gt;&lt;/dates&gt;&lt;isbn&gt;1476-5586&lt;/isbn&gt;&lt;urls&gt;&lt;/urls&gt;&lt;/record&gt;&lt;/Cite&gt;&lt;/EndNote&gt;</w:instrText>
                          </w:r>
                          <w:r w:rsidRPr="00454D29">
                            <w:fldChar w:fldCharType="separate"/>
                          </w:r>
                          <w:r>
                            <w:rPr>
                              <w:noProof/>
                            </w:rPr>
                            <w:t>[</w:t>
                          </w:r>
                          <w:hyperlink w:anchor="_ENREF_17" w:tooltip="Ripka, 2010 #790" w:history="1">
                            <w:r>
                              <w:rPr>
                                <w:noProof/>
                              </w:rPr>
                              <w:t>17</w:t>
                            </w:r>
                          </w:hyperlink>
                          <w:r>
                            <w:rPr>
                              <w:noProof/>
                            </w:rPr>
                            <w:t>]</w:t>
                          </w:r>
                          <w:r w:rsidRPr="00454D29">
                            <w:fldChar w:fldCharType="end"/>
                          </w:r>
                        </w:p>
                      </w:txbxContent>
                    </v:textbox>
                  </v:shape>
                  <v:shape id="Arrow: Right 430" o:spid="_x0000_s1349" type="#_x0000_t13" style="position:absolute;left:26670;top:10763;width:4823;height:105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" adj="19238" fillcolor="#4472c4 [3204]" strokecolor="#1f3763 [1604]" strokeweight="1pt"/>
                  <v:group id="Group 431" o:spid="_x0000_s1350" style="position:absolute;left:22193;top:8286;width:3356;height:3978" coordsize="334652,4265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">
                    <v:line id="Straight Connector 432" o:spid="_x0000_s1351" style="position:absolute;visibility:visible;mso-wrap-style:square" from="0,25121" to="178937,17103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" strokecolor="#ed7d31 [3205]" strokeweight="3pt">
                      <v:stroke joinstyle="miter"/>
                    </v:line>
                    <v:line id="Straight Connector 433" o:spid="_x0000_s1352" style="position:absolute;flip:y;visibility:visible;mso-wrap-style:square" from="170822,0" to="334652,17244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" strokecolor="#ed7d31 [3205]" strokeweight="3pt">
                      <v:stroke joinstyle="miter"/>
                    </v:line>
                    <v:line id="Straight Connector 434" o:spid="_x0000_s1353" style="position:absolute;visibility:visible;mso-wrap-style:square" from="175846,171869" to="175846,42653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" strokecolor="#ed7d31 [3205]" strokeweight="3pt">
                      <v:stroke joinstyle="miter"/>
                    </v:line>
                  </v:group>
                  <v:oval id="Oval 435" o:spid="_x0000_s1354" style="position:absolute;left:17240;top:3048;width:6603;height:52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" fillcolor="#538135 [2409]" strokecolor="#1f3763 [1604]" strokeweight="1pt">
                    <v:stroke joinstyle="miter"/>
                    <v:textbox>
                      <w:txbxContent>
                        <w:p w14:paraId="0D48FF53" w14:textId="77777777" w:rsidR="008F7A56" w:rsidRDefault="008F7A56" w:rsidP="008F7A56">
                          <w:pPr>
                            <w:jc w:val="center"/>
                          </w:pPr>
                          <w:r>
                            <w:rPr>
                              <w:rFonts w:ascii="Times New Roman" w:hAnsi="Times New Roman" w:cs="Times New Roman"/>
                              <w:color w:val="2E2E2E"/>
                              <w:sz w:val="16"/>
                              <w:szCs w:val="16"/>
                            </w:rPr>
                            <w:t>GYKI52466</w:t>
                          </w:r>
                        </w:p>
                      </w:txbxContent>
                    </v:textbox>
                  </v:oval>
                  <v:oval id="Oval 436" o:spid="_x0000_s1355" style="position:absolute;left:24193;top:2476;width:6551;height:52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" fillcolor="#8eaadb [1940]" strokecolor="#1f3763 [1604]" strokeweight="1pt">
                    <v:stroke joinstyle="miter"/>
                    <v:textbox>
                      <w:txbxContent>
                        <w:p w14:paraId="44A3E249" w14:textId="77777777" w:rsidR="008F7A56" w:rsidRDefault="008F7A56" w:rsidP="008F7A56">
                          <w:pPr>
                            <w:jc w:val="center"/>
                          </w:pPr>
                          <w:r>
                            <w:rPr>
                              <w:rFonts w:ascii="Times New Roman" w:hAnsi="Times New Roman" w:cs="Times New Roman"/>
                              <w:color w:val="2E2E2E"/>
                              <w:sz w:val="16"/>
                              <w:szCs w:val="16"/>
                            </w:rPr>
                            <w:t>SYM2206</w:t>
                          </w:r>
                        </w:p>
                      </w:txbxContent>
                    </v:textbox>
                  </v:oval>
                  <v:shape id="Arrow: Right 437" o:spid="_x0000_s1356" type="#_x0000_t13" style="position:absolute;left:13525;top:10572;width:4823;height:105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" adj="19238" fillcolor="#4472c4 [3204]" strokecolor="#1f3763 [1604]" strokeweight="1pt"/>
                </v:group>
              </v:group>
            </w:pict>
          </mc:Fallback>
        </mc:AlternateContent>
      </w:r>
    </w:p>
    <w:sectPr w:rsidR="00561D7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F7A56"/>
    <w:rsid w:val="003C065B"/>
    <w:rsid w:val="00404600"/>
    <w:rsid w:val="00561D71"/>
    <w:rsid w:val="00636E66"/>
    <w:rsid w:val="008F7A56"/>
    <w:rsid w:val="00CE5C2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B80289D"/>
  <w15:chartTrackingRefBased/>
  <w15:docId w15:val="{E600C617-D362-44A9-8053-909C8A8398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F7A5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8F7A56"/>
    <w:pPr>
      <w:spacing w:after="200" w:line="240" w:lineRule="auto"/>
    </w:pPr>
    <w:rPr>
      <w:i/>
      <w:iCs/>
      <w:color w:val="44546A" w:themeColor="text2"/>
      <w:sz w:val="18"/>
      <w:szCs w:val="18"/>
    </w:rPr>
  </w:style>
  <w:style w:type="character" w:styleId="Hyperlink">
    <w:name w:val="Hyperlink"/>
    <w:basedOn w:val="DefaultParagraphFont"/>
    <w:uiPriority w:val="99"/>
    <w:unhideWhenUsed/>
    <w:rsid w:val="008F7A56"/>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hyperlink" Target="https://www.sciencedirect.com/topics/medicine-and-dentistry/mesothelin" TargetMode="External"/><Relationship Id="rId4" Type="http://schemas.openxmlformats.org/officeDocument/2006/relationships/hyperlink" Target="https://www.sciencedirect.com/topics/medicine-and-dentistry/mesotheli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TotalTime>
  <Pages>4</Pages>
  <Words>32</Words>
  <Characters>188</Characters>
  <Application>Microsoft Office Word</Application>
  <DocSecurity>0</DocSecurity>
  <Lines>1</Lines>
  <Paragraphs>1</Paragraphs>
  <ScaleCrop>false</ScaleCrop>
  <Company/>
  <LinksUpToDate>false</LinksUpToDate>
  <CharactersWithSpaces>2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Windows User</cp:lastModifiedBy>
  <cp:revision>1</cp:revision>
  <dcterms:created xsi:type="dcterms:W3CDTF">2019-07-08T09:48:00Z</dcterms:created>
  <dcterms:modified xsi:type="dcterms:W3CDTF">2019-07-08T10:00:00Z</dcterms:modified>
</cp:coreProperties>
</file>